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8922CB4" w14:textId="77777777" w:rsidR="00DB5441" w:rsidRPr="00DB5441" w:rsidRDefault="001F5C9E" w:rsidP="00DB5441">
      <w:pPr>
        <w:pStyle w:val="Heading1"/>
      </w:pPr>
      <w:r>
        <w:t xml:space="preserve">Human Complex Trait Epistasis: </w:t>
      </w:r>
      <w:r w:rsidR="0062180E">
        <w:t xml:space="preserve">The </w:t>
      </w:r>
      <w:r>
        <w:t xml:space="preserve">Answer or Still </w:t>
      </w:r>
      <w:r w:rsidR="0062180E">
        <w:t xml:space="preserve">the </w:t>
      </w:r>
      <w:r>
        <w:t>Question?</w:t>
      </w:r>
    </w:p>
    <w:p w14:paraId="5AC9BF62" w14:textId="77777777" w:rsidR="0066519C" w:rsidRDefault="0066519C" w:rsidP="0066519C">
      <w:pPr>
        <w:pStyle w:val="TOCHeading"/>
        <w:spacing w:before="120" w:line="240" w:lineRule="auto"/>
        <w:rPr>
          <w:rFonts w:eastAsiaTheme="minorEastAsia" w:cstheme="minorBidi"/>
          <w:b w:val="0"/>
          <w:bCs w:val="0"/>
          <w:color w:val="auto"/>
          <w:sz w:val="24"/>
          <w:szCs w:val="24"/>
        </w:rPr>
      </w:pPr>
    </w:p>
    <w:p w14:paraId="08BFE76D" w14:textId="77777777" w:rsidR="0066519C" w:rsidRPr="0066519C" w:rsidRDefault="0066519C" w:rsidP="0066519C">
      <w:pPr>
        <w:pStyle w:val="TOCHeading"/>
        <w:spacing w:before="120" w:line="240" w:lineRule="auto"/>
        <w:rPr>
          <w:rFonts w:eastAsiaTheme="minorEastAsia" w:cstheme="minorBidi"/>
          <w:b w:val="0"/>
          <w:bCs w:val="0"/>
          <w:color w:val="auto"/>
          <w:sz w:val="24"/>
          <w:szCs w:val="24"/>
        </w:rPr>
      </w:pPr>
      <w:r w:rsidRPr="0066519C">
        <w:rPr>
          <w:rFonts w:eastAsiaTheme="minorEastAsia" w:cstheme="minorBidi"/>
          <w:b w:val="0"/>
          <w:bCs w:val="0"/>
          <w:color w:val="auto"/>
          <w:sz w:val="24"/>
          <w:szCs w:val="24"/>
        </w:rPr>
        <w:t>Wen-hua Wei (University of Edinburgh and University of Manchester)</w:t>
      </w:r>
    </w:p>
    <w:p w14:paraId="451DE563" w14:textId="77777777" w:rsidR="0066519C" w:rsidRPr="0066519C" w:rsidRDefault="0066519C" w:rsidP="0066519C">
      <w:pPr>
        <w:pStyle w:val="TOCHeading"/>
        <w:spacing w:before="120" w:line="240" w:lineRule="auto"/>
        <w:rPr>
          <w:rFonts w:eastAsiaTheme="minorEastAsia" w:cstheme="minorBidi"/>
          <w:b w:val="0"/>
          <w:bCs w:val="0"/>
          <w:color w:val="auto"/>
          <w:sz w:val="24"/>
          <w:szCs w:val="24"/>
        </w:rPr>
      </w:pPr>
      <w:r w:rsidRPr="0066519C">
        <w:rPr>
          <w:rFonts w:eastAsiaTheme="minorEastAsia" w:cstheme="minorBidi"/>
          <w:b w:val="0"/>
          <w:bCs w:val="0"/>
          <w:color w:val="auto"/>
          <w:sz w:val="24"/>
          <w:szCs w:val="24"/>
        </w:rPr>
        <w:t>Gibran Hemani (University of Queensland</w:t>
      </w:r>
      <w:ins w:id="0" w:author="Gib Hemani" w:date="2014-01-22T14:51:00Z">
        <w:r w:rsidR="00C604D6">
          <w:rPr>
            <w:rFonts w:eastAsiaTheme="minorEastAsia" w:cstheme="minorBidi"/>
            <w:b w:val="0"/>
            <w:bCs w:val="0"/>
            <w:color w:val="auto"/>
            <w:sz w:val="24"/>
            <w:szCs w:val="24"/>
          </w:rPr>
          <w:t xml:space="preserve"> and University of Bristol</w:t>
        </w:r>
      </w:ins>
      <w:r w:rsidRPr="0066519C">
        <w:rPr>
          <w:rFonts w:eastAsiaTheme="minorEastAsia" w:cstheme="minorBidi"/>
          <w:b w:val="0"/>
          <w:bCs w:val="0"/>
          <w:color w:val="auto"/>
          <w:sz w:val="24"/>
          <w:szCs w:val="24"/>
        </w:rPr>
        <w:t>)</w:t>
      </w:r>
    </w:p>
    <w:p w14:paraId="26F5E7ED" w14:textId="77777777" w:rsidR="0066519C" w:rsidRPr="0066519C" w:rsidRDefault="0066519C" w:rsidP="0066519C">
      <w:pPr>
        <w:pStyle w:val="TOCHeading"/>
        <w:spacing w:before="120" w:line="240" w:lineRule="auto"/>
        <w:rPr>
          <w:rFonts w:eastAsiaTheme="minorEastAsia" w:cstheme="minorBidi"/>
          <w:b w:val="0"/>
          <w:bCs w:val="0"/>
          <w:color w:val="auto"/>
          <w:sz w:val="24"/>
          <w:szCs w:val="24"/>
        </w:rPr>
      </w:pPr>
      <w:r w:rsidRPr="0066519C">
        <w:rPr>
          <w:rFonts w:eastAsiaTheme="minorEastAsia" w:cstheme="minorBidi"/>
          <w:b w:val="0"/>
          <w:bCs w:val="0"/>
          <w:color w:val="auto"/>
          <w:sz w:val="24"/>
          <w:szCs w:val="24"/>
        </w:rPr>
        <w:t>Chris Haley (University of Edinburgh)</w:t>
      </w:r>
    </w:p>
    <w:p w14:paraId="42CF2439" w14:textId="77777777" w:rsidR="0066519C" w:rsidRPr="0066519C" w:rsidRDefault="0066519C" w:rsidP="0066519C">
      <w:pPr>
        <w:rPr>
          <w:rFonts w:asciiTheme="majorHAnsi" w:hAnsiTheme="majorHAnsi"/>
        </w:rPr>
      </w:pPr>
    </w:p>
    <w:p w14:paraId="1FAD703B" w14:textId="77777777" w:rsidR="0066519C" w:rsidRPr="0066519C" w:rsidRDefault="0066519C" w:rsidP="0066519C">
      <w:pPr>
        <w:pStyle w:val="addresses"/>
        <w:rPr>
          <w:rFonts w:asciiTheme="majorHAnsi" w:hAnsiTheme="majorHAnsi"/>
          <w:b w:val="0"/>
          <w:noProof w:val="0"/>
          <w:lang w:val="en-GB"/>
        </w:rPr>
      </w:pPr>
      <w:r w:rsidRPr="0066519C">
        <w:rPr>
          <w:rFonts w:asciiTheme="majorHAnsi" w:hAnsiTheme="majorHAnsi"/>
          <w:b w:val="0"/>
          <w:noProof w:val="0"/>
          <w:lang w:val="en-GB"/>
        </w:rPr>
        <w:t>Correspondence to CSH</w:t>
      </w:r>
    </w:p>
    <w:p w14:paraId="5BB752E3" w14:textId="77777777" w:rsidR="0066519C" w:rsidRPr="0066519C" w:rsidRDefault="0066519C" w:rsidP="0066519C">
      <w:pPr>
        <w:pStyle w:val="addresses"/>
        <w:rPr>
          <w:rFonts w:asciiTheme="majorHAnsi" w:hAnsiTheme="majorHAnsi"/>
          <w:b w:val="0"/>
        </w:rPr>
      </w:pPr>
      <w:proofErr w:type="gramStart"/>
      <w:r w:rsidRPr="0066519C">
        <w:rPr>
          <w:rFonts w:asciiTheme="majorHAnsi" w:hAnsiTheme="majorHAnsi"/>
          <w:b w:val="0"/>
          <w:noProof w:val="0"/>
          <w:lang w:val="en-GB"/>
        </w:rPr>
        <w:t>e</w:t>
      </w:r>
      <w:proofErr w:type="gramEnd"/>
      <w:r w:rsidRPr="0066519C">
        <w:rPr>
          <w:rFonts w:asciiTheme="majorHAnsi" w:hAnsiTheme="majorHAnsi"/>
          <w:b w:val="0"/>
          <w:noProof w:val="0"/>
          <w:lang w:val="en-GB"/>
        </w:rPr>
        <w:t xml:space="preserve">-mail: </w:t>
      </w:r>
      <w:r w:rsidRPr="0066519C">
        <w:rPr>
          <w:rFonts w:asciiTheme="majorHAnsi" w:hAnsiTheme="majorHAnsi"/>
          <w:b w:val="0"/>
        </w:rPr>
        <w:t>Chris.Haley@igmm.ed.ac.uk</w:t>
      </w:r>
    </w:p>
    <w:p w14:paraId="22F3A4EF" w14:textId="77777777" w:rsidR="0066519C" w:rsidRPr="0066519C" w:rsidRDefault="0066519C" w:rsidP="0066519C"/>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780B2FD3" w14:textId="77777777" w:rsidR="005C1EBA" w:rsidRDefault="005C1EBA">
          <w:pPr>
            <w:pStyle w:val="TOCHeading"/>
          </w:pPr>
          <w:r>
            <w:t>Table of Contents</w:t>
          </w:r>
        </w:p>
        <w:p w14:paraId="6036AB09" w14:textId="77777777" w:rsidR="004362CB" w:rsidRDefault="00C4057C">
          <w:pPr>
            <w:pStyle w:val="TOC1"/>
            <w:tabs>
              <w:tab w:val="right" w:leader="dot" w:pos="8290"/>
            </w:tabs>
            <w:rPr>
              <w:b w:val="0"/>
              <w:noProof/>
              <w:lang w:eastAsia="ja-JP"/>
            </w:rPr>
          </w:pPr>
          <w:r>
            <w:rPr>
              <w:b w:val="0"/>
            </w:rPr>
            <w:fldChar w:fldCharType="begin"/>
          </w:r>
          <w:r w:rsidR="005C1EBA">
            <w:instrText xml:space="preserve"> TOC \o "1-3" \h \z \u </w:instrText>
          </w:r>
          <w:r>
            <w:rPr>
              <w:b w:val="0"/>
            </w:rPr>
            <w:fldChar w:fldCharType="separate"/>
          </w:r>
          <w:r w:rsidR="004362CB">
            <w:rPr>
              <w:noProof/>
            </w:rPr>
            <w:t>The title</w:t>
          </w:r>
          <w:r w:rsidR="004362CB">
            <w:rPr>
              <w:noProof/>
            </w:rPr>
            <w:tab/>
          </w:r>
          <w:r>
            <w:rPr>
              <w:noProof/>
            </w:rPr>
            <w:fldChar w:fldCharType="begin"/>
          </w:r>
          <w:r w:rsidR="004362CB">
            <w:rPr>
              <w:noProof/>
            </w:rPr>
            <w:instrText xml:space="preserve"> PAGEREF _Toc245195949 \h </w:instrText>
          </w:r>
          <w:r>
            <w:rPr>
              <w:noProof/>
            </w:rPr>
          </w:r>
          <w:r>
            <w:rPr>
              <w:noProof/>
            </w:rPr>
            <w:fldChar w:fldCharType="separate"/>
          </w:r>
          <w:r w:rsidR="004362CB">
            <w:rPr>
              <w:noProof/>
            </w:rPr>
            <w:t>1</w:t>
          </w:r>
          <w:r>
            <w:rPr>
              <w:noProof/>
            </w:rPr>
            <w:fldChar w:fldCharType="end"/>
          </w:r>
        </w:p>
        <w:p w14:paraId="2C4C5C00" w14:textId="77777777" w:rsidR="004362CB" w:rsidRDefault="004362CB">
          <w:pPr>
            <w:pStyle w:val="TOC2"/>
            <w:tabs>
              <w:tab w:val="right" w:leader="dot" w:pos="8290"/>
            </w:tabs>
            <w:rPr>
              <w:b w:val="0"/>
              <w:noProof/>
              <w:sz w:val="24"/>
              <w:szCs w:val="24"/>
              <w:lang w:eastAsia="ja-JP"/>
            </w:rPr>
          </w:pPr>
          <w:r>
            <w:rPr>
              <w:noProof/>
            </w:rPr>
            <w:t>Abstract</w:t>
          </w:r>
          <w:r>
            <w:rPr>
              <w:noProof/>
            </w:rPr>
            <w:tab/>
          </w:r>
          <w:r w:rsidR="00C4057C">
            <w:rPr>
              <w:noProof/>
            </w:rPr>
            <w:fldChar w:fldCharType="begin"/>
          </w:r>
          <w:r>
            <w:rPr>
              <w:noProof/>
            </w:rPr>
            <w:instrText xml:space="preserve"> PAGEREF _Toc245195950 \h </w:instrText>
          </w:r>
          <w:r w:rsidR="00C4057C">
            <w:rPr>
              <w:noProof/>
            </w:rPr>
          </w:r>
          <w:r w:rsidR="00C4057C">
            <w:rPr>
              <w:noProof/>
            </w:rPr>
            <w:fldChar w:fldCharType="separate"/>
          </w:r>
          <w:r>
            <w:rPr>
              <w:noProof/>
            </w:rPr>
            <w:t>1</w:t>
          </w:r>
          <w:r w:rsidR="00C4057C">
            <w:rPr>
              <w:noProof/>
            </w:rPr>
            <w:fldChar w:fldCharType="end"/>
          </w:r>
        </w:p>
        <w:p w14:paraId="08723CC7" w14:textId="77777777" w:rsidR="004362CB" w:rsidRDefault="004362CB">
          <w:pPr>
            <w:pStyle w:val="TOC2"/>
            <w:tabs>
              <w:tab w:val="right" w:leader="dot" w:pos="8290"/>
            </w:tabs>
            <w:rPr>
              <w:b w:val="0"/>
              <w:noProof/>
              <w:sz w:val="24"/>
              <w:szCs w:val="24"/>
              <w:lang w:eastAsia="ja-JP"/>
            </w:rPr>
          </w:pPr>
          <w:r>
            <w:rPr>
              <w:noProof/>
            </w:rPr>
            <w:t>Introduction</w:t>
          </w:r>
          <w:r>
            <w:rPr>
              <w:noProof/>
            </w:rPr>
            <w:tab/>
          </w:r>
          <w:r w:rsidR="00C4057C">
            <w:rPr>
              <w:noProof/>
            </w:rPr>
            <w:fldChar w:fldCharType="begin"/>
          </w:r>
          <w:r>
            <w:rPr>
              <w:noProof/>
            </w:rPr>
            <w:instrText xml:space="preserve"> PAGEREF _Toc245195951 \h </w:instrText>
          </w:r>
          <w:r w:rsidR="00C4057C">
            <w:rPr>
              <w:noProof/>
            </w:rPr>
          </w:r>
          <w:r w:rsidR="00C4057C">
            <w:rPr>
              <w:noProof/>
            </w:rPr>
            <w:fldChar w:fldCharType="separate"/>
          </w:r>
          <w:r>
            <w:rPr>
              <w:noProof/>
            </w:rPr>
            <w:t>2</w:t>
          </w:r>
          <w:r w:rsidR="00C4057C">
            <w:rPr>
              <w:noProof/>
            </w:rPr>
            <w:fldChar w:fldCharType="end"/>
          </w:r>
        </w:p>
        <w:p w14:paraId="21924A6E" w14:textId="77777777" w:rsidR="004362CB" w:rsidRDefault="004362CB">
          <w:pPr>
            <w:pStyle w:val="TOC2"/>
            <w:tabs>
              <w:tab w:val="right" w:leader="dot" w:pos="8290"/>
            </w:tabs>
            <w:rPr>
              <w:b w:val="0"/>
              <w:noProof/>
              <w:sz w:val="24"/>
              <w:szCs w:val="24"/>
              <w:lang w:eastAsia="ja-JP"/>
            </w:rPr>
          </w:pPr>
          <w:r>
            <w:rPr>
              <w:noProof/>
            </w:rPr>
            <w:t>Methods for detecting epistasis</w:t>
          </w:r>
          <w:r>
            <w:rPr>
              <w:noProof/>
            </w:rPr>
            <w:tab/>
          </w:r>
          <w:r w:rsidR="00C4057C">
            <w:rPr>
              <w:noProof/>
            </w:rPr>
            <w:fldChar w:fldCharType="begin"/>
          </w:r>
          <w:r>
            <w:rPr>
              <w:noProof/>
            </w:rPr>
            <w:instrText xml:space="preserve"> PAGEREF _Toc245195952 \h </w:instrText>
          </w:r>
          <w:r w:rsidR="00C4057C">
            <w:rPr>
              <w:noProof/>
            </w:rPr>
          </w:r>
          <w:r w:rsidR="00C4057C">
            <w:rPr>
              <w:noProof/>
            </w:rPr>
            <w:fldChar w:fldCharType="separate"/>
          </w:r>
          <w:r>
            <w:rPr>
              <w:noProof/>
            </w:rPr>
            <w:t>2</w:t>
          </w:r>
          <w:r w:rsidR="00C4057C">
            <w:rPr>
              <w:noProof/>
            </w:rPr>
            <w:fldChar w:fldCharType="end"/>
          </w:r>
        </w:p>
        <w:p w14:paraId="043E10EB"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Regression based methods</w:t>
          </w:r>
          <w:r>
            <w:rPr>
              <w:noProof/>
            </w:rPr>
            <w:tab/>
          </w:r>
          <w:r w:rsidR="00C4057C">
            <w:rPr>
              <w:noProof/>
            </w:rPr>
            <w:fldChar w:fldCharType="begin"/>
          </w:r>
          <w:r>
            <w:rPr>
              <w:noProof/>
            </w:rPr>
            <w:instrText xml:space="preserve"> PAGEREF _Toc245195953 \h </w:instrText>
          </w:r>
          <w:r w:rsidR="00C4057C">
            <w:rPr>
              <w:noProof/>
            </w:rPr>
          </w:r>
          <w:r w:rsidR="00C4057C">
            <w:rPr>
              <w:noProof/>
            </w:rPr>
            <w:fldChar w:fldCharType="separate"/>
          </w:r>
          <w:r>
            <w:rPr>
              <w:noProof/>
            </w:rPr>
            <w:t>3</w:t>
          </w:r>
          <w:r w:rsidR="00C4057C">
            <w:rPr>
              <w:noProof/>
            </w:rPr>
            <w:fldChar w:fldCharType="end"/>
          </w:r>
        </w:p>
        <w:p w14:paraId="5C1BA843"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LD and haplotype based methods.</w:t>
          </w:r>
          <w:r>
            <w:rPr>
              <w:noProof/>
            </w:rPr>
            <w:tab/>
          </w:r>
          <w:r w:rsidR="00C4057C">
            <w:rPr>
              <w:noProof/>
            </w:rPr>
            <w:fldChar w:fldCharType="begin"/>
          </w:r>
          <w:r>
            <w:rPr>
              <w:noProof/>
            </w:rPr>
            <w:instrText xml:space="preserve"> PAGEREF _Toc245195954 \h </w:instrText>
          </w:r>
          <w:r w:rsidR="00C4057C">
            <w:rPr>
              <w:noProof/>
            </w:rPr>
          </w:r>
          <w:r w:rsidR="00C4057C">
            <w:rPr>
              <w:noProof/>
            </w:rPr>
            <w:fldChar w:fldCharType="separate"/>
          </w:r>
          <w:r>
            <w:rPr>
              <w:noProof/>
            </w:rPr>
            <w:t>4</w:t>
          </w:r>
          <w:r w:rsidR="00C4057C">
            <w:rPr>
              <w:noProof/>
            </w:rPr>
            <w:fldChar w:fldCharType="end"/>
          </w:r>
        </w:p>
        <w:p w14:paraId="2C130894"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Bayesian methods</w:t>
          </w:r>
          <w:r>
            <w:rPr>
              <w:noProof/>
            </w:rPr>
            <w:tab/>
          </w:r>
          <w:r w:rsidR="00C4057C">
            <w:rPr>
              <w:noProof/>
            </w:rPr>
            <w:fldChar w:fldCharType="begin"/>
          </w:r>
          <w:r>
            <w:rPr>
              <w:noProof/>
            </w:rPr>
            <w:instrText xml:space="preserve"> PAGEREF _Toc245195955 \h </w:instrText>
          </w:r>
          <w:r w:rsidR="00C4057C">
            <w:rPr>
              <w:noProof/>
            </w:rPr>
          </w:r>
          <w:r w:rsidR="00C4057C">
            <w:rPr>
              <w:noProof/>
            </w:rPr>
            <w:fldChar w:fldCharType="separate"/>
          </w:r>
          <w:r>
            <w:rPr>
              <w:noProof/>
            </w:rPr>
            <w:t>4</w:t>
          </w:r>
          <w:r w:rsidR="00C4057C">
            <w:rPr>
              <w:noProof/>
            </w:rPr>
            <w:fldChar w:fldCharType="end"/>
          </w:r>
        </w:p>
        <w:p w14:paraId="713CE15E"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Data filtering methods</w:t>
          </w:r>
          <w:r>
            <w:rPr>
              <w:noProof/>
            </w:rPr>
            <w:tab/>
          </w:r>
          <w:r w:rsidR="00C4057C">
            <w:rPr>
              <w:noProof/>
            </w:rPr>
            <w:fldChar w:fldCharType="begin"/>
          </w:r>
          <w:r>
            <w:rPr>
              <w:noProof/>
            </w:rPr>
            <w:instrText xml:space="preserve"> PAGEREF _Toc245195956 \h </w:instrText>
          </w:r>
          <w:r w:rsidR="00C4057C">
            <w:rPr>
              <w:noProof/>
            </w:rPr>
          </w:r>
          <w:r w:rsidR="00C4057C">
            <w:rPr>
              <w:noProof/>
            </w:rPr>
            <w:fldChar w:fldCharType="separate"/>
          </w:r>
          <w:r>
            <w:rPr>
              <w:noProof/>
            </w:rPr>
            <w:t>5</w:t>
          </w:r>
          <w:r w:rsidR="00C4057C">
            <w:rPr>
              <w:noProof/>
            </w:rPr>
            <w:fldChar w:fldCharType="end"/>
          </w:r>
        </w:p>
        <w:p w14:paraId="479EB78D"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Machine learning, data mining and other algorithms</w:t>
          </w:r>
          <w:r>
            <w:rPr>
              <w:noProof/>
            </w:rPr>
            <w:tab/>
          </w:r>
          <w:r w:rsidR="00C4057C">
            <w:rPr>
              <w:noProof/>
            </w:rPr>
            <w:fldChar w:fldCharType="begin"/>
          </w:r>
          <w:r>
            <w:rPr>
              <w:noProof/>
            </w:rPr>
            <w:instrText xml:space="preserve"> PAGEREF _Toc245195957 \h </w:instrText>
          </w:r>
          <w:r w:rsidR="00C4057C">
            <w:rPr>
              <w:noProof/>
            </w:rPr>
          </w:r>
          <w:r w:rsidR="00C4057C">
            <w:rPr>
              <w:noProof/>
            </w:rPr>
            <w:fldChar w:fldCharType="separate"/>
          </w:r>
          <w:r>
            <w:rPr>
              <w:noProof/>
            </w:rPr>
            <w:t>5</w:t>
          </w:r>
          <w:r w:rsidR="00C4057C">
            <w:rPr>
              <w:noProof/>
            </w:rPr>
            <w:fldChar w:fldCharType="end"/>
          </w:r>
        </w:p>
        <w:p w14:paraId="2EF48559"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Group and module based methods</w:t>
          </w:r>
          <w:r>
            <w:rPr>
              <w:noProof/>
            </w:rPr>
            <w:tab/>
          </w:r>
          <w:r w:rsidR="00C4057C">
            <w:rPr>
              <w:noProof/>
            </w:rPr>
            <w:fldChar w:fldCharType="begin"/>
          </w:r>
          <w:r>
            <w:rPr>
              <w:noProof/>
            </w:rPr>
            <w:instrText xml:space="preserve"> PAGEREF _Toc245195958 \h </w:instrText>
          </w:r>
          <w:r w:rsidR="00C4057C">
            <w:rPr>
              <w:noProof/>
            </w:rPr>
          </w:r>
          <w:r w:rsidR="00C4057C">
            <w:rPr>
              <w:noProof/>
            </w:rPr>
            <w:fldChar w:fldCharType="separate"/>
          </w:r>
          <w:r>
            <w:rPr>
              <w:noProof/>
            </w:rPr>
            <w:t>6</w:t>
          </w:r>
          <w:r w:rsidR="00C4057C">
            <w:rPr>
              <w:noProof/>
            </w:rPr>
            <w:fldChar w:fldCharType="end"/>
          </w:r>
        </w:p>
        <w:p w14:paraId="75AC7B19"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Multi-trait and multi-level integration</w:t>
          </w:r>
          <w:r>
            <w:rPr>
              <w:noProof/>
            </w:rPr>
            <w:tab/>
          </w:r>
          <w:r w:rsidR="00C4057C">
            <w:rPr>
              <w:noProof/>
            </w:rPr>
            <w:fldChar w:fldCharType="begin"/>
          </w:r>
          <w:r>
            <w:rPr>
              <w:noProof/>
            </w:rPr>
            <w:instrText xml:space="preserve"> PAGEREF _Toc245195959 \h </w:instrText>
          </w:r>
          <w:r w:rsidR="00C4057C">
            <w:rPr>
              <w:noProof/>
            </w:rPr>
          </w:r>
          <w:r w:rsidR="00C4057C">
            <w:rPr>
              <w:noProof/>
            </w:rPr>
            <w:fldChar w:fldCharType="separate"/>
          </w:r>
          <w:r>
            <w:rPr>
              <w:noProof/>
            </w:rPr>
            <w:t>6</w:t>
          </w:r>
          <w:r w:rsidR="00C4057C">
            <w:rPr>
              <w:noProof/>
            </w:rPr>
            <w:fldChar w:fldCharType="end"/>
          </w:r>
        </w:p>
        <w:p w14:paraId="74FB7121" w14:textId="77777777" w:rsidR="004362CB" w:rsidRDefault="004362CB">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sidR="00C4057C">
            <w:rPr>
              <w:noProof/>
            </w:rPr>
            <w:fldChar w:fldCharType="begin"/>
          </w:r>
          <w:r>
            <w:rPr>
              <w:noProof/>
            </w:rPr>
            <w:instrText xml:space="preserve"> PAGEREF _Toc245195960 \h </w:instrText>
          </w:r>
          <w:r w:rsidR="00C4057C">
            <w:rPr>
              <w:noProof/>
            </w:rPr>
          </w:r>
          <w:r w:rsidR="00C4057C">
            <w:rPr>
              <w:noProof/>
            </w:rPr>
            <w:fldChar w:fldCharType="separate"/>
          </w:r>
          <w:r>
            <w:rPr>
              <w:noProof/>
            </w:rPr>
            <w:t>7</w:t>
          </w:r>
          <w:r w:rsidR="00C4057C">
            <w:rPr>
              <w:noProof/>
            </w:rPr>
            <w:fldChar w:fldCharType="end"/>
          </w:r>
        </w:p>
        <w:p w14:paraId="6D2FF359" w14:textId="77777777" w:rsidR="004362CB" w:rsidRDefault="004362CB">
          <w:pPr>
            <w:pStyle w:val="TOC3"/>
            <w:tabs>
              <w:tab w:val="right" w:leader="dot" w:pos="8290"/>
            </w:tabs>
            <w:rPr>
              <w:noProof/>
              <w:sz w:val="24"/>
              <w:szCs w:val="24"/>
              <w:lang w:eastAsia="ja-JP"/>
            </w:rPr>
          </w:pPr>
          <w:r>
            <w:rPr>
              <w:noProof/>
            </w:rPr>
            <w:t>Hypothesis-free studies</w:t>
          </w:r>
          <w:r>
            <w:rPr>
              <w:noProof/>
            </w:rPr>
            <w:tab/>
          </w:r>
          <w:r w:rsidR="00C4057C">
            <w:rPr>
              <w:noProof/>
            </w:rPr>
            <w:fldChar w:fldCharType="begin"/>
          </w:r>
          <w:r>
            <w:rPr>
              <w:noProof/>
            </w:rPr>
            <w:instrText xml:space="preserve"> PAGEREF _Toc245195961 \h </w:instrText>
          </w:r>
          <w:r w:rsidR="00C4057C">
            <w:rPr>
              <w:noProof/>
            </w:rPr>
          </w:r>
          <w:r w:rsidR="00C4057C">
            <w:rPr>
              <w:noProof/>
            </w:rPr>
            <w:fldChar w:fldCharType="separate"/>
          </w:r>
          <w:r>
            <w:rPr>
              <w:noProof/>
            </w:rPr>
            <w:t>7</w:t>
          </w:r>
          <w:r w:rsidR="00C4057C">
            <w:rPr>
              <w:noProof/>
            </w:rPr>
            <w:fldChar w:fldCharType="end"/>
          </w:r>
        </w:p>
        <w:p w14:paraId="6397A0FB" w14:textId="77777777" w:rsidR="004362CB" w:rsidRDefault="004362CB">
          <w:pPr>
            <w:pStyle w:val="TOC3"/>
            <w:tabs>
              <w:tab w:val="right" w:leader="dot" w:pos="8290"/>
            </w:tabs>
            <w:rPr>
              <w:noProof/>
              <w:sz w:val="24"/>
              <w:szCs w:val="24"/>
              <w:lang w:eastAsia="ja-JP"/>
            </w:rPr>
          </w:pPr>
          <w:r>
            <w:rPr>
              <w:noProof/>
            </w:rPr>
            <w:t>Hypothesis-driven studies</w:t>
          </w:r>
          <w:r>
            <w:rPr>
              <w:noProof/>
            </w:rPr>
            <w:tab/>
          </w:r>
          <w:r w:rsidR="00C4057C">
            <w:rPr>
              <w:noProof/>
            </w:rPr>
            <w:fldChar w:fldCharType="begin"/>
          </w:r>
          <w:r>
            <w:rPr>
              <w:noProof/>
            </w:rPr>
            <w:instrText xml:space="preserve"> PAGEREF _Toc245195962 \h </w:instrText>
          </w:r>
          <w:r w:rsidR="00C4057C">
            <w:rPr>
              <w:noProof/>
            </w:rPr>
          </w:r>
          <w:r w:rsidR="00C4057C">
            <w:rPr>
              <w:noProof/>
            </w:rPr>
            <w:fldChar w:fldCharType="separate"/>
          </w:r>
          <w:r>
            <w:rPr>
              <w:noProof/>
            </w:rPr>
            <w:t>8</w:t>
          </w:r>
          <w:r w:rsidR="00C4057C">
            <w:rPr>
              <w:noProof/>
            </w:rPr>
            <w:fldChar w:fldCharType="end"/>
          </w:r>
        </w:p>
        <w:p w14:paraId="4B079C91" w14:textId="77777777" w:rsidR="004362CB" w:rsidRDefault="004362CB">
          <w:pPr>
            <w:pStyle w:val="TOC2"/>
            <w:tabs>
              <w:tab w:val="right" w:leader="dot" w:pos="8290"/>
            </w:tabs>
            <w:rPr>
              <w:b w:val="0"/>
              <w:noProof/>
              <w:sz w:val="24"/>
              <w:szCs w:val="24"/>
              <w:lang w:eastAsia="ja-JP"/>
            </w:rPr>
          </w:pPr>
          <w:r>
            <w:rPr>
              <w:noProof/>
            </w:rPr>
            <w:t>To which scientific question(s) is epistasis the answer?</w:t>
          </w:r>
          <w:r>
            <w:rPr>
              <w:noProof/>
            </w:rPr>
            <w:tab/>
          </w:r>
          <w:r w:rsidR="00C4057C">
            <w:rPr>
              <w:noProof/>
            </w:rPr>
            <w:fldChar w:fldCharType="begin"/>
          </w:r>
          <w:r>
            <w:rPr>
              <w:noProof/>
            </w:rPr>
            <w:instrText xml:space="preserve"> PAGEREF _Toc245195963 \h </w:instrText>
          </w:r>
          <w:r w:rsidR="00C4057C">
            <w:rPr>
              <w:noProof/>
            </w:rPr>
          </w:r>
          <w:r w:rsidR="00C4057C">
            <w:rPr>
              <w:noProof/>
            </w:rPr>
            <w:fldChar w:fldCharType="separate"/>
          </w:r>
          <w:r>
            <w:rPr>
              <w:noProof/>
            </w:rPr>
            <w:t>10</w:t>
          </w:r>
          <w:r w:rsidR="00C4057C">
            <w:rPr>
              <w:noProof/>
            </w:rPr>
            <w:fldChar w:fldCharType="end"/>
          </w:r>
        </w:p>
        <w:p w14:paraId="7E0E4947" w14:textId="77777777" w:rsidR="004362CB" w:rsidRDefault="004362CB">
          <w:pPr>
            <w:pStyle w:val="TOC3"/>
            <w:tabs>
              <w:tab w:val="right" w:leader="dot" w:pos="8290"/>
            </w:tabs>
            <w:rPr>
              <w:noProof/>
              <w:sz w:val="24"/>
              <w:szCs w:val="24"/>
              <w:lang w:eastAsia="ja-JP"/>
            </w:rPr>
          </w:pPr>
          <w:r>
            <w:rPr>
              <w:noProof/>
            </w:rPr>
            <w:t>The missing heritability?</w:t>
          </w:r>
          <w:r>
            <w:rPr>
              <w:noProof/>
            </w:rPr>
            <w:tab/>
          </w:r>
          <w:r w:rsidR="00C4057C">
            <w:rPr>
              <w:noProof/>
            </w:rPr>
            <w:fldChar w:fldCharType="begin"/>
          </w:r>
          <w:r>
            <w:rPr>
              <w:noProof/>
            </w:rPr>
            <w:instrText xml:space="preserve"> PAGEREF _Toc245195964 \h </w:instrText>
          </w:r>
          <w:r w:rsidR="00C4057C">
            <w:rPr>
              <w:noProof/>
            </w:rPr>
          </w:r>
          <w:r w:rsidR="00C4057C">
            <w:rPr>
              <w:noProof/>
            </w:rPr>
            <w:fldChar w:fldCharType="separate"/>
          </w:r>
          <w:r>
            <w:rPr>
              <w:noProof/>
            </w:rPr>
            <w:t>10</w:t>
          </w:r>
          <w:r w:rsidR="00C4057C">
            <w:rPr>
              <w:noProof/>
            </w:rPr>
            <w:fldChar w:fldCharType="end"/>
          </w:r>
        </w:p>
        <w:p w14:paraId="051E2A7F" w14:textId="77777777" w:rsidR="004362CB" w:rsidRDefault="004362CB">
          <w:pPr>
            <w:pStyle w:val="TOC3"/>
            <w:tabs>
              <w:tab w:val="right" w:leader="dot" w:pos="8290"/>
            </w:tabs>
            <w:rPr>
              <w:noProof/>
              <w:sz w:val="24"/>
              <w:szCs w:val="24"/>
              <w:lang w:eastAsia="ja-JP"/>
            </w:rPr>
          </w:pPr>
          <w:r>
            <w:rPr>
              <w:noProof/>
            </w:rPr>
            <w:t>Elucidating putative biological mechanisms?</w:t>
          </w:r>
          <w:r>
            <w:rPr>
              <w:noProof/>
            </w:rPr>
            <w:tab/>
          </w:r>
          <w:r w:rsidR="00C4057C">
            <w:rPr>
              <w:noProof/>
            </w:rPr>
            <w:fldChar w:fldCharType="begin"/>
          </w:r>
          <w:r>
            <w:rPr>
              <w:noProof/>
            </w:rPr>
            <w:instrText xml:space="preserve"> PAGEREF _Toc245195965 \h </w:instrText>
          </w:r>
          <w:r w:rsidR="00C4057C">
            <w:rPr>
              <w:noProof/>
            </w:rPr>
          </w:r>
          <w:r w:rsidR="00C4057C">
            <w:rPr>
              <w:noProof/>
            </w:rPr>
            <w:fldChar w:fldCharType="separate"/>
          </w:r>
          <w:r>
            <w:rPr>
              <w:noProof/>
            </w:rPr>
            <w:t>11</w:t>
          </w:r>
          <w:r w:rsidR="00C4057C">
            <w:rPr>
              <w:noProof/>
            </w:rPr>
            <w:fldChar w:fldCharType="end"/>
          </w:r>
        </w:p>
        <w:p w14:paraId="71510DCB" w14:textId="77777777" w:rsidR="004362CB" w:rsidRDefault="004362CB">
          <w:pPr>
            <w:pStyle w:val="TOC3"/>
            <w:tabs>
              <w:tab w:val="right" w:leader="dot" w:pos="8290"/>
            </w:tabs>
            <w:rPr>
              <w:noProof/>
              <w:sz w:val="24"/>
              <w:szCs w:val="24"/>
              <w:lang w:eastAsia="ja-JP"/>
            </w:rPr>
          </w:pPr>
          <w:r>
            <w:rPr>
              <w:noProof/>
            </w:rPr>
            <w:t>Evolution of complex traits?</w:t>
          </w:r>
          <w:r>
            <w:rPr>
              <w:noProof/>
            </w:rPr>
            <w:tab/>
          </w:r>
          <w:r w:rsidR="00C4057C">
            <w:rPr>
              <w:noProof/>
            </w:rPr>
            <w:fldChar w:fldCharType="begin"/>
          </w:r>
          <w:r>
            <w:rPr>
              <w:noProof/>
            </w:rPr>
            <w:instrText xml:space="preserve"> PAGEREF _Toc245195966 \h </w:instrText>
          </w:r>
          <w:r w:rsidR="00C4057C">
            <w:rPr>
              <w:noProof/>
            </w:rPr>
          </w:r>
          <w:r w:rsidR="00C4057C">
            <w:rPr>
              <w:noProof/>
            </w:rPr>
            <w:fldChar w:fldCharType="separate"/>
          </w:r>
          <w:r>
            <w:rPr>
              <w:noProof/>
            </w:rPr>
            <w:t>12</w:t>
          </w:r>
          <w:r w:rsidR="00C4057C">
            <w:rPr>
              <w:noProof/>
            </w:rPr>
            <w:fldChar w:fldCharType="end"/>
          </w:r>
        </w:p>
        <w:p w14:paraId="4D8B25C6" w14:textId="77777777" w:rsidR="004362CB" w:rsidRDefault="004362CB">
          <w:pPr>
            <w:pStyle w:val="TOC3"/>
            <w:tabs>
              <w:tab w:val="right" w:leader="dot" w:pos="8290"/>
            </w:tabs>
            <w:rPr>
              <w:noProof/>
              <w:sz w:val="24"/>
              <w:szCs w:val="24"/>
              <w:lang w:eastAsia="ja-JP"/>
            </w:rPr>
          </w:pPr>
          <w:r>
            <w:rPr>
              <w:noProof/>
            </w:rPr>
            <w:t>Genetic prediction?</w:t>
          </w:r>
          <w:r>
            <w:rPr>
              <w:noProof/>
            </w:rPr>
            <w:tab/>
          </w:r>
          <w:r w:rsidR="00C4057C">
            <w:rPr>
              <w:noProof/>
            </w:rPr>
            <w:fldChar w:fldCharType="begin"/>
          </w:r>
          <w:r>
            <w:rPr>
              <w:noProof/>
            </w:rPr>
            <w:instrText xml:space="preserve"> PAGEREF _Toc245195967 \h </w:instrText>
          </w:r>
          <w:r w:rsidR="00C4057C">
            <w:rPr>
              <w:noProof/>
            </w:rPr>
          </w:r>
          <w:r w:rsidR="00C4057C">
            <w:rPr>
              <w:noProof/>
            </w:rPr>
            <w:fldChar w:fldCharType="separate"/>
          </w:r>
          <w:r>
            <w:rPr>
              <w:noProof/>
            </w:rPr>
            <w:t>13</w:t>
          </w:r>
          <w:r w:rsidR="00C4057C">
            <w:rPr>
              <w:noProof/>
            </w:rPr>
            <w:fldChar w:fldCharType="end"/>
          </w:r>
        </w:p>
        <w:p w14:paraId="6E34EEAD" w14:textId="77777777" w:rsidR="004362CB" w:rsidRDefault="004362CB">
          <w:pPr>
            <w:pStyle w:val="TOC3"/>
            <w:tabs>
              <w:tab w:val="right" w:leader="dot" w:pos="8290"/>
            </w:tabs>
            <w:rPr>
              <w:noProof/>
              <w:sz w:val="24"/>
              <w:szCs w:val="24"/>
              <w:lang w:eastAsia="ja-JP"/>
            </w:rPr>
          </w:pPr>
          <w:r>
            <w:rPr>
              <w:noProof/>
            </w:rPr>
            <w:t>Personalised genomics?</w:t>
          </w:r>
          <w:r>
            <w:rPr>
              <w:noProof/>
            </w:rPr>
            <w:tab/>
          </w:r>
          <w:r w:rsidR="00C4057C">
            <w:rPr>
              <w:noProof/>
            </w:rPr>
            <w:fldChar w:fldCharType="begin"/>
          </w:r>
          <w:r>
            <w:rPr>
              <w:noProof/>
            </w:rPr>
            <w:instrText xml:space="preserve"> PAGEREF _Toc245195968 \h </w:instrText>
          </w:r>
          <w:r w:rsidR="00C4057C">
            <w:rPr>
              <w:noProof/>
            </w:rPr>
          </w:r>
          <w:r w:rsidR="00C4057C">
            <w:rPr>
              <w:noProof/>
            </w:rPr>
            <w:fldChar w:fldCharType="separate"/>
          </w:r>
          <w:r>
            <w:rPr>
              <w:noProof/>
            </w:rPr>
            <w:t>14</w:t>
          </w:r>
          <w:r w:rsidR="00C4057C">
            <w:rPr>
              <w:noProof/>
            </w:rPr>
            <w:fldChar w:fldCharType="end"/>
          </w:r>
        </w:p>
        <w:p w14:paraId="7FB54334" w14:textId="77777777" w:rsidR="004362CB" w:rsidRDefault="004362CB">
          <w:pPr>
            <w:pStyle w:val="TOC2"/>
            <w:tabs>
              <w:tab w:val="right" w:leader="dot" w:pos="8290"/>
            </w:tabs>
            <w:rPr>
              <w:b w:val="0"/>
              <w:noProof/>
              <w:sz w:val="24"/>
              <w:szCs w:val="24"/>
              <w:lang w:eastAsia="ja-JP"/>
            </w:rPr>
          </w:pPr>
          <w:r>
            <w:rPr>
              <w:noProof/>
            </w:rPr>
            <w:t>Conclusions</w:t>
          </w:r>
          <w:r>
            <w:rPr>
              <w:noProof/>
            </w:rPr>
            <w:tab/>
          </w:r>
          <w:r w:rsidR="00C4057C">
            <w:rPr>
              <w:noProof/>
            </w:rPr>
            <w:fldChar w:fldCharType="begin"/>
          </w:r>
          <w:r>
            <w:rPr>
              <w:noProof/>
            </w:rPr>
            <w:instrText xml:space="preserve"> PAGEREF _Toc245195969 \h </w:instrText>
          </w:r>
          <w:r w:rsidR="00C4057C">
            <w:rPr>
              <w:noProof/>
            </w:rPr>
          </w:r>
          <w:r w:rsidR="00C4057C">
            <w:rPr>
              <w:noProof/>
            </w:rPr>
            <w:fldChar w:fldCharType="separate"/>
          </w:r>
          <w:r>
            <w:rPr>
              <w:noProof/>
            </w:rPr>
            <w:t>15</w:t>
          </w:r>
          <w:r w:rsidR="00C4057C">
            <w:rPr>
              <w:noProof/>
            </w:rPr>
            <w:fldChar w:fldCharType="end"/>
          </w:r>
        </w:p>
        <w:p w14:paraId="67E01281" w14:textId="77777777" w:rsidR="004362CB" w:rsidRDefault="004362CB">
          <w:pPr>
            <w:pStyle w:val="TOC2"/>
            <w:tabs>
              <w:tab w:val="right" w:leader="dot" w:pos="8290"/>
            </w:tabs>
            <w:rPr>
              <w:b w:val="0"/>
              <w:noProof/>
              <w:sz w:val="24"/>
              <w:szCs w:val="24"/>
              <w:lang w:eastAsia="ja-JP"/>
            </w:rPr>
          </w:pPr>
          <w:r>
            <w:rPr>
              <w:noProof/>
            </w:rPr>
            <w:t>Box 1: Why is epistasis theoretically difficult to detect?</w:t>
          </w:r>
          <w:r>
            <w:rPr>
              <w:noProof/>
            </w:rPr>
            <w:tab/>
          </w:r>
          <w:r w:rsidR="00C4057C">
            <w:rPr>
              <w:noProof/>
            </w:rPr>
            <w:fldChar w:fldCharType="begin"/>
          </w:r>
          <w:r>
            <w:rPr>
              <w:noProof/>
            </w:rPr>
            <w:instrText xml:space="preserve"> PAGEREF _Toc245195970 \h </w:instrText>
          </w:r>
          <w:r w:rsidR="00C4057C">
            <w:rPr>
              <w:noProof/>
            </w:rPr>
          </w:r>
          <w:r w:rsidR="00C4057C">
            <w:rPr>
              <w:noProof/>
            </w:rPr>
            <w:fldChar w:fldCharType="separate"/>
          </w:r>
          <w:r>
            <w:rPr>
              <w:noProof/>
            </w:rPr>
            <w:t>15</w:t>
          </w:r>
          <w:r w:rsidR="00C4057C">
            <w:rPr>
              <w:noProof/>
            </w:rPr>
            <w:fldChar w:fldCharType="end"/>
          </w:r>
        </w:p>
        <w:p w14:paraId="1A32DF5E" w14:textId="77777777" w:rsidR="004362CB" w:rsidRDefault="004362CB">
          <w:pPr>
            <w:pStyle w:val="TOC2"/>
            <w:tabs>
              <w:tab w:val="right" w:leader="dot" w:pos="8290"/>
            </w:tabs>
            <w:rPr>
              <w:b w:val="0"/>
              <w:noProof/>
              <w:sz w:val="24"/>
              <w:szCs w:val="24"/>
              <w:lang w:eastAsia="ja-JP"/>
            </w:rPr>
          </w:pPr>
          <w:r>
            <w:rPr>
              <w:noProof/>
            </w:rPr>
            <w:t>Box 2: What constitutes a significant epistatic interaction?</w:t>
          </w:r>
          <w:r>
            <w:rPr>
              <w:noProof/>
            </w:rPr>
            <w:tab/>
          </w:r>
          <w:r w:rsidR="00C4057C">
            <w:rPr>
              <w:noProof/>
            </w:rPr>
            <w:fldChar w:fldCharType="begin"/>
          </w:r>
          <w:r>
            <w:rPr>
              <w:noProof/>
            </w:rPr>
            <w:instrText xml:space="preserve"> PAGEREF _Toc245195971 \h </w:instrText>
          </w:r>
          <w:r w:rsidR="00C4057C">
            <w:rPr>
              <w:noProof/>
            </w:rPr>
          </w:r>
          <w:r w:rsidR="00C4057C">
            <w:rPr>
              <w:noProof/>
            </w:rPr>
            <w:fldChar w:fldCharType="separate"/>
          </w:r>
          <w:r>
            <w:rPr>
              <w:noProof/>
            </w:rPr>
            <w:t>16</w:t>
          </w:r>
          <w:r w:rsidR="00C4057C">
            <w:rPr>
              <w:noProof/>
            </w:rPr>
            <w:fldChar w:fldCharType="end"/>
          </w:r>
        </w:p>
        <w:p w14:paraId="2CAFE055" w14:textId="77777777" w:rsidR="004362CB" w:rsidRDefault="004362CB">
          <w:pPr>
            <w:pStyle w:val="TOC2"/>
            <w:tabs>
              <w:tab w:val="right" w:leader="dot" w:pos="8290"/>
            </w:tabs>
            <w:rPr>
              <w:b w:val="0"/>
              <w:noProof/>
              <w:sz w:val="24"/>
              <w:szCs w:val="24"/>
              <w:lang w:eastAsia="ja-JP"/>
            </w:rPr>
          </w:pPr>
          <w:r>
            <w:rPr>
              <w:noProof/>
            </w:rPr>
            <w:t>Glossary</w:t>
          </w:r>
          <w:r>
            <w:rPr>
              <w:noProof/>
            </w:rPr>
            <w:tab/>
          </w:r>
          <w:r w:rsidR="00C4057C">
            <w:rPr>
              <w:noProof/>
            </w:rPr>
            <w:fldChar w:fldCharType="begin"/>
          </w:r>
          <w:r>
            <w:rPr>
              <w:noProof/>
            </w:rPr>
            <w:instrText xml:space="preserve"> PAGEREF _Toc245195972 \h </w:instrText>
          </w:r>
          <w:r w:rsidR="00C4057C">
            <w:rPr>
              <w:noProof/>
            </w:rPr>
          </w:r>
          <w:r w:rsidR="00C4057C">
            <w:rPr>
              <w:noProof/>
            </w:rPr>
            <w:fldChar w:fldCharType="separate"/>
          </w:r>
          <w:r>
            <w:rPr>
              <w:noProof/>
            </w:rPr>
            <w:t>17</w:t>
          </w:r>
          <w:r w:rsidR="00C4057C">
            <w:rPr>
              <w:noProof/>
            </w:rPr>
            <w:fldChar w:fldCharType="end"/>
          </w:r>
        </w:p>
        <w:p w14:paraId="723DE5C8" w14:textId="77777777" w:rsidR="004362CB" w:rsidRDefault="004362CB">
          <w:pPr>
            <w:pStyle w:val="TOC2"/>
            <w:tabs>
              <w:tab w:val="right" w:leader="dot" w:pos="8290"/>
            </w:tabs>
            <w:rPr>
              <w:b w:val="0"/>
              <w:noProof/>
              <w:sz w:val="24"/>
              <w:szCs w:val="24"/>
              <w:lang w:eastAsia="ja-JP"/>
            </w:rPr>
          </w:pPr>
          <w:r>
            <w:rPr>
              <w:noProof/>
            </w:rPr>
            <w:t>References</w:t>
          </w:r>
          <w:r>
            <w:rPr>
              <w:noProof/>
            </w:rPr>
            <w:tab/>
          </w:r>
          <w:r w:rsidR="00C4057C">
            <w:rPr>
              <w:noProof/>
            </w:rPr>
            <w:fldChar w:fldCharType="begin"/>
          </w:r>
          <w:r>
            <w:rPr>
              <w:noProof/>
            </w:rPr>
            <w:instrText xml:space="preserve"> PAGEREF _Toc245195973 \h </w:instrText>
          </w:r>
          <w:r w:rsidR="00C4057C">
            <w:rPr>
              <w:noProof/>
            </w:rPr>
          </w:r>
          <w:r w:rsidR="00C4057C">
            <w:rPr>
              <w:noProof/>
            </w:rPr>
            <w:fldChar w:fldCharType="separate"/>
          </w:r>
          <w:r>
            <w:rPr>
              <w:noProof/>
            </w:rPr>
            <w:t>17</w:t>
          </w:r>
          <w:r w:rsidR="00C4057C">
            <w:rPr>
              <w:noProof/>
            </w:rPr>
            <w:fldChar w:fldCharType="end"/>
          </w:r>
        </w:p>
        <w:p w14:paraId="4BA51FBE" w14:textId="77777777" w:rsidR="005C1EBA" w:rsidRDefault="00C4057C">
          <w:r>
            <w:rPr>
              <w:b/>
              <w:bCs/>
              <w:noProof/>
            </w:rPr>
            <w:fldChar w:fldCharType="end"/>
          </w:r>
        </w:p>
      </w:sdtContent>
    </w:sdt>
    <w:p w14:paraId="18BFA00E" w14:textId="77777777" w:rsidR="00DB5441" w:rsidRDefault="00DB5441" w:rsidP="00DB5441"/>
    <w:p w14:paraId="0A6BFF5F" w14:textId="77777777" w:rsidR="00DB5441" w:rsidRPr="00DB5441" w:rsidRDefault="00DB5441" w:rsidP="00DB5441">
      <w:pPr>
        <w:pStyle w:val="Heading2"/>
      </w:pPr>
      <w:bookmarkStart w:id="1" w:name="_Toc245195950"/>
      <w:r w:rsidRPr="00DB5441">
        <w:t>Abstract</w:t>
      </w:r>
      <w:bookmarkEnd w:id="1"/>
    </w:p>
    <w:p w14:paraId="6C30A185" w14:textId="77777777" w:rsidR="00DB5441" w:rsidRDefault="00DB5441" w:rsidP="00DB5441"/>
    <w:p w14:paraId="20B16C7F" w14:textId="77777777" w:rsidR="00DB5441" w:rsidRDefault="00DB5441" w:rsidP="00DB5441">
      <w:r>
        <w:t>Genome wide association studies</w:t>
      </w:r>
      <w:r w:rsidR="008E158D">
        <w:t xml:space="preserve"> (GWAS)</w:t>
      </w:r>
      <w:r>
        <w:t xml:space="preserve"> have become the focus of the statistical analysis of complex traits in humans, successfully shedding light on several aspects of genetic ar</w:t>
      </w:r>
      <w:r w:rsidR="0001352C">
        <w:t xml:space="preserve">chitecture and also biological </w:t>
      </w:r>
      <w:r>
        <w:t xml:space="preserve">etiology.  Single </w:t>
      </w:r>
      <w:r>
        <w:lastRenderedPageBreak/>
        <w:t>nucleotide polymor</w:t>
      </w:r>
      <w:r w:rsidR="0001352C">
        <w:t>phisms (SNPs) are usually model</w:t>
      </w:r>
      <w:r>
        <w:t xml:space="preserve">ed as having linear, cumulative, and independent effects on the phenotype. Though evidently a useful approach, it is often argued that this is not a realistic biological model and that </w:t>
      </w:r>
      <w:r w:rsidR="00A26A80">
        <w:t>epistasis, the statistical interaction</w:t>
      </w:r>
      <w:r>
        <w:t xml:space="preserve"> between SNPs</w:t>
      </w:r>
      <w:r w:rsidR="00A26A80">
        <w:t>,</w:t>
      </w:r>
      <w:r>
        <w:t xml:space="preserve"> should be included. In this review we discuss the relevance of epistasis in the context of GWA</w:t>
      </w:r>
      <w:r w:rsidR="008E158D">
        <w:t>S</w:t>
      </w:r>
      <w:r>
        <w:t>, recent advances in methodology, evidence of its contribution to complex traits in humans, and potential hazards in the interpretation of statistical interaction terms.</w:t>
      </w:r>
    </w:p>
    <w:p w14:paraId="519BFD4E" w14:textId="77777777" w:rsidR="00DB5441" w:rsidRDefault="00DB5441" w:rsidP="00DB5441"/>
    <w:p w14:paraId="685189E0" w14:textId="77777777" w:rsidR="00DB5441" w:rsidRDefault="00DB5441" w:rsidP="00DB5441"/>
    <w:p w14:paraId="1B234FD6" w14:textId="77777777" w:rsidR="00DB5441" w:rsidRPr="00DB5441" w:rsidRDefault="00DB5441" w:rsidP="00DB5441">
      <w:pPr>
        <w:pStyle w:val="Heading2"/>
      </w:pPr>
      <w:bookmarkStart w:id="2" w:name="_Toc245195951"/>
      <w:r w:rsidRPr="00DB5441">
        <w:t>Introduction</w:t>
      </w:r>
      <w:bookmarkEnd w:id="2"/>
    </w:p>
    <w:p w14:paraId="34BA8914" w14:textId="77777777" w:rsidR="00DB5441" w:rsidRDefault="00DB5441" w:rsidP="00DB5441"/>
    <w:p w14:paraId="732990EA" w14:textId="77777777" w:rsidR="00DB5441" w:rsidRDefault="00DB5441" w:rsidP="00DB5441">
      <w:r>
        <w:t xml:space="preserve">Complex traits or diseases are those that are influenced by multiple environmental and genetic factors. </w:t>
      </w:r>
      <w:r w:rsidR="001F5C9E">
        <w:t>Almost all</w:t>
      </w:r>
      <w:r>
        <w:t xml:space="preserve"> diseases that have a significant </w:t>
      </w:r>
      <w:r w:rsidR="00BC7E67">
        <w:t>burden</w:t>
      </w:r>
      <w:r>
        <w:t xml:space="preserve"> on human health are complex at the population scale. </w:t>
      </w:r>
      <w:r w:rsidR="001F5C9E">
        <w:t>Even</w:t>
      </w:r>
      <w:r>
        <w:t xml:space="preserve"> classically "Mendelian" diseases, such as cystic fibrosis, are at some level complex because numerous genetic effects are involved in modifying the severity of symptoms. Arguably the most important empirical result to emerge from GWA</w:t>
      </w:r>
      <w:r w:rsidR="008E158D">
        <w:t>S</w:t>
      </w:r>
      <w:r>
        <w:t xml:space="preserve">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w:t>
      </w:r>
      <w:r w:rsidR="001F5C9E">
        <w:t>variants</w:t>
      </w:r>
      <w:r>
        <w:t xml:space="preserve">, </w:t>
      </w:r>
      <w:r w:rsidR="0062180E">
        <w:t xml:space="preserve">almost all </w:t>
      </w:r>
      <w:r>
        <w:t>of very small effect.</w:t>
      </w:r>
    </w:p>
    <w:p w14:paraId="1CA95A3F" w14:textId="77777777" w:rsidR="00DB5441" w:rsidRDefault="00DB5441" w:rsidP="00DB5441"/>
    <w:p w14:paraId="27F7D278" w14:textId="17482F63"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 xml:space="preserve">ut </w:t>
      </w:r>
      <w:r w:rsidR="00EA1F3A">
        <w:t xml:space="preserve">unequivocal estimation of </w:t>
      </w:r>
      <w:r w:rsidR="00DB5441">
        <w:t xml:space="preserve">the phenotypic variation </w:t>
      </w:r>
      <w:del w:id="3" w:author="pcinst" w:date="2014-01-16T15:18:00Z">
        <w:r w:rsidDel="001B02F2">
          <w:delText xml:space="preserve">is </w:delText>
        </w:r>
        <w:r w:rsidR="00DB5441" w:rsidDel="001B02F2">
          <w:delText xml:space="preserve">attributed </w:delText>
        </w:r>
      </w:del>
      <w:ins w:id="4" w:author="pcinst" w:date="2014-01-16T15:18:00Z">
        <w:r w:rsidR="001B02F2">
          <w:t xml:space="preserve">attributable </w:t>
        </w:r>
      </w:ins>
      <w:r w:rsidR="00DB5441">
        <w:t>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C4057C">
        <w:fldChar w:fldCharType="begin" w:fldLock="1"/>
      </w:r>
      <w:r w:rsidR="009D14BF">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C4057C">
        <w:fldChar w:fldCharType="separate"/>
      </w:r>
      <w:r w:rsidR="009D14BF" w:rsidRPr="009D14BF">
        <w:rPr>
          <w:noProof/>
          <w:vertAlign w:val="superscript"/>
        </w:rPr>
        <w:t>1</w:t>
      </w:r>
      <w:r w:rsidR="00C4057C">
        <w:fldChar w:fldCharType="end"/>
      </w:r>
      <w:r w:rsidR="00DB5441">
        <w:t xml:space="preserve"> GWA</w:t>
      </w:r>
      <w:r w:rsidR="008E158D">
        <w:t>S</w:t>
      </w:r>
      <w:r w:rsidR="00DB5441">
        <w:t xml:space="preserve"> are typically performed on traits that have been shown to have a no</w:t>
      </w:r>
      <w:r>
        <w:t xml:space="preserve">n-zero </w:t>
      </w:r>
      <w:r>
        <w:rPr>
          <w:i/>
        </w:rPr>
        <w:t>h</w:t>
      </w:r>
      <w:r>
        <w:rPr>
          <w:vertAlign w:val="superscript"/>
        </w:rPr>
        <w:t>2</w:t>
      </w:r>
      <w:r w:rsidR="00DB5441">
        <w:t xml:space="preserve">, </w:t>
      </w:r>
      <w:r w:rsidR="0062180E">
        <w:t>on the assumption that this</w:t>
      </w:r>
      <w:r w:rsidR="00DB5441">
        <w:t xml:space="preserve"> additive genetic variation in the trait can be dissected into additive effects across the genome. Detecting non-additive genetic effects imposes an assumption that</w:t>
      </w:r>
      <w:r w:rsidR="00EA1F3A">
        <w:t>,</w:t>
      </w:r>
      <w:r w:rsidR="00DB5441">
        <w:t xml:space="preserve"> beyond the additive component of genetic variation</w:t>
      </w:r>
      <w:r>
        <w:t>,</w:t>
      </w:r>
      <w:r w:rsidR="00DB5441">
        <w:t xml:space="preserve"> for which there is empirical evidence</w:t>
      </w:r>
      <w:r>
        <w:t>,</w:t>
      </w:r>
      <w:r w:rsidR="00DB5441">
        <w:t xml:space="preserve"> </w:t>
      </w:r>
      <w:r w:rsidR="00EA1F3A">
        <w:t xml:space="preserve">there </w:t>
      </w:r>
      <w:r w:rsidR="0066519C">
        <w:t>exist</w:t>
      </w:r>
      <w:r w:rsidR="00DB5441">
        <w:t xml:space="preserve">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w:t>
      </w:r>
      <w:r w:rsidR="008E158D">
        <w:t>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6952062E" w14:textId="77777777" w:rsidR="00DB5441" w:rsidRDefault="00DB5441" w:rsidP="00DB5441"/>
    <w:p w14:paraId="0AC40295" w14:textId="77777777"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1CA3C8E0" w14:textId="77777777" w:rsidR="00DB5441" w:rsidRDefault="00DB5441" w:rsidP="00DB5441"/>
    <w:p w14:paraId="525DFC6F" w14:textId="77777777" w:rsidR="00113BE5" w:rsidRDefault="00113BE5" w:rsidP="00DB5441"/>
    <w:p w14:paraId="7AAA1DF7" w14:textId="77777777" w:rsidR="00113BE5" w:rsidRDefault="00113BE5" w:rsidP="00113BE5">
      <w:pPr>
        <w:pStyle w:val="Heading2"/>
      </w:pPr>
      <w:bookmarkStart w:id="5" w:name="_Toc245195952"/>
      <w:r>
        <w:t>Methods for detecting epistasis</w:t>
      </w:r>
      <w:bookmarkEnd w:id="5"/>
    </w:p>
    <w:p w14:paraId="6B4C7F4B" w14:textId="77777777" w:rsidR="00113BE5" w:rsidRDefault="00113BE5" w:rsidP="00113BE5"/>
    <w:p w14:paraId="70BC561B" w14:textId="208AE6DD" w:rsidR="00C01BA3" w:rsidRDefault="00C35F4A" w:rsidP="00C01BA3">
      <w:r>
        <w:t>Despite the severe challenges in robust detection of epistasis for human complex traits (BOX1), t</w:t>
      </w:r>
      <w:r w:rsidR="00C01BA3">
        <w:t>he past five years have seen rapid development of methods for studying epistasis in human complex traits/diseases</w:t>
      </w:r>
      <w:r w:rsidR="00C4057C">
        <w:fldChar w:fldCharType="begin" w:fldLock="1"/>
      </w:r>
      <w:r w:rsidR="009D14BF">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C4057C">
        <w:fldChar w:fldCharType="separate"/>
      </w:r>
      <w:r w:rsidR="009D14BF" w:rsidRPr="009D14BF">
        <w:rPr>
          <w:noProof/>
          <w:vertAlign w:val="superscript"/>
        </w:rPr>
        <w:t>2–7</w:t>
      </w:r>
      <w:r w:rsidR="00C4057C">
        <w:fldChar w:fldCharType="end"/>
      </w:r>
      <w:r w:rsidR="00C01BA3">
        <w:t>.</w:t>
      </w:r>
      <w:r w:rsidR="000458D9">
        <w:t xml:space="preserve"> </w:t>
      </w:r>
      <w:del w:id="6" w:author="Gib Hemani" w:date="2014-01-22T17:50:00Z">
        <w:r w:rsidR="000458D9" w:rsidDel="00DD25BE">
          <w:delText>The wide range of methods spans</w:delText>
        </w:r>
        <w:r w:rsidR="00C01BA3" w:rsidDel="00DD25BE">
          <w:delText xml:space="preserve"> f</w:delText>
        </w:r>
      </w:del>
      <w:ins w:id="7" w:author="Gib Hemani" w:date="2014-01-22T17:50:00Z">
        <w:r w:rsidR="00DD25BE">
          <w:t>Methods ranging f</w:t>
        </w:r>
      </w:ins>
      <w:r w:rsidR="00C01BA3">
        <w:t xml:space="preserve">rom conventional regression-based methods to </w:t>
      </w:r>
      <w:r w:rsidR="00C01BA3" w:rsidRPr="002602F6">
        <w:t>nature-inspired</w:t>
      </w:r>
      <w:r w:rsidR="00C01BA3">
        <w:t xml:space="preserve"> algorithms </w:t>
      </w:r>
      <w:ins w:id="8" w:author="Gib Hemani" w:date="2014-01-22T17:50:00Z">
        <w:r w:rsidR="00DD25BE">
          <w:t xml:space="preserve">are continually being developed </w:t>
        </w:r>
      </w:ins>
      <w:r w:rsidR="00C01BA3">
        <w:t>(</w:t>
      </w:r>
      <w:r w:rsidR="00614E94">
        <w:t>Figure</w:t>
      </w:r>
      <w:r w:rsidR="00C01BA3">
        <w:t xml:space="preserve"> 1). Most </w:t>
      </w:r>
      <w:r w:rsidR="00C01BA3" w:rsidRPr="00E611F9">
        <w:t xml:space="preserve">methods </w:t>
      </w:r>
      <w:r w:rsidR="00C01BA3">
        <w:t>use SNP-based tests for pairwise</w:t>
      </w:r>
      <w:r w:rsidR="00C01BA3" w:rsidRPr="00E611F9">
        <w:t xml:space="preserve"> or high order interactions </w:t>
      </w:r>
      <w:r w:rsidR="00C01BA3">
        <w:t xml:space="preserve">in </w:t>
      </w:r>
      <w:r w:rsidR="00C01BA3" w:rsidRPr="00E611F9">
        <w:t>GWAS data</w:t>
      </w:r>
      <w:r w:rsidR="00C01BA3">
        <w:t xml:space="preserve"> via either an </w:t>
      </w:r>
      <w:r w:rsidR="00C01BA3" w:rsidRPr="00CF6E08">
        <w:t>exhaustive search</w:t>
      </w:r>
      <w:r w:rsidR="00C01BA3">
        <w:t xml:space="preserve"> of </w:t>
      </w:r>
      <w:r w:rsidR="00C01BA3" w:rsidRPr="00CF6E08">
        <w:t xml:space="preserve">all SNP combinations </w:t>
      </w:r>
      <w:r w:rsidR="00C01BA3">
        <w:t>or testing of a reduced, preselected set</w:t>
      </w:r>
      <w:r w:rsidR="00C01BA3" w:rsidRPr="00E611F9">
        <w:t>.</w:t>
      </w:r>
      <w:r w:rsidR="00C01BA3">
        <w:t xml:space="preserve"> In addition, methods have been developed to assess interactions between groups of SNPs (e.g. genes) or functional modules (e.g. pathway or network). </w:t>
      </w:r>
      <w:ins w:id="9" w:author="pcinst" w:date="2014-01-20T14:28:00Z">
        <w:r w:rsidR="007B7E2F">
          <w:t xml:space="preserve">As a broad generalization, approaches that search all pairs of SNPs for evidence of all types of </w:t>
        </w:r>
      </w:ins>
      <w:ins w:id="10" w:author="pcinst" w:date="2014-01-20T14:29:00Z">
        <w:r w:rsidR="007B7E2F">
          <w:t xml:space="preserve">epistasis can be termed “hypothesis free” whereas those which restrict themselves to searching subsets of SNPs and/or types of </w:t>
        </w:r>
      </w:ins>
      <w:ins w:id="11" w:author="pcinst" w:date="2014-01-20T14:31:00Z">
        <w:r w:rsidR="007B7E2F">
          <w:t>epistasis</w:t>
        </w:r>
      </w:ins>
      <w:ins w:id="12" w:author="pcinst" w:date="2014-01-20T14:29:00Z">
        <w:r w:rsidR="007B7E2F">
          <w:t xml:space="preserve"> </w:t>
        </w:r>
      </w:ins>
      <w:ins w:id="13" w:author="pcinst" w:date="2014-01-20T15:52:00Z">
        <w:r w:rsidR="00722251">
          <w:t>may be term</w:t>
        </w:r>
      </w:ins>
      <w:ins w:id="14" w:author="pcinst" w:date="2014-01-20T15:54:00Z">
        <w:r w:rsidR="00722251">
          <w:t>ed</w:t>
        </w:r>
      </w:ins>
      <w:ins w:id="15" w:author="pcinst" w:date="2014-01-20T15:52:00Z">
        <w:r w:rsidR="00722251">
          <w:t xml:space="preserve"> “hypothesis driven”. </w:t>
        </w:r>
      </w:ins>
      <w:ins w:id="16" w:author="pcinst" w:date="2014-01-20T15:54:00Z">
        <w:r w:rsidR="00722251">
          <w:t xml:space="preserve">Because of the size of the parameter space to search and the number of analyses performed, hypothesis free </w:t>
        </w:r>
      </w:ins>
      <w:ins w:id="17" w:author="pcinst" w:date="2014-01-20T15:55:00Z">
        <w:r w:rsidR="00722251">
          <w:t>approaches</w:t>
        </w:r>
      </w:ins>
      <w:ins w:id="18" w:author="pcinst" w:date="2014-01-20T15:54:00Z">
        <w:r w:rsidR="00722251">
          <w:t xml:space="preserve"> </w:t>
        </w:r>
      </w:ins>
      <w:ins w:id="19" w:author="pcinst" w:date="2014-01-20T15:55:00Z">
        <w:r w:rsidR="00722251">
          <w:t>pose a major challenge and o</w:t>
        </w:r>
      </w:ins>
      <w:del w:id="20" w:author="pcinst" w:date="2014-01-20T15:55:00Z">
        <w:r w:rsidR="00C01BA3" w:rsidDel="00722251">
          <w:delText>O</w:delText>
        </w:r>
      </w:del>
      <w:r w:rsidR="00C01BA3">
        <w:t xml:space="preserve">ne of the key recent achievements </w:t>
      </w:r>
      <w:del w:id="21" w:author="pcinst" w:date="2014-01-20T15:56:00Z">
        <w:r w:rsidR="00C01BA3" w:rsidDel="00722251">
          <w:delText>during this course</w:delText>
        </w:r>
      </w:del>
      <w:ins w:id="22" w:author="pcinst" w:date="2014-01-20T15:56:00Z">
        <w:r w:rsidR="00722251">
          <w:t>in recent years</w:t>
        </w:r>
      </w:ins>
      <w:r w:rsidR="00C01BA3">
        <w:t xml:space="preserve"> is that</w:t>
      </w:r>
      <w:ins w:id="23" w:author="pcinst" w:date="2014-01-20T15:57:00Z">
        <w:r w:rsidR="00722251">
          <w:t xml:space="preserve"> computational barriers have been bypassed and</w:t>
        </w:r>
      </w:ins>
      <w:r w:rsidR="00C01BA3">
        <w:t xml:space="preserve"> an exhaustive search for pairwise interactions </w:t>
      </w:r>
      <w:del w:id="24" w:author="pcinst" w:date="2014-01-20T15:56:00Z">
        <w:r w:rsidR="00C01BA3" w:rsidDel="00722251">
          <w:delText xml:space="preserve">becomes </w:delText>
        </w:r>
      </w:del>
      <w:ins w:id="25" w:author="pcinst" w:date="2014-01-20T15:56:00Z">
        <w:r w:rsidR="00722251">
          <w:t xml:space="preserve">has become </w:t>
        </w:r>
      </w:ins>
      <w:r w:rsidR="00C01BA3">
        <w:t>a</w:t>
      </w:r>
      <w:ins w:id="26" w:author="pcinst" w:date="2014-01-20T15:56:00Z">
        <w:r w:rsidR="00722251">
          <w:t xml:space="preserve"> more</w:t>
        </w:r>
      </w:ins>
      <w:r w:rsidR="00C01BA3">
        <w:t xml:space="preserve"> routine exercise</w:t>
      </w:r>
      <w:del w:id="27" w:author="pcinst" w:date="2014-01-20T15:57:00Z">
        <w:r w:rsidR="00C01BA3" w:rsidDel="00722251">
          <w:delText xml:space="preserve"> because t</w:delText>
        </w:r>
        <w:r w:rsidR="00C01BA3" w:rsidRPr="00423B30" w:rsidDel="00722251">
          <w:delText xml:space="preserve">he computational barrier </w:delText>
        </w:r>
        <w:r w:rsidR="00C01BA3" w:rsidDel="00722251">
          <w:delText>has been greatly reduced</w:delText>
        </w:r>
      </w:del>
      <w:r w:rsidR="00C4057C">
        <w:fldChar w:fldCharType="begin" w:fldLock="1"/>
      </w:r>
      <w:r w:rsidR="009D14BF">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C4057C">
        <w:fldChar w:fldCharType="separate"/>
      </w:r>
      <w:r w:rsidR="009D14BF" w:rsidRPr="009D14BF">
        <w:rPr>
          <w:noProof/>
          <w:vertAlign w:val="superscript"/>
        </w:rPr>
        <w:t>8–12</w:t>
      </w:r>
      <w:r w:rsidR="00C4057C">
        <w:fldChar w:fldCharType="end"/>
      </w:r>
      <w:r w:rsidR="00C01BA3">
        <w:t>. Here we provide an overview of the developments since Cordell’s review</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C4057C">
        <w:fldChar w:fldCharType="separate"/>
      </w:r>
      <w:r w:rsidR="009D14BF" w:rsidRPr="009D14BF">
        <w:rPr>
          <w:noProof/>
          <w:vertAlign w:val="superscript"/>
        </w:rPr>
        <w:t>13</w:t>
      </w:r>
      <w:r w:rsidR="00C4057C">
        <w:fldChar w:fldCharType="end"/>
      </w:r>
      <w:r w:rsidR="00C01BA3">
        <w:t xml:space="preserve"> with a focus on </w:t>
      </w:r>
      <w:ins w:id="28" w:author="pcinst" w:date="2014-01-20T15:59:00Z">
        <w:r w:rsidR="00722251">
          <w:t xml:space="preserve">hypothesis-free, </w:t>
        </w:r>
      </w:ins>
      <w:r w:rsidR="00C01BA3">
        <w:t>genome-wide methods</w:t>
      </w:r>
      <w:del w:id="29" w:author="pcinst" w:date="2014-01-20T15:59:00Z">
        <w:r w:rsidR="000458D9" w:rsidDel="00722251">
          <w:delText xml:space="preserve"> that are hypothesis-free in the sense that they impose no prior expectation that particular loci are more likely to be involved in epistatic interactions</w:delText>
        </w:r>
      </w:del>
      <w:r w:rsidR="00C01BA3">
        <w:t xml:space="preserve">. </w:t>
      </w:r>
    </w:p>
    <w:p w14:paraId="04403F60" w14:textId="77777777" w:rsidR="00C01BA3" w:rsidRDefault="00C01BA3" w:rsidP="00C01BA3">
      <w:pPr>
        <w:rPr>
          <w:color w:val="FF0000"/>
        </w:rPr>
      </w:pPr>
    </w:p>
    <w:p w14:paraId="2FCBF934" w14:textId="77777777" w:rsidR="00C01BA3" w:rsidRPr="00C01BA3" w:rsidRDefault="00C01BA3" w:rsidP="00C01BA3">
      <w:pPr>
        <w:pStyle w:val="Heading3"/>
        <w:rPr>
          <w:rStyle w:val="inlineheading"/>
          <w:i w:val="0"/>
        </w:rPr>
      </w:pPr>
      <w:bookmarkStart w:id="30" w:name="_Toc245195953"/>
      <w:r w:rsidRPr="00C01BA3">
        <w:rPr>
          <w:rStyle w:val="inlineheading"/>
          <w:i w:val="0"/>
        </w:rPr>
        <w:t>Regression based methods</w:t>
      </w:r>
      <w:bookmarkEnd w:id="30"/>
    </w:p>
    <w:p w14:paraId="3F2403A0" w14:textId="77777777" w:rsidR="00C01BA3" w:rsidRDefault="00C01BA3" w:rsidP="00C01BA3">
      <w:pPr>
        <w:rPr>
          <w:rStyle w:val="inlineheading"/>
        </w:rPr>
      </w:pPr>
    </w:p>
    <w:p w14:paraId="63ABF2C1" w14:textId="0BC8BE9D" w:rsidR="00C01BA3" w:rsidRDefault="00C01BA3" w:rsidP="00C01BA3">
      <w:r>
        <w:t>Regression-based methods are commonly used to assess SNP interactions in either diseases or quantitative traits</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C4057C">
        <w:fldChar w:fldCharType="separate"/>
      </w:r>
      <w:r w:rsidR="009D14BF" w:rsidRPr="009D14BF">
        <w:rPr>
          <w:noProof/>
          <w:vertAlign w:val="superscript"/>
        </w:rPr>
        <w:t>13,14</w:t>
      </w:r>
      <w:r w:rsidR="00C4057C">
        <w:fldChar w:fldCharType="end"/>
      </w:r>
      <w:r>
        <w:t>.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A258EF">
        <w:rPr>
          <w:vertAlign w:val="subscript"/>
        </w:rPr>
        <w:t>S</w:t>
      </w:r>
      <w:r>
        <w:t>) against the reduced model without (L</w:t>
      </w:r>
      <w:r w:rsidRPr="00A258EF">
        <w:rPr>
          <w:vertAlign w:val="subscript"/>
        </w:rPr>
        <w:t>R</w:t>
      </w:r>
      <w:r>
        <w:t>)</w:t>
      </w:r>
      <w:ins w:id="31" w:author="Gib Hemani" w:date="2014-01-22T15:05:00Z">
        <w:r w:rsidR="00EE31B6">
          <w:t>,</w:t>
        </w:r>
      </w:ins>
      <w:r>
        <w:t xml:space="preserve"> using four degree-of-freedom (df) and thus save computing time i</w:t>
      </w:r>
      <w:r w:rsidR="003D4CE6">
        <w:t xml:space="preserve">n estimating genetic parameters. </w:t>
      </w:r>
      <w:r>
        <w:t>When concerning only additive effects, the genotype model is reduced to an allelic (i.e. the minor alleles of each SNP) model where the interaction is tested in the same way but using only one df</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r>
        <w:t xml:space="preserve">. Previously </w:t>
      </w:r>
      <w:r w:rsidR="008E158D">
        <w:t>an</w:t>
      </w:r>
      <w:r>
        <w:t xml:space="preserve"> exhaustive search for pairwise interactions at the genome-wide level was</w:t>
      </w:r>
      <w:r w:rsidR="00196F1A">
        <w:t xml:space="preserve"> considered</w:t>
      </w:r>
      <w:r>
        <w:t xml:space="preserve"> computationally prohibitive</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C4057C">
        <w:fldChar w:fldCharType="separate"/>
      </w:r>
      <w:r w:rsidR="009D14BF" w:rsidRPr="009D14BF">
        <w:rPr>
          <w:noProof/>
          <w:vertAlign w:val="superscript"/>
        </w:rPr>
        <w:t>13</w:t>
      </w:r>
      <w:r w:rsidR="00C4057C">
        <w:fldChar w:fldCharType="end"/>
      </w:r>
      <w:r>
        <w:t xml:space="preserve">. Various approaches have been taken to reduce the computational barrier. First, </w:t>
      </w:r>
      <w:r w:rsidR="008E158D">
        <w:t>advantage has been taken</w:t>
      </w:r>
      <w:r>
        <w:t xml:space="preserve"> of modern computing infrastructure and technologies including clusters of computers equipped with multiple CPU cores and/or </w:t>
      </w:r>
      <w:r w:rsidRPr="00B05746">
        <w:rPr>
          <w:u w:val="single"/>
        </w:rPr>
        <w:t>graphic processing units</w:t>
      </w:r>
      <w:r w:rsidRPr="00667F61">
        <w:t xml:space="preserve"> (GPU)</w:t>
      </w:r>
      <w:r w:rsidR="00C4057C">
        <w:fldChar w:fldCharType="begin" w:fldLock="1"/>
      </w:r>
      <w:r w:rsidR="009D14BF">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rsidR="00C4057C">
        <w:fldChar w:fldCharType="separate"/>
      </w:r>
      <w:r w:rsidR="009D14BF" w:rsidRPr="009D14BF">
        <w:rPr>
          <w:noProof/>
          <w:vertAlign w:val="superscript"/>
        </w:rPr>
        <w:t>9,11,12,16</w:t>
      </w:r>
      <w:r w:rsidR="00C4057C">
        <w:fldChar w:fldCharType="end"/>
      </w:r>
      <w:r>
        <w:t xml:space="preserve">, </w:t>
      </w:r>
      <w:r w:rsidRPr="00B05746">
        <w:t>parallelization</w:t>
      </w:r>
      <w:r w:rsidR="00C4057C">
        <w:fldChar w:fldCharType="begin" w:fldLock="1"/>
      </w:r>
      <w:r w:rsidR="009D14B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C4057C">
        <w:fldChar w:fldCharType="separate"/>
      </w:r>
      <w:r w:rsidR="009D14BF" w:rsidRPr="009D14BF">
        <w:rPr>
          <w:noProof/>
          <w:vertAlign w:val="superscript"/>
        </w:rPr>
        <w:t>8,10,17</w:t>
      </w:r>
      <w:r w:rsidR="00C4057C">
        <w:fldChar w:fldCharType="end"/>
      </w:r>
      <w:r>
        <w:t xml:space="preserve"> and </w:t>
      </w:r>
      <w:r w:rsidRPr="005C5C42">
        <w:rPr>
          <w:u w:val="single"/>
        </w:rPr>
        <w:t>bitwise computing</w:t>
      </w:r>
      <w:r>
        <w:t xml:space="preserve"> where SNP genotype data are stored in </w:t>
      </w:r>
      <w:r w:rsidRPr="005C5C42">
        <w:t>bitwise data structures</w:t>
      </w:r>
      <w:r>
        <w:t xml:space="preserve"> to achieve great memory efficiency and computing speed</w:t>
      </w:r>
      <w:r w:rsidR="00C4057C">
        <w:fldChar w:fldCharType="begin" w:fldLock="1"/>
      </w:r>
      <w:r w:rsidR="009D14BF">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C4057C">
        <w:fldChar w:fldCharType="separate"/>
      </w:r>
      <w:r w:rsidR="009D14BF" w:rsidRPr="009D14BF">
        <w:rPr>
          <w:noProof/>
          <w:vertAlign w:val="superscript"/>
        </w:rPr>
        <w:t>8,18,19</w:t>
      </w:r>
      <w:r w:rsidR="00C4057C">
        <w:fldChar w:fldCharType="end"/>
      </w:r>
      <w:r>
        <w:t xml:space="preserve">. Second, approximate interaction tests </w:t>
      </w:r>
      <w:r w:rsidR="008E158D">
        <w:t>have been applied</w:t>
      </w:r>
      <w:r w:rsidR="00554E91">
        <w:t xml:space="preserve"> </w:t>
      </w:r>
      <w:r>
        <w:t xml:space="preserve">that can be quickly computed </w:t>
      </w:r>
      <w:r w:rsidR="008E158D">
        <w:t>and do not miss</w:t>
      </w:r>
      <w:r>
        <w:t xml:space="preserve"> any important epistatic SNP pairs</w:t>
      </w:r>
      <w:r w:rsidR="00C4057C">
        <w:fldChar w:fldCharType="begin" w:fldLock="1"/>
      </w:r>
      <w:r w:rsidR="009D14B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C4057C">
        <w:fldChar w:fldCharType="separate"/>
      </w:r>
      <w:r w:rsidR="009D14BF" w:rsidRPr="009D14BF">
        <w:rPr>
          <w:noProof/>
          <w:vertAlign w:val="superscript"/>
        </w:rPr>
        <w:t>19</w:t>
      </w:r>
      <w:r w:rsidR="00C4057C">
        <w:fldChar w:fldCharType="end"/>
      </w:r>
      <w:ins w:id="32" w:author="Gib Hemani" w:date="2014-01-22T15:06:00Z">
        <w:r w:rsidR="00EE31B6">
          <w:t>. For example</w:t>
        </w:r>
      </w:ins>
      <w:del w:id="33" w:author="Gib Hemani" w:date="2014-01-22T15:06:00Z">
        <w:r w:rsidDel="00EE31B6">
          <w:delText>, e.g.</w:delText>
        </w:r>
      </w:del>
      <w:r>
        <w:t xml:space="preserve"> </w:t>
      </w:r>
      <w:r w:rsidRPr="00082764">
        <w:rPr>
          <w:u w:val="single"/>
        </w:rPr>
        <w:t>F ratio</w:t>
      </w:r>
      <w:r>
        <w:t xml:space="preserve"> and </w:t>
      </w:r>
      <w:r w:rsidRPr="00F22DA4">
        <w:rPr>
          <w:u w:val="single"/>
        </w:rPr>
        <w:t>Kirkwood Superposition Approximation</w:t>
      </w:r>
      <w:r w:rsidRPr="00F22DA4">
        <w:t xml:space="preserve"> </w:t>
      </w:r>
      <w:r>
        <w:t>approximate the (L</w:t>
      </w:r>
      <w:r w:rsidRPr="00196FEE">
        <w:rPr>
          <w:vertAlign w:val="subscript"/>
        </w:rPr>
        <w:t>S</w:t>
      </w:r>
      <w:r>
        <w:t xml:space="preserve"> vs. L</w:t>
      </w:r>
      <w:r w:rsidRPr="00196FEE">
        <w:rPr>
          <w:vertAlign w:val="subscript"/>
        </w:rPr>
        <w:t>R</w:t>
      </w:r>
      <w:r>
        <w:t>) tests under the</w:t>
      </w:r>
      <w:ins w:id="34" w:author="Gib Hemani" w:date="2014-01-22T15:07:00Z">
        <w:r w:rsidR="00EE31B6">
          <w:t xml:space="preserve"> assumption of</w:t>
        </w:r>
      </w:ins>
      <w:r>
        <w:t xml:space="preserve"> </w:t>
      </w:r>
      <w:r w:rsidRPr="00AC6572">
        <w:rPr>
          <w:u w:val="single"/>
        </w:rPr>
        <w:t>Hardy-Weinberg Equilibrium</w:t>
      </w:r>
      <w:r>
        <w:t xml:space="preserve"> (HWE) </w:t>
      </w:r>
      <w:del w:id="35" w:author="Gib Hemani" w:date="2014-01-22T15:07:00Z">
        <w:r w:rsidDel="00EE31B6">
          <w:delText xml:space="preserve">assumption </w:delText>
        </w:r>
      </w:del>
      <w:r>
        <w:t>for quantitative</w:t>
      </w:r>
      <w:ins w:id="36" w:author="Gib Hemani" w:date="2014-01-22T17:42:00Z">
        <w:r w:rsidR="00674823">
          <w:fldChar w:fldCharType="begin" w:fldLock="1"/>
        </w:r>
      </w:ins>
      <w:r w:rsidR="009D14BF">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0&lt;/sup&gt;" }, "properties" : { "noteIndex" : 0 }, "schema" : "https://github.com/citation-style-language/schema/raw/master/csl-citation.json" }</w:instrText>
      </w:r>
      <w:r w:rsidR="00674823">
        <w:fldChar w:fldCharType="separate"/>
      </w:r>
      <w:r w:rsidR="009D14BF" w:rsidRPr="009D14BF">
        <w:rPr>
          <w:noProof/>
          <w:vertAlign w:val="superscript"/>
        </w:rPr>
        <w:t>20</w:t>
      </w:r>
      <w:ins w:id="37" w:author="Gib Hemani" w:date="2014-01-22T17:42:00Z">
        <w:r w:rsidR="00674823">
          <w:fldChar w:fldCharType="end"/>
        </w:r>
      </w:ins>
      <w:del w:id="38" w:author="Gib Hemani" w:date="2014-01-22T17:42:00Z">
        <w:r w:rsidR="00C4057C" w:rsidDel="00674823">
          <w:fldChar w:fldCharType="begin"/>
        </w:r>
        <w:r w:rsidDel="00674823">
          <w:delInstrText xml:space="preserve"> ADDIN EN.CITE &lt;EndNote&gt;&lt;Cite&gt;&lt;Author&gt;Gyenesei&lt;/Author&gt;&lt;Year&gt;2012&lt;/Year&gt;&lt;RecNum&gt;313&lt;/RecNum&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delInstrText>
        </w:r>
        <w:r w:rsidR="00C4057C" w:rsidDel="00674823">
          <w:fldChar w:fldCharType="separate"/>
        </w:r>
        <w:r w:rsidRPr="00912992" w:rsidDel="00674823">
          <w:rPr>
            <w:vertAlign w:val="superscript"/>
          </w:rPr>
          <w:delText>20</w:delText>
        </w:r>
        <w:r w:rsidR="00C4057C" w:rsidDel="00674823">
          <w:fldChar w:fldCharType="end"/>
        </w:r>
      </w:del>
      <w:r>
        <w:t xml:space="preserve"> and disease traits</w:t>
      </w:r>
      <w:r w:rsidR="00C4057C">
        <w:fldChar w:fldCharType="begin" w:fldLock="1"/>
      </w:r>
      <w:r w:rsidR="009D14B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C4057C">
        <w:fldChar w:fldCharType="separate"/>
      </w:r>
      <w:r w:rsidR="009D14BF" w:rsidRPr="009D14BF">
        <w:rPr>
          <w:noProof/>
          <w:vertAlign w:val="superscript"/>
        </w:rPr>
        <w:t>19</w:t>
      </w:r>
      <w:r w:rsidR="00C4057C">
        <w:fldChar w:fldCharType="end"/>
      </w:r>
      <w:r>
        <w:t xml:space="preserve"> respectively and can be quickly computed from </w:t>
      </w:r>
      <w:r w:rsidRPr="008254FB">
        <w:t>contingency table</w:t>
      </w:r>
      <w:r>
        <w:t>s</w:t>
      </w:r>
      <w:r w:rsidRPr="008254FB">
        <w:t xml:space="preserve"> </w:t>
      </w:r>
      <w:r>
        <w:t xml:space="preserve">based on SNP genotypes. For convenience, we list some recent </w:t>
      </w:r>
      <w:r>
        <w:lastRenderedPageBreak/>
        <w:t xml:space="preserve">applications based on regression and other approaches that can perform fast genome-wide screening of epistasis in GWAS (TABLE 1). Considering </w:t>
      </w:r>
      <w:r w:rsidR="008E158D">
        <w:t xml:space="preserve">the various </w:t>
      </w:r>
      <w:r>
        <w:t>strengths and weaknesses in these applications, we recommend an extra step of re-examining the screening results</w:t>
      </w:r>
      <w:r w:rsidR="008E158D">
        <w:t xml:space="preserve"> of more significant tests</w:t>
      </w:r>
      <w:r>
        <w:t xml:space="preserve"> in the full regression models (e.g. conditional tests) to avoid false positives or redundant signals</w:t>
      </w:r>
      <w:r w:rsidR="00C4057C">
        <w:fldChar w:fldCharType="begin" w:fldLock="1"/>
      </w:r>
      <w:r w:rsidR="009D14B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rsidR="00C4057C">
        <w:fldChar w:fldCharType="separate"/>
      </w:r>
      <w:r w:rsidR="009D14BF" w:rsidRPr="009D14BF">
        <w:rPr>
          <w:noProof/>
          <w:vertAlign w:val="superscript"/>
        </w:rPr>
        <w:t>10,20,21</w:t>
      </w:r>
      <w:r w:rsidR="00C4057C">
        <w:fldChar w:fldCharType="end"/>
      </w:r>
      <w:r>
        <w:t xml:space="preserve">. </w:t>
      </w:r>
    </w:p>
    <w:p w14:paraId="568CC9F4" w14:textId="39455BF1" w:rsidR="00C01BA3" w:rsidRDefault="00196F1A" w:rsidP="00C01BA3">
      <w:r>
        <w:t>An exhaustive genome-wide search is now computationally tractable</w:t>
      </w:r>
      <w:r w:rsidR="00554E91">
        <w:t xml:space="preserve"> but still</w:t>
      </w:r>
      <w:r w:rsidR="00C01BA3">
        <w:t xml:space="preserve"> suffer</w:t>
      </w:r>
      <w:r>
        <w:t>s</w:t>
      </w:r>
      <w:r w:rsidR="00C01BA3">
        <w:t xml:space="preserve"> from low power in detection of epistasis</w:t>
      </w:r>
      <w:r w:rsidR="00554E91">
        <w:t>,</w:t>
      </w:r>
      <w:r w:rsidR="00C01BA3">
        <w:t xml:space="preserve"> </w:t>
      </w:r>
      <w:r w:rsidR="00554E91">
        <w:t xml:space="preserve">especially </w:t>
      </w:r>
      <w:r w:rsidR="00C01BA3">
        <w:t>when applying a genome-wide threshold adjusted for billions of pair-wise tests</w:t>
      </w:r>
      <w:r w:rsidR="00C4057C">
        <w:fldChar w:fldCharType="begin" w:fldLock="1"/>
      </w:r>
      <w:r w:rsidR="009D14BF">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rsidR="00C4057C">
        <w:fldChar w:fldCharType="separate"/>
      </w:r>
      <w:r w:rsidR="009D14BF" w:rsidRPr="009D14BF">
        <w:rPr>
          <w:noProof/>
          <w:vertAlign w:val="superscript"/>
        </w:rPr>
        <w:t>13,22,23</w:t>
      </w:r>
      <w:r w:rsidR="00C4057C">
        <w:fldChar w:fldCharType="end"/>
      </w:r>
      <w:r w:rsidR="00C01BA3">
        <w:t>. Big sample sizes are generally required for success</w:t>
      </w:r>
      <w:r w:rsidR="00C4057C">
        <w:fldChar w:fldCharType="begin" w:fldLock="1"/>
      </w:r>
      <w:r w:rsidR="009D14BF">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C4057C">
        <w:fldChar w:fldCharType="separate"/>
      </w:r>
      <w:r w:rsidR="009D14BF" w:rsidRPr="009D14BF">
        <w:rPr>
          <w:noProof/>
          <w:vertAlign w:val="superscript"/>
        </w:rPr>
        <w:t>24</w:t>
      </w:r>
      <w:r w:rsidR="00C4057C">
        <w:fldChar w:fldCharType="end"/>
      </w:r>
      <w:r w:rsidR="00C01BA3">
        <w:t>. Focusing on interactions involving SNPs with important marginal effects may be a practical compromise</w:t>
      </w:r>
      <w:r w:rsidR="00C4057C">
        <w:fldChar w:fldCharType="begin" w:fldLock="1"/>
      </w:r>
      <w:r w:rsidR="009D14BF">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rsidR="00C4057C">
        <w:fldChar w:fldCharType="separate"/>
      </w:r>
      <w:r w:rsidR="009D14BF" w:rsidRPr="009D14BF">
        <w:rPr>
          <w:noProof/>
          <w:vertAlign w:val="superscript"/>
        </w:rPr>
        <w:t>25,26</w:t>
      </w:r>
      <w:r w:rsidR="00C4057C">
        <w:fldChar w:fldCharType="end"/>
      </w:r>
      <w:r w:rsidR="00C01BA3">
        <w:t xml:space="preserve"> in light of limited samples available in most individual GWAS cohorts, because a much less stringent threshold can be applied owing to much reduced multiple tests</w:t>
      </w:r>
      <w:r w:rsidR="00C4057C">
        <w:fldChar w:fldCharType="begin" w:fldLock="1"/>
      </w:r>
      <w:r w:rsidR="009D14B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C4057C">
        <w:fldChar w:fldCharType="separate"/>
      </w:r>
      <w:proofErr w:type="gramStart"/>
      <w:r w:rsidR="009D14BF" w:rsidRPr="009D14BF">
        <w:rPr>
          <w:noProof/>
          <w:vertAlign w:val="superscript"/>
        </w:rPr>
        <w:t>10,20,27–29</w:t>
      </w:r>
      <w:r w:rsidR="00C4057C">
        <w:fldChar w:fldCharType="end"/>
      </w:r>
      <w:r w:rsidR="00C01BA3">
        <w:t>.</w:t>
      </w:r>
      <w:proofErr w:type="gramEnd"/>
      <w:r w:rsidR="00C01BA3">
        <w:t xml:space="preserve"> </w:t>
      </w:r>
      <w:r w:rsidR="00F321F1">
        <w:t>Taking 500 000 SNPs for example, the Bonferroni corrected threshold on the -log</w:t>
      </w:r>
      <w:r w:rsidR="00C4057C" w:rsidRPr="003D4CE6">
        <w:rPr>
          <w:vertAlign w:val="subscript"/>
        </w:rPr>
        <w:t>10</w:t>
      </w:r>
      <w:r w:rsidR="00F321F1">
        <w:t xml:space="preserve"> scale is 12.4 for an exhaustive</w:t>
      </w:r>
      <w:ins w:id="39" w:author="pcinst" w:date="2014-01-20T16:09:00Z">
        <w:r w:rsidR="00552073">
          <w:t xml:space="preserve"> search</w:t>
        </w:r>
      </w:ins>
      <w:r w:rsidR="00F321F1">
        <w:t xml:space="preserve"> in contrast to 7.0 for a </w:t>
      </w:r>
      <w:ins w:id="40" w:author="pcinst" w:date="2014-01-20T16:10:00Z">
        <w:r w:rsidR="00552073">
          <w:t xml:space="preserve">hypothesis-driven search focusing on SNPs with </w:t>
        </w:r>
      </w:ins>
      <w:r w:rsidR="00F321F1">
        <w:t xml:space="preserve">marginal </w:t>
      </w:r>
      <w:del w:id="41" w:author="pcinst" w:date="2014-01-20T16:10:00Z">
        <w:r w:rsidR="00F321F1" w:rsidDel="00552073">
          <w:delText>SNP focused search</w:delText>
        </w:r>
      </w:del>
      <w:ins w:id="42" w:author="pcinst" w:date="2014-01-20T16:10:00Z">
        <w:r w:rsidR="00552073">
          <w:t>effects</w:t>
        </w:r>
      </w:ins>
      <w:r w:rsidR="00F321F1">
        <w:t xml:space="preserve">, i.e. </w:t>
      </w:r>
      <w:r w:rsidR="00E73431">
        <w:t>the approximate 2x difference in threshold is equivalent to a doubled sample size in the focused search. Furthermore, u</w:t>
      </w:r>
      <w:r w:rsidR="00C01BA3">
        <w:t xml:space="preserve">sing high </w:t>
      </w:r>
      <w:r>
        <w:t xml:space="preserve">density </w:t>
      </w:r>
      <w:r w:rsidR="00C01BA3">
        <w:t>SNPs c</w:t>
      </w:r>
      <w:r w:rsidR="00F321F1">
        <w:t>ould</w:t>
      </w:r>
      <w:r w:rsidR="00C01BA3">
        <w:t xml:space="preserve"> </w:t>
      </w:r>
      <w:r w:rsidR="00F321F1">
        <w:t xml:space="preserve">potentially </w:t>
      </w:r>
      <w:r w:rsidR="00C01BA3">
        <w:t xml:space="preserve">make </w:t>
      </w:r>
      <w:r w:rsidR="003F6F22">
        <w:t>both exhaustive and</w:t>
      </w:r>
      <w:r w:rsidR="00C01BA3">
        <w:t xml:space="preserve"> focused interaction search more fruitful as power is function of interaction effects and LD between the SNP and causal variant at both loci</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rsidR="00C4057C">
        <w:fldChar w:fldCharType="separate"/>
      </w:r>
      <w:r w:rsidR="009D14BF" w:rsidRPr="009D14BF">
        <w:rPr>
          <w:noProof/>
          <w:vertAlign w:val="superscript"/>
        </w:rPr>
        <w:t>21,24</w:t>
      </w:r>
      <w:r w:rsidR="00C4057C">
        <w:fldChar w:fldCharType="end"/>
      </w:r>
      <w:r w:rsidR="00C01BA3">
        <w:t xml:space="preserve">. </w:t>
      </w:r>
    </w:p>
    <w:p w14:paraId="722C686F" w14:textId="77777777" w:rsidR="00C01BA3" w:rsidRDefault="00C01BA3" w:rsidP="00C01BA3"/>
    <w:p w14:paraId="2CAF5F83" w14:textId="77777777" w:rsidR="00C01BA3" w:rsidRPr="00C01BA3" w:rsidRDefault="00C01BA3" w:rsidP="00C01BA3">
      <w:pPr>
        <w:pStyle w:val="Heading3"/>
        <w:rPr>
          <w:i/>
        </w:rPr>
      </w:pPr>
      <w:bookmarkStart w:id="43" w:name="_Toc245195954"/>
      <w:r w:rsidRPr="00C01BA3">
        <w:rPr>
          <w:rStyle w:val="inlineheading"/>
          <w:i w:val="0"/>
        </w:rPr>
        <w:t>LD and haplotype based methods</w:t>
      </w:r>
      <w:r w:rsidRPr="00C01BA3">
        <w:rPr>
          <w:rStyle w:val="inlineheading"/>
          <w:b/>
          <w:i w:val="0"/>
        </w:rPr>
        <w:t>.</w:t>
      </w:r>
      <w:bookmarkEnd w:id="43"/>
      <w:r w:rsidRPr="00C01BA3">
        <w:rPr>
          <w:i/>
        </w:rPr>
        <w:t xml:space="preserve"> </w:t>
      </w:r>
    </w:p>
    <w:p w14:paraId="5EF001B9" w14:textId="77777777" w:rsidR="00C01BA3" w:rsidRDefault="00C01BA3" w:rsidP="00C01BA3"/>
    <w:p w14:paraId="387F0DF1" w14:textId="5DDA3729" w:rsidR="00C01BA3" w:rsidRDefault="00C01BA3" w:rsidP="00C01BA3">
      <w:r>
        <w:t xml:space="preserve">In disease traits, methods based on the difference of </w:t>
      </w:r>
      <w:r w:rsidRPr="00270B82">
        <w:t>inter-locus</w:t>
      </w:r>
      <w:r>
        <w:t xml:space="preserve"> associations between cases and controls may be more powerful than the logistic regression mainly because such difference can be tested using 1 df χ</w:t>
      </w:r>
      <w:r w:rsidRPr="0034660C">
        <w:rPr>
          <w:vertAlign w:val="superscript"/>
        </w:rPr>
        <w:t>2</w:t>
      </w:r>
      <w:r>
        <w:t xml:space="preserve"> statistic in contrast to 4 df in regression</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0&lt;/sup&gt;" }, "properties" : { "noteIndex" : 0 }, "schema" : "https://github.com/citation-style-language/schema/raw/master/csl-citation.json" }</w:instrText>
      </w:r>
      <w:r w:rsidR="00C4057C">
        <w:fldChar w:fldCharType="separate"/>
      </w:r>
      <w:r w:rsidR="009D14BF" w:rsidRPr="009D14BF">
        <w:rPr>
          <w:noProof/>
          <w:vertAlign w:val="superscript"/>
        </w:rPr>
        <w:t>13,15,30</w:t>
      </w:r>
      <w:r w:rsidR="00C4057C">
        <w:fldChar w:fldCharType="end"/>
      </w:r>
      <w:r>
        <w:t xml:space="preserve">. Intuitively, if a </w:t>
      </w:r>
      <w:r w:rsidRPr="005C04FC">
        <w:rPr>
          <w:u w:val="single"/>
        </w:rPr>
        <w:t>haplotype</w:t>
      </w:r>
      <w:r>
        <w:t xml:space="preserve"> of two SNPs tagging </w:t>
      </w:r>
      <w:ins w:id="44" w:author="pcinst" w:date="2014-01-20T16:40:00Z">
        <w:r w:rsidR="0080211C">
          <w:t xml:space="preserve">a </w:t>
        </w:r>
      </w:ins>
      <w:r>
        <w:t>causal variant</w:t>
      </w:r>
      <w:del w:id="45" w:author="pcinst" w:date="2014-01-20T16:40:00Z">
        <w:r w:rsidDel="0080211C">
          <w:delText>s</w:delText>
        </w:r>
      </w:del>
      <w:r>
        <w:t xml:space="preserve"> of a disease </w:t>
      </w:r>
      <w:r w:rsidR="003709DC">
        <w:t xml:space="preserve">has </w:t>
      </w:r>
      <w:r>
        <w:t>a higher frequency in cases than in controls, i.e. the inter-locus associations differ</w:t>
      </w:r>
      <w:r w:rsidR="003709DC">
        <w:t xml:space="preserve"> between</w:t>
      </w:r>
      <w:r>
        <w:t xml:space="preserve"> cases </w:t>
      </w:r>
      <w:r w:rsidR="003709DC">
        <w:t xml:space="preserve">and </w:t>
      </w:r>
      <w:r>
        <w:t>controls, it can generate apparent epistasis illustratable in a genotype-phenotype map</w:t>
      </w:r>
      <w:r w:rsidR="00C4057C">
        <w:fldChar w:fldCharType="begin" w:fldLock="1"/>
      </w:r>
      <w:r w:rsidR="009D14BF">
        <w:instrText>ADDIN CSL_CITATION { "citationItems" : [ { "id" : "ITEM-1", "itemData" : { "ISBN" : "1471-0056", "author" : [ { "dropping-particle" : "", "family" : "Carlborg", "given" : "Orjan", "non-dropping-particle" : "", "parse-names" : false, "suffix" : "" }, { "dropping-particle" : "", "family" : "Haley", "given" : "Chris S", "non-dropping-particle" : "", "parse-names" : false, "suffix" : "" } ], "container-title" : "Nat Rev Genet", "id" : "ITEM-1", "issue" : "8", "issued" : { "date-parts" : [ [ "2004" ] ] }, "note" : "10.1038/nrg1407", "page" : "618-625", "publisher" : "Nature Publishing Group", "title" : "Epistasis: too often neglected in complex trait studies?", "type" : "article-journal", "volume" : "5" }, "uris" : [ "http://www.mendeley.com/documents/?uuid=48ada2f8-45f4-4dd5-b0fc-38f6fc7238d2" ] } ], "mendeley" : { "previouslyFormattedCitation" : "&lt;sup&gt;27&lt;/sup&gt;" }, "properties" : { "noteIndex" : 0 }, "schema" : "https://github.com/citation-style-language/schema/raw/master/csl-citation.json" }</w:instrText>
      </w:r>
      <w:r w:rsidR="00C4057C">
        <w:fldChar w:fldCharType="separate"/>
      </w:r>
      <w:r w:rsidR="009D14BF" w:rsidRPr="009D14BF">
        <w:rPr>
          <w:noProof/>
          <w:vertAlign w:val="superscript"/>
        </w:rPr>
        <w:t>27</w:t>
      </w:r>
      <w:r w:rsidR="00C4057C">
        <w:fldChar w:fldCharType="end"/>
      </w:r>
      <w:r>
        <w:t xml:space="preserve"> or a contingency table where each joint genotype is a combination of two of the four possible </w:t>
      </w:r>
      <w:r w:rsidRPr="00814EFC">
        <w:t>haplotype</w:t>
      </w:r>
      <w:r>
        <w:t>s</w:t>
      </w:r>
      <w:r w:rsidR="00C4057C">
        <w:fldChar w:fldCharType="begin" w:fldLock="1"/>
      </w:r>
      <w:r w:rsidR="009D14BF">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1,32&lt;/sup&gt;" }, "properties" : { "noteIndex" : 0 }, "schema" : "https://github.com/citation-style-language/schema/raw/master/csl-citation.json" }</w:instrText>
      </w:r>
      <w:r w:rsidR="00C4057C">
        <w:fldChar w:fldCharType="separate"/>
      </w:r>
      <w:r w:rsidR="009D14BF" w:rsidRPr="009D14BF">
        <w:rPr>
          <w:noProof/>
          <w:vertAlign w:val="superscript"/>
        </w:rPr>
        <w:t>31,32</w:t>
      </w:r>
      <w:r w:rsidR="00C4057C">
        <w:fldChar w:fldCharType="end"/>
      </w:r>
      <w:r>
        <w:t>.</w:t>
      </w:r>
      <w:ins w:id="46" w:author="pcinst" w:date="2014-01-20T16:41:00Z">
        <w:r w:rsidR="0080211C">
          <w:t xml:space="preserve"> Note that in this case each SNP will be in LD with the causal variant, but the two SNPs need not be in LD with each other. </w:t>
        </w:r>
      </w:ins>
      <w:r>
        <w:t xml:space="preserve"> Unfortunately haplotypes are not directly observed in GWAS and require </w:t>
      </w:r>
      <w:r w:rsidRPr="0096624F">
        <w:rPr>
          <w:u w:val="single"/>
        </w:rPr>
        <w:t>linkage phase</w:t>
      </w:r>
      <w:r>
        <w:t xml:space="preserve"> of SNP genotypes to be estimated in advance. </w:t>
      </w:r>
    </w:p>
    <w:p w14:paraId="7D46BA6D" w14:textId="6D987104" w:rsidR="00C01BA3" w:rsidRDefault="00C01BA3" w:rsidP="00C01BA3">
      <w:r>
        <w:t>Assuming HWE and linkage phase</w:t>
      </w:r>
      <w:r w:rsidRPr="0020613D">
        <w:t xml:space="preserve"> </w:t>
      </w:r>
      <w:r>
        <w:t>known</w:t>
      </w:r>
      <w:r w:rsidR="003709DC">
        <w:t>,</w:t>
      </w:r>
      <w:r>
        <w:t xml:space="preserve"> an LD-based statistic was first used to measure inter-locus associations and indeed had a power gain</w:t>
      </w:r>
      <w:r w:rsidR="00C4057C">
        <w:fldChar w:fldCharType="begin" w:fldLock="1"/>
      </w:r>
      <w:r w:rsidR="009D14BF">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instrText>
      </w:r>
      <w:r w:rsidR="00C4057C">
        <w:fldChar w:fldCharType="separate"/>
      </w:r>
      <w:r w:rsidR="009D14BF" w:rsidRPr="009D14BF">
        <w:rPr>
          <w:noProof/>
          <w:vertAlign w:val="superscript"/>
        </w:rPr>
        <w:t>32</w:t>
      </w:r>
      <w:r w:rsidR="00C4057C">
        <w:fldChar w:fldCharType="end"/>
      </w:r>
      <w:r>
        <w:t xml:space="preserve">, </w:t>
      </w:r>
      <w:r w:rsidR="003709DC">
        <w:t xml:space="preserve">this approach </w:t>
      </w:r>
      <w:r>
        <w:t>was recently implemented in SIXPAC to perform fast pairwise genome scans</w:t>
      </w:r>
      <w:r w:rsidR="00C4057C">
        <w:fldChar w:fldCharType="begin" w:fldLock="1"/>
      </w:r>
      <w:r w:rsidR="009D14B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C4057C">
        <w:fldChar w:fldCharType="separate"/>
      </w:r>
      <w:r w:rsidR="009D14BF" w:rsidRPr="009D14BF">
        <w:rPr>
          <w:noProof/>
          <w:vertAlign w:val="superscript"/>
        </w:rPr>
        <w:t>18</w:t>
      </w:r>
      <w:r w:rsidR="00C4057C">
        <w:fldChar w:fldCharType="end"/>
      </w:r>
      <w:r>
        <w:t xml:space="preserve"> but with several issues to be addressed to become more applicable for GWAS: HWE does not always hold</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r>
        <w:t xml:space="preserve">; phasing SNP genotype data is computational expensive; </w:t>
      </w:r>
      <w:r w:rsidR="009E6779">
        <w:t xml:space="preserve">possible </w:t>
      </w:r>
      <w:r>
        <w:t>intra-locus interactions</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C4057C">
        <w:fldChar w:fldCharType="separate"/>
      </w:r>
      <w:r w:rsidR="009D14BF" w:rsidRPr="009D14BF">
        <w:rPr>
          <w:noProof/>
          <w:vertAlign w:val="superscript"/>
        </w:rPr>
        <w:t>21,33</w:t>
      </w:r>
      <w:r w:rsidR="00C4057C">
        <w:fldChar w:fldCharType="end"/>
      </w:r>
      <w:r w:rsidR="009E6779">
        <w:t xml:space="preserve"> are ignored</w:t>
      </w:r>
      <w:r>
        <w:t>. Correlation-based measures of LD do not require HWE or phasing</w:t>
      </w:r>
      <w:r w:rsidR="00C4057C">
        <w:fldChar w:fldCharType="begin" w:fldLock="1"/>
      </w:r>
      <w:r w:rsidR="009D14BF">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C4057C">
        <w:fldChar w:fldCharType="separate"/>
      </w:r>
      <w:r w:rsidR="009D14BF" w:rsidRPr="009D14BF">
        <w:rPr>
          <w:noProof/>
          <w:vertAlign w:val="superscript"/>
        </w:rPr>
        <w:t>34</w:t>
      </w:r>
      <w:r w:rsidR="00C4057C">
        <w:fldChar w:fldCharType="end"/>
      </w:r>
      <w:r>
        <w:t xml:space="preserve"> and have been increasingly used in studying epistasis in GWAS</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5&lt;/sup&gt;" }, "properties" : { "noteIndex" : 0 }, "schema" : "https://github.com/citation-style-language/schema/raw/master/csl-citation.json" }</w:instrText>
      </w:r>
      <w:r w:rsidR="00C4057C">
        <w:fldChar w:fldCharType="separate"/>
      </w:r>
      <w:r w:rsidR="009D14BF" w:rsidRPr="009D14BF">
        <w:rPr>
          <w:noProof/>
          <w:vertAlign w:val="superscript"/>
        </w:rPr>
        <w:t>15,16,35</w:t>
      </w:r>
      <w:r w:rsidR="00C4057C">
        <w:fldChar w:fldCharType="end"/>
      </w:r>
      <w:r>
        <w:t>. For example, for each pair of SNPs one can compute their Pearson’s correlations in cases and controls separately and derive a Z-score statistic based on the difference to test interactions</w:t>
      </w:r>
      <w:r w:rsidR="00C4057C">
        <w:fldChar w:fldCharType="begin" w:fldLock="1"/>
      </w:r>
      <w:r w:rsidR="009D14B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4&lt;/sup&gt;" }, "properties" : { "noteIndex" : 0 }, "schema" : "https://github.com/citation-style-language/schema/raw/master/csl-citation.json" }</w:instrText>
      </w:r>
      <w:r w:rsidR="00C4057C">
        <w:fldChar w:fldCharType="separate"/>
      </w:r>
      <w:r w:rsidR="009D14BF" w:rsidRPr="009D14BF">
        <w:rPr>
          <w:noProof/>
          <w:vertAlign w:val="superscript"/>
        </w:rPr>
        <w:t>16,34</w:t>
      </w:r>
      <w:r w:rsidR="00C4057C">
        <w:fldChar w:fldCharType="end"/>
      </w:r>
      <w:r>
        <w:t xml:space="preserve">. Unfortunately, the Z-score statistic is still subject to inflated false positives when </w:t>
      </w:r>
      <w:r w:rsidR="00BA0C66">
        <w:t xml:space="preserve">the </w:t>
      </w:r>
      <w:r>
        <w:t xml:space="preserve">two SNPs </w:t>
      </w:r>
      <w:r w:rsidR="00BA0C66">
        <w:t xml:space="preserve">are </w:t>
      </w:r>
      <w:r>
        <w:t>in LD and/or with marginal effects</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del w:id="47" w:author="pcinst" w:date="2014-01-20T16:44:00Z">
        <w:r w:rsidDel="0080211C">
          <w:delText>, which</w:delText>
        </w:r>
      </w:del>
      <w:ins w:id="48" w:author="pcinst" w:date="2014-01-20T16:44:00Z">
        <w:r w:rsidR="0080211C">
          <w:t>. This</w:t>
        </w:r>
      </w:ins>
      <w:r>
        <w:t xml:space="preserve"> may be cured in the logistic regression model</w:t>
      </w:r>
      <w:r w:rsidR="00C4057C">
        <w:fldChar w:fldCharType="begin" w:fldLock="1"/>
      </w:r>
      <w:r w:rsidR="009D14BF">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5&lt;/sup&gt;" }, "properties" : { "noteIndex" : 0 }, "schema" : "https://github.com/citation-style-language/schema/raw/master/csl-citation.json" }</w:instrText>
      </w:r>
      <w:r w:rsidR="00C4057C">
        <w:fldChar w:fldCharType="separate"/>
      </w:r>
      <w:r w:rsidR="009D14BF" w:rsidRPr="009D14BF">
        <w:rPr>
          <w:noProof/>
          <w:vertAlign w:val="superscript"/>
        </w:rPr>
        <w:t>35</w:t>
      </w:r>
      <w:r w:rsidR="00C4057C">
        <w:fldChar w:fldCharType="end"/>
      </w:r>
      <w:r>
        <w:t xml:space="preserve">. Therefore a two-step solution </w:t>
      </w:r>
      <w:r w:rsidR="00125ED8">
        <w:t xml:space="preserve">using the Z-score </w:t>
      </w:r>
      <w:r w:rsidR="00125ED8">
        <w:lastRenderedPageBreak/>
        <w:t xml:space="preserve">statistic for screening and </w:t>
      </w:r>
      <w:r w:rsidR="00125ED8" w:rsidRPr="00556F24">
        <w:t xml:space="preserve">logistic regression </w:t>
      </w:r>
      <w:r w:rsidR="00125ED8">
        <w:t xml:space="preserve">models for </w:t>
      </w:r>
      <w:r w:rsidR="00125ED8" w:rsidRPr="00556F24">
        <w:t>test</w:t>
      </w:r>
      <w:r w:rsidR="00125ED8">
        <w:t>ing</w:t>
      </w:r>
      <w:r w:rsidR="00C4057C">
        <w:fldChar w:fldCharType="begin" w:fldLock="1"/>
      </w:r>
      <w:r w:rsidR="009D14B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C4057C">
        <w:fldChar w:fldCharType="separate"/>
      </w:r>
      <w:r w:rsidR="009D14BF" w:rsidRPr="009D14BF">
        <w:rPr>
          <w:noProof/>
          <w:vertAlign w:val="superscript"/>
        </w:rPr>
        <w:t>16</w:t>
      </w:r>
      <w:r w:rsidR="00C4057C">
        <w:fldChar w:fldCharType="end"/>
      </w:r>
      <w:r w:rsidR="003709DC">
        <w:t xml:space="preserve"> </w:t>
      </w:r>
      <w:r w:rsidR="00125ED8">
        <w:t>can</w:t>
      </w:r>
      <w:r w:rsidR="00BA0C66">
        <w:t xml:space="preserve"> control </w:t>
      </w:r>
      <w:r>
        <w:t xml:space="preserve">false positives without losing the power advantage in the LD-based methods. </w:t>
      </w:r>
    </w:p>
    <w:p w14:paraId="1D6AECAC" w14:textId="11A7B2F4" w:rsidR="00C01BA3" w:rsidRDefault="00C01BA3" w:rsidP="00C01BA3">
      <w:r>
        <w:t>Haplotype-based methods face an additional issue: uncertainty in estimating haplotype frequencies especially when the HWE assumption does not hold</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6&lt;/sup&gt;" }, "properties" : { "noteIndex" : 0 }, "schema" : "https://github.com/citation-style-language/schema/raw/master/csl-citation.json" }</w:instrText>
      </w:r>
      <w:r w:rsidR="00C4057C">
        <w:fldChar w:fldCharType="separate"/>
      </w:r>
      <w:r w:rsidR="009D14BF" w:rsidRPr="009D14BF">
        <w:rPr>
          <w:noProof/>
          <w:vertAlign w:val="superscript"/>
        </w:rPr>
        <w:t>15,36</w:t>
      </w:r>
      <w:r w:rsidR="00C4057C">
        <w:fldChar w:fldCharType="end"/>
      </w:r>
      <w:r>
        <w:t>. An improved haplotype-based statistic that adopts correct variance calculation and incorporates a weight average of the joint effects of two SNPs is as powerful as the Z-score statistic</w:t>
      </w:r>
      <w:r w:rsidR="00C4057C">
        <w:fldChar w:fldCharType="begin" w:fldLock="1"/>
      </w:r>
      <w:r w:rsidR="009D14BF">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C4057C">
        <w:fldChar w:fldCharType="separate"/>
      </w:r>
      <w:r w:rsidR="009D14BF" w:rsidRPr="009D14BF">
        <w:rPr>
          <w:noProof/>
          <w:vertAlign w:val="superscript"/>
        </w:rPr>
        <w:t>34</w:t>
      </w:r>
      <w:r w:rsidR="00C4057C">
        <w:fldChar w:fldCharType="end"/>
      </w:r>
      <w:r>
        <w:t xml:space="preserve"> and can control false positives when only one SNP has marginal effects, but still generates </w:t>
      </w:r>
      <w:r w:rsidR="00BA0C66">
        <w:t xml:space="preserve">an </w:t>
      </w:r>
      <w:r>
        <w:t>inflated false positive</w:t>
      </w:r>
      <w:r w:rsidR="00BA0C66">
        <w:t xml:space="preserve"> rate for the detection of epistasis,</w:t>
      </w:r>
      <w:r>
        <w:t xml:space="preserve"> particularly if both SNPs have marginal effects and are in LD</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r>
        <w:t>. Arguably such inflation could be viewed as strengthen of the haplotype-based methods in terms of identifying ‘co-associated’ marginal loci without interactions</w:t>
      </w:r>
      <w:r w:rsidR="00C4057C">
        <w:fldChar w:fldCharType="begin" w:fldLock="1"/>
      </w:r>
      <w:r w:rsidR="009D14BF">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5,37&lt;/sup&gt;" }, "properties" : { "noteIndex" : 0 }, "schema" : "https://github.com/citation-style-language/schema/raw/master/csl-citation.json" }</w:instrText>
      </w:r>
      <w:r w:rsidR="00C4057C">
        <w:fldChar w:fldCharType="separate"/>
      </w:r>
      <w:r w:rsidR="009D14BF" w:rsidRPr="009D14BF">
        <w:rPr>
          <w:noProof/>
          <w:vertAlign w:val="superscript"/>
        </w:rPr>
        <w:t>35,37</w:t>
      </w:r>
      <w:r w:rsidR="00C4057C">
        <w:fldChar w:fldCharType="end"/>
      </w:r>
      <w:r>
        <w:t xml:space="preserve"> if they are missed in conventional GWAS. The two-step solution</w:t>
      </w:r>
      <w:r w:rsidR="00C4057C">
        <w:fldChar w:fldCharType="begin" w:fldLock="1"/>
      </w:r>
      <w:r w:rsidR="009D14B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C4057C">
        <w:fldChar w:fldCharType="separate"/>
      </w:r>
      <w:r w:rsidR="009D14BF" w:rsidRPr="009D14BF">
        <w:rPr>
          <w:noProof/>
          <w:vertAlign w:val="superscript"/>
        </w:rPr>
        <w:t>16</w:t>
      </w:r>
      <w:r w:rsidR="00C4057C">
        <w:fldChar w:fldCharType="end"/>
      </w:r>
      <w:r>
        <w:t xml:space="preserve"> may be an effective fix of the inflation issue here. </w:t>
      </w:r>
    </w:p>
    <w:p w14:paraId="2A064CBD" w14:textId="77777777" w:rsidR="00C01BA3" w:rsidRDefault="00C01BA3" w:rsidP="00C01BA3"/>
    <w:p w14:paraId="4EBAC8B9" w14:textId="77777777" w:rsidR="00C01BA3" w:rsidRPr="00C01BA3" w:rsidRDefault="00C01BA3" w:rsidP="00C01BA3">
      <w:pPr>
        <w:pStyle w:val="Heading3"/>
        <w:rPr>
          <w:rStyle w:val="inlineheading"/>
          <w:i w:val="0"/>
        </w:rPr>
      </w:pPr>
      <w:bookmarkStart w:id="49" w:name="_Toc245195955"/>
      <w:r w:rsidRPr="00C01BA3">
        <w:rPr>
          <w:rStyle w:val="inlineheading"/>
          <w:i w:val="0"/>
        </w:rPr>
        <w:t>Bayesian methods</w:t>
      </w:r>
      <w:bookmarkEnd w:id="49"/>
    </w:p>
    <w:p w14:paraId="6EB347C8" w14:textId="77777777" w:rsidR="00C01BA3" w:rsidRDefault="00C01BA3" w:rsidP="00C01BA3">
      <w:pPr>
        <w:rPr>
          <w:rStyle w:val="inlineheading"/>
        </w:rPr>
      </w:pPr>
    </w:p>
    <w:p w14:paraId="6ED5B70B" w14:textId="39C9F2AD" w:rsidR="00C01BA3" w:rsidRDefault="00C01BA3" w:rsidP="00C01BA3">
      <w:r w:rsidRPr="00093962">
        <w:rPr>
          <w:u w:val="single"/>
        </w:rPr>
        <w:t>Bayes’ theorem</w:t>
      </w:r>
      <w:r>
        <w:t xml:space="preserve"> offers a great flexibility to model and stochastically search epistasis without enumerating all SNP combinations</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C4057C">
        <w:fldChar w:fldCharType="separate"/>
      </w:r>
      <w:r w:rsidR="009D14BF" w:rsidRPr="009D14BF">
        <w:rPr>
          <w:noProof/>
          <w:vertAlign w:val="superscript"/>
        </w:rPr>
        <w:t>13</w:t>
      </w:r>
      <w:r w:rsidR="00C4057C">
        <w:fldChar w:fldCharType="end"/>
      </w:r>
      <w:r>
        <w:t>. In BEAM</w:t>
      </w:r>
      <w:r w:rsidR="00BA0C66">
        <w:t>,</w:t>
      </w:r>
      <w:r>
        <w:t xml:space="preserve"> </w:t>
      </w:r>
      <w:r w:rsidR="00125ED8">
        <w:t xml:space="preserve">an early </w:t>
      </w:r>
      <w:r>
        <w:t>Bayesian tool for GWAS</w:t>
      </w:r>
      <w:r w:rsidR="00C4057C">
        <w:fldChar w:fldCharType="begin" w:fldLock="1"/>
      </w:r>
      <w:r w:rsidR="009D14BF">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8&lt;/sup&gt;" }, "properties" : { "noteIndex" : 0 }, "schema" : "https://github.com/citation-style-language/schema/raw/master/csl-citation.json" }</w:instrText>
      </w:r>
      <w:r w:rsidR="00C4057C">
        <w:fldChar w:fldCharType="separate"/>
      </w:r>
      <w:r w:rsidR="009D14BF" w:rsidRPr="009D14BF">
        <w:rPr>
          <w:noProof/>
          <w:vertAlign w:val="superscript"/>
        </w:rPr>
        <w:t>38</w:t>
      </w:r>
      <w:r w:rsidR="00C4057C">
        <w:fldChar w:fldCharType="end"/>
      </w:r>
      <w:r>
        <w:t>, detection of interacting SNPs is equivalent to partition</w:t>
      </w:r>
      <w:r w:rsidR="00BA0C66">
        <w:t>ing of</w:t>
      </w:r>
      <w:r>
        <w:t xml:space="preserve"> independent SNPs (i.e. no LD) into predefined groups according to their posterior probabilities without explicitly testing interactions</w:t>
      </w:r>
      <w:r w:rsidR="00C4057C">
        <w:fldChar w:fldCharType="begin" w:fldLock="1"/>
      </w:r>
      <w:r w:rsidR="009D14B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00C4057C">
        <w:fldChar w:fldCharType="separate"/>
      </w:r>
      <w:r w:rsidR="009D14BF" w:rsidRPr="009D14BF">
        <w:rPr>
          <w:noProof/>
          <w:vertAlign w:val="superscript"/>
        </w:rPr>
        <w:t>7,13</w:t>
      </w:r>
      <w:r w:rsidR="00C4057C">
        <w:fldChar w:fldCharType="end"/>
      </w:r>
      <w:r>
        <w:t>. Improved BEAM methods use new variables to account for LD among SNPs and thus allow a full analysis of GWAS data</w:t>
      </w:r>
      <w:r w:rsidR="00C4057C">
        <w:fldChar w:fldCharType="begin" w:fldLock="1"/>
      </w:r>
      <w:r w:rsidR="009D14B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9&lt;/sup&gt;" }, "properties" : { "noteIndex" : 0 }, "schema" : "https://github.com/citation-style-language/schema/raw/master/csl-citation.json" }</w:instrText>
      </w:r>
      <w:r w:rsidR="00C4057C">
        <w:fldChar w:fldCharType="separate"/>
      </w:r>
      <w:r w:rsidR="009D14BF" w:rsidRPr="009D14BF">
        <w:rPr>
          <w:noProof/>
          <w:vertAlign w:val="superscript"/>
        </w:rPr>
        <w:t>7,39</w:t>
      </w:r>
      <w:r w:rsidR="00C4057C">
        <w:fldChar w:fldCharType="end"/>
      </w:r>
      <w:r>
        <w:t>, but may benefit more from additional tests for interactions among SNPs partitioned in the target group</w:t>
      </w:r>
      <w:r w:rsidR="00C4057C">
        <w:fldChar w:fldCharType="begin" w:fldLock="1"/>
      </w:r>
      <w:r w:rsidR="009D14BF">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00C4057C">
        <w:fldChar w:fldCharType="separate"/>
      </w:r>
      <w:r w:rsidR="009D14BF" w:rsidRPr="009D14BF">
        <w:rPr>
          <w:noProof/>
          <w:vertAlign w:val="superscript"/>
        </w:rPr>
        <w:t>6</w:t>
      </w:r>
      <w:r w:rsidR="00C4057C">
        <w:fldChar w:fldCharType="end"/>
      </w:r>
      <w:r>
        <w:t>. Hybrid Bayesian methods appear to be able to improve detection of epistasis in GWAS</w:t>
      </w:r>
      <w:r w:rsidR="00C4057C">
        <w:fldChar w:fldCharType="begin" w:fldLock="1"/>
      </w:r>
      <w:r w:rsidR="009D14BF">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0\u201342&lt;/sup&gt;" }, "properties" : { "noteIndex" : 0 }, "schema" : "https://github.com/citation-style-language/schema/raw/master/csl-citation.json" }</w:instrText>
      </w:r>
      <w:r w:rsidR="00C4057C">
        <w:fldChar w:fldCharType="separate"/>
      </w:r>
      <w:r w:rsidR="009D14BF" w:rsidRPr="009D14BF">
        <w:rPr>
          <w:noProof/>
          <w:vertAlign w:val="superscript"/>
        </w:rPr>
        <w:t>40–42</w:t>
      </w:r>
      <w:r w:rsidR="00C4057C">
        <w:fldChar w:fldCharType="end"/>
      </w:r>
      <w:r>
        <w:t>, e.g. combining the strengths of Bayesian framework and generalized linear model allows fast and stable tests of SNP or haplotype interactions while considering covariates, marginal effects and gene-environment interaction simultaneously</w:t>
      </w:r>
      <w:r w:rsidR="00C4057C">
        <w:fldChar w:fldCharType="begin" w:fldLock="1"/>
      </w:r>
      <w:r w:rsidR="009D14BF">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1,43&lt;/sup&gt;" }, "properties" : { "noteIndex" : 0 }, "schema" : "https://github.com/citation-style-language/schema/raw/master/csl-citation.json" }</w:instrText>
      </w:r>
      <w:r w:rsidR="00C4057C">
        <w:fldChar w:fldCharType="separate"/>
      </w:r>
      <w:r w:rsidR="009D14BF" w:rsidRPr="009D14BF">
        <w:rPr>
          <w:noProof/>
          <w:vertAlign w:val="superscript"/>
        </w:rPr>
        <w:t>41,43</w:t>
      </w:r>
      <w:r w:rsidR="00C4057C">
        <w:fldChar w:fldCharType="end"/>
      </w:r>
      <w:r>
        <w:t>. Besides, the Bayesian model averaging approach may increase power of detection by averaging evidence from multiple plausible models given unknown actual interaction types</w:t>
      </w:r>
      <w:r w:rsidR="00C4057C">
        <w:fldChar w:fldCharType="begin" w:fldLock="1"/>
      </w:r>
      <w:r w:rsidR="009D14BF">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4&lt;/sup&gt;" }, "properties" : { "noteIndex" : 0 }, "schema" : "https://github.com/citation-style-language/schema/raw/master/csl-citation.json" }</w:instrText>
      </w:r>
      <w:r w:rsidR="00C4057C">
        <w:fldChar w:fldCharType="separate"/>
      </w:r>
      <w:r w:rsidR="009D14BF" w:rsidRPr="009D14BF">
        <w:rPr>
          <w:noProof/>
          <w:vertAlign w:val="superscript"/>
        </w:rPr>
        <w:t>44</w:t>
      </w:r>
      <w:r w:rsidR="00C4057C">
        <w:fldChar w:fldCharType="end"/>
      </w:r>
      <w:r>
        <w:t>.</w:t>
      </w:r>
    </w:p>
    <w:p w14:paraId="17DC16B6" w14:textId="77777777" w:rsidR="00C01BA3" w:rsidRDefault="00C01BA3" w:rsidP="00C01BA3"/>
    <w:p w14:paraId="71600561" w14:textId="77777777" w:rsidR="00C01BA3" w:rsidRPr="00C01BA3" w:rsidRDefault="00C01BA3" w:rsidP="00C01BA3">
      <w:pPr>
        <w:pStyle w:val="Heading3"/>
        <w:rPr>
          <w:rStyle w:val="inlineheading"/>
          <w:i w:val="0"/>
        </w:rPr>
      </w:pPr>
      <w:bookmarkStart w:id="50" w:name="_Toc245195956"/>
      <w:r w:rsidRPr="00C01BA3">
        <w:rPr>
          <w:rStyle w:val="inlineheading"/>
          <w:i w:val="0"/>
        </w:rPr>
        <w:t>Data filtering methods</w:t>
      </w:r>
      <w:bookmarkEnd w:id="50"/>
    </w:p>
    <w:p w14:paraId="0BBB3C19" w14:textId="77777777" w:rsidR="00C01BA3" w:rsidRDefault="00C01BA3" w:rsidP="00C01BA3">
      <w:pPr>
        <w:rPr>
          <w:rStyle w:val="inlineheading"/>
        </w:rPr>
      </w:pPr>
    </w:p>
    <w:p w14:paraId="28FD4740" w14:textId="777E9839" w:rsidR="00C01BA3" w:rsidRDefault="00C01BA3" w:rsidP="00C01BA3">
      <w:del w:id="51" w:author="pcinst" w:date="2014-01-20T16:48:00Z">
        <w:r w:rsidDel="0080211C">
          <w:delText>A given GWAS data can be filtered</w:delText>
        </w:r>
      </w:del>
      <w:ins w:id="52" w:author="pcinst" w:date="2014-01-20T16:48:00Z">
        <w:r w:rsidR="0080211C">
          <w:t>An alternative hypothesis driven approach is</w:t>
        </w:r>
      </w:ins>
      <w:r>
        <w:t xml:space="preserve"> to select a subset for interaction tests based on either existing biological knowledge (e.g. databases of pathways and protein-protein interactions</w:t>
      </w:r>
      <w:r w:rsidR="00C4057C">
        <w:fldChar w:fldCharType="begin" w:fldLock="1"/>
      </w:r>
      <w:r w:rsidR="009D14BF">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5&lt;/sup&gt;" }, "properties" : { "noteIndex" : 0 }, "schema" : "https://github.com/citation-style-language/schema/raw/master/csl-citation.json" }</w:instrText>
      </w:r>
      <w:r w:rsidR="00C4057C">
        <w:fldChar w:fldCharType="separate"/>
      </w:r>
      <w:r w:rsidR="009D14BF" w:rsidRPr="009D14BF">
        <w:rPr>
          <w:noProof/>
          <w:vertAlign w:val="superscript"/>
        </w:rPr>
        <w:t>5,24,45</w:t>
      </w:r>
      <w:r w:rsidR="00C4057C">
        <w:fldChar w:fldCharType="end"/>
      </w:r>
      <w:r>
        <w:t>), or statistical features (e.g. marginal effects</w:t>
      </w:r>
      <w:r w:rsidR="00C4057C">
        <w:fldChar w:fldCharType="begin" w:fldLock="1"/>
      </w:r>
      <w:r w:rsidR="009D14BF">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C4057C">
        <w:fldChar w:fldCharType="separate"/>
      </w:r>
      <w:r w:rsidR="009D14BF" w:rsidRPr="009D14BF">
        <w:rPr>
          <w:noProof/>
          <w:vertAlign w:val="superscript"/>
        </w:rPr>
        <w:t>24</w:t>
      </w:r>
      <w:r w:rsidR="00C4057C">
        <w:fldChar w:fldCharType="end"/>
      </w:r>
      <w:r>
        <w:t xml:space="preserve"> and SNP genotype frequencies</w:t>
      </w:r>
      <w:r w:rsidR="00C4057C">
        <w:fldChar w:fldCharType="begin" w:fldLock="1"/>
      </w:r>
      <w:r w:rsidR="009D14BF">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6,47&lt;/sup&gt;" }, "properties" : { "noteIndex" : 0 }, "schema" : "https://github.com/citation-style-language/schema/raw/master/csl-citation.json" }</w:instrText>
      </w:r>
      <w:r w:rsidR="00C4057C">
        <w:fldChar w:fldCharType="separate"/>
      </w:r>
      <w:r w:rsidR="009D14BF" w:rsidRPr="009D14BF">
        <w:rPr>
          <w:noProof/>
          <w:vertAlign w:val="superscript"/>
        </w:rPr>
        <w:t>46,47</w:t>
      </w:r>
      <w:r w:rsidR="00C4057C">
        <w:fldChar w:fldCharType="end"/>
      </w:r>
      <w:r>
        <w:t>), or fast algorithms</w:t>
      </w:r>
      <w:r w:rsidR="00C4057C">
        <w:fldChar w:fldCharType="begin" w:fldLock="1"/>
      </w:r>
      <w:r w:rsidR="009D14B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8\u201351&lt;/sup&gt;" }, "properties" : { "noteIndex" : 0 }, "schema" : "https://github.com/citation-style-language/schema/raw/master/csl-citation.json" }</w:instrText>
      </w:r>
      <w:r w:rsidR="00C4057C">
        <w:fldChar w:fldCharType="separate"/>
      </w:r>
      <w:proofErr w:type="gramStart"/>
      <w:r w:rsidR="009D14BF" w:rsidRPr="009D14BF">
        <w:rPr>
          <w:noProof/>
          <w:vertAlign w:val="superscript"/>
        </w:rPr>
        <w:t>18,48–51</w:t>
      </w:r>
      <w:r w:rsidR="00C4057C">
        <w:fldChar w:fldCharType="end"/>
      </w:r>
      <w:r>
        <w:t>.</w:t>
      </w:r>
      <w:proofErr w:type="gramEnd"/>
      <w:r>
        <w:t xml:space="preserve"> Methods based on variance heterogeneity </w:t>
      </w:r>
      <w:r w:rsidR="00A751C2">
        <w:t xml:space="preserve">among SNP genotypes </w:t>
      </w:r>
      <w:r>
        <w:t xml:space="preserve">can effectively select potentially interacting SNPs for quantitative traits but could miss SNPs </w:t>
      </w:r>
      <w:r w:rsidR="002D001C">
        <w:t>that are interacting but have limited</w:t>
      </w:r>
      <w:r>
        <w:t xml:space="preserve"> variance heterogeneity</w:t>
      </w:r>
      <w:r w:rsidR="00C4057C">
        <w:fldChar w:fldCharType="begin" w:fldLock="1"/>
      </w:r>
      <w:r w:rsidR="009D14BF">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C4057C">
        <w:fldChar w:fldCharType="separate"/>
      </w:r>
      <w:r w:rsidR="009D14BF" w:rsidRPr="009D14BF">
        <w:rPr>
          <w:noProof/>
          <w:vertAlign w:val="superscript"/>
        </w:rPr>
        <w:t>52,53</w:t>
      </w:r>
      <w:r w:rsidR="00C4057C">
        <w:fldChar w:fldCharType="end"/>
      </w:r>
      <w:r>
        <w:t xml:space="preserve">. Besides the apparent speed advantage, filtering based methods can be better than exhaustive search in power because of much reduced multiple tests as well as functional interpretation when considering only functional SNPs. However, caution </w:t>
      </w:r>
      <w:r w:rsidR="00BA0C66">
        <w:t>is</w:t>
      </w:r>
      <w:r>
        <w:t xml:space="preserve"> recommended when applying filtering because of potential biases (either upwards or downwards) caused by limitations in the algorithms and existing knowledge that may be subject to publication bias</w:t>
      </w:r>
      <w:r w:rsidR="00C4057C">
        <w:fldChar w:fldCharType="begin"/>
      </w:r>
      <w: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C4057C">
        <w:fldChar w:fldCharType="separate"/>
      </w:r>
      <w:r w:rsidRPr="00806377">
        <w:rPr>
          <w:vertAlign w:val="superscript"/>
        </w:rPr>
        <w:t>4</w:t>
      </w:r>
      <w:r w:rsidR="00C4057C">
        <w:fldChar w:fldCharType="end"/>
      </w:r>
      <w:r>
        <w:t xml:space="preserve"> and specific contexts</w:t>
      </w:r>
      <w:r w:rsidR="00C4057C">
        <w:fldChar w:fldCharType="begin" w:fldLock="1"/>
      </w:r>
      <w:r w:rsidR="009D14BF">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4,55&lt;/sup&gt;" }, "properties" : { "noteIndex" : 0 }, "schema" : "https://github.com/citation-style-language/schema/raw/master/csl-citation.json" }</w:instrText>
      </w:r>
      <w:r w:rsidR="00C4057C">
        <w:fldChar w:fldCharType="separate"/>
      </w:r>
      <w:r w:rsidR="009D14BF" w:rsidRPr="009D14BF">
        <w:rPr>
          <w:noProof/>
          <w:vertAlign w:val="superscript"/>
        </w:rPr>
        <w:t>54,55</w:t>
      </w:r>
      <w:r w:rsidR="00C4057C">
        <w:fldChar w:fldCharType="end"/>
      </w:r>
      <w:r>
        <w:t xml:space="preserve">. </w:t>
      </w:r>
      <w:r>
        <w:lastRenderedPageBreak/>
        <w:t xml:space="preserve">Furthermore, it is debatable what threshold is appropriate after filtering as it might alter the </w:t>
      </w:r>
      <w:del w:id="53" w:author="pcinst" w:date="2014-01-20T18:06:00Z">
        <w:r w:rsidDel="006D7F0D">
          <w:delText xml:space="preserve">NULL </w:delText>
        </w:r>
      </w:del>
      <w:ins w:id="54" w:author="pcinst" w:date="2014-01-20T18:06:00Z">
        <w:r w:rsidR="006D7F0D">
          <w:t xml:space="preserve">null </w:t>
        </w:r>
      </w:ins>
      <w:r>
        <w:t>distributions</w:t>
      </w:r>
      <w:ins w:id="55" w:author="pcinst" w:date="2014-01-20T18:07:00Z">
        <w:r w:rsidR="006D7F0D">
          <w:t xml:space="preserve"> of test statistics </w:t>
        </w:r>
      </w:ins>
      <w:r w:rsidR="00C4057C">
        <w:fldChar w:fldCharType="begin" w:fldLock="1"/>
      </w:r>
      <w:r w:rsidR="009D14BF">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C4057C">
        <w:fldChar w:fldCharType="separate"/>
      </w:r>
      <w:r w:rsidR="009D14BF" w:rsidRPr="009D14BF">
        <w:rPr>
          <w:noProof/>
          <w:vertAlign w:val="superscript"/>
        </w:rPr>
        <w:t>56</w:t>
      </w:r>
      <w:r w:rsidR="00C4057C">
        <w:fldChar w:fldCharType="end"/>
      </w:r>
      <w:r>
        <w:t>.</w:t>
      </w:r>
    </w:p>
    <w:p w14:paraId="17A3369F" w14:textId="77777777" w:rsidR="00C01BA3" w:rsidRDefault="00C01BA3" w:rsidP="00C01BA3"/>
    <w:p w14:paraId="6B733977" w14:textId="77777777" w:rsidR="00C01BA3" w:rsidRPr="00C01BA3" w:rsidRDefault="00C01BA3" w:rsidP="00C01BA3">
      <w:pPr>
        <w:pStyle w:val="Heading3"/>
        <w:rPr>
          <w:rStyle w:val="inlineheading"/>
          <w:i w:val="0"/>
        </w:rPr>
      </w:pPr>
      <w:bookmarkStart w:id="56" w:name="_Toc245195957"/>
      <w:r w:rsidRPr="00C01BA3">
        <w:rPr>
          <w:rStyle w:val="inlineheading"/>
          <w:i w:val="0"/>
        </w:rPr>
        <w:t>Machine learning, data mining and other algorithms</w:t>
      </w:r>
      <w:bookmarkEnd w:id="56"/>
    </w:p>
    <w:p w14:paraId="3E7083EA" w14:textId="77777777" w:rsidR="00C01BA3" w:rsidRDefault="00C01BA3" w:rsidP="00C01BA3">
      <w:pPr>
        <w:rPr>
          <w:rStyle w:val="inlineheading"/>
        </w:rPr>
      </w:pPr>
    </w:p>
    <w:p w14:paraId="7D81813E" w14:textId="45EB4722" w:rsidR="00C01BA3" w:rsidRDefault="00BA0C66" w:rsidP="00C01BA3">
      <w:r>
        <w:t>Many attempts</w:t>
      </w:r>
      <w:r w:rsidR="00C01BA3">
        <w:t xml:space="preserve"> have been made to adopt/improve algorithms </w:t>
      </w:r>
      <w:r w:rsidR="00C01BA3" w:rsidRPr="0069794C">
        <w:t xml:space="preserve">from other disciplines </w:t>
      </w:r>
      <w:r w:rsidR="00C01BA3">
        <w:t>to address the large P small N problem in detecting epistasis</w:t>
      </w:r>
      <w:r w:rsidR="00C4057C">
        <w:fldChar w:fldCharType="begin" w:fldLock="1"/>
      </w:r>
      <w:r w:rsidR="009D14BF">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C4057C">
        <w:fldChar w:fldCharType="separate"/>
      </w:r>
      <w:r w:rsidR="009D14BF" w:rsidRPr="009D14BF">
        <w:rPr>
          <w:noProof/>
          <w:vertAlign w:val="superscript"/>
        </w:rPr>
        <w:t>3,5,6,13</w:t>
      </w:r>
      <w:r w:rsidR="00C4057C">
        <w:fldChar w:fldCharType="end"/>
      </w:r>
      <w:r w:rsidR="00C01BA3">
        <w:t>, particularly high-order</w:t>
      </w:r>
      <w:r w:rsidR="006B24F9">
        <w:t xml:space="preserve"> (multiple locus)</w:t>
      </w:r>
      <w:r w:rsidR="00C01BA3">
        <w:t xml:space="preserve"> interactions where regression-based methods</w:t>
      </w:r>
      <w:r w:rsidR="00C4057C">
        <w:fldChar w:fldCharType="begin"/>
      </w:r>
      <w:r w:rsidR="00C01BA3">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C4057C">
        <w:fldChar w:fldCharType="separate"/>
      </w:r>
      <w:r w:rsidR="00C01BA3" w:rsidRPr="00DB3329">
        <w:rPr>
          <w:vertAlign w:val="superscript"/>
        </w:rPr>
        <w:t>3</w:t>
      </w:r>
      <w:r w:rsidR="00C4057C">
        <w:fldChar w:fldCharType="end"/>
      </w:r>
      <w:r w:rsidR="00C01BA3">
        <w:t xml:space="preserve"> may suffer from increasingly computational complexity and data sparsity</w:t>
      </w:r>
      <w:r w:rsidR="00C4057C">
        <w:fldChar w:fldCharType="begin" w:fldLock="1"/>
      </w:r>
      <w:r w:rsidR="009D14BF">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50,57&lt;/sup&gt;" }, "properties" : { "noteIndex" : 0 }, "schema" : "https://github.com/citation-style-language/schema/raw/master/csl-citation.json" }</w:instrText>
      </w:r>
      <w:r w:rsidR="00C4057C">
        <w:fldChar w:fldCharType="separate"/>
      </w:r>
      <w:r w:rsidR="009D14BF" w:rsidRPr="009D14BF">
        <w:rPr>
          <w:noProof/>
          <w:vertAlign w:val="superscript"/>
        </w:rPr>
        <w:t>50,57</w:t>
      </w:r>
      <w:r w:rsidR="00C4057C">
        <w:fldChar w:fldCharType="end"/>
      </w:r>
      <w:r w:rsidR="00C01BA3">
        <w:t xml:space="preserve">. These algorithms often employ certain </w:t>
      </w:r>
      <w:r w:rsidR="00C01BA3" w:rsidRPr="006A572D">
        <w:rPr>
          <w:u w:val="single"/>
        </w:rPr>
        <w:t>classifier</w:t>
      </w:r>
      <w:r w:rsidR="00C01BA3" w:rsidRPr="00665018">
        <w:rPr>
          <w:u w:val="single"/>
        </w:rPr>
        <w:t>s</w:t>
      </w:r>
      <w:r w:rsidR="00C01BA3">
        <w:t xml:space="preserve"> for data reduction and/or feature selection to </w:t>
      </w:r>
      <w:r w:rsidR="00C01BA3" w:rsidRPr="00E14668">
        <w:t>reduc</w:t>
      </w:r>
      <w:r w:rsidR="00C01BA3">
        <w:t>e</w:t>
      </w:r>
      <w:r w:rsidR="00C01BA3" w:rsidRPr="00E14668">
        <w:t xml:space="preserve"> both the computational and statistical burden </w:t>
      </w:r>
      <w:r w:rsidR="006B24F9">
        <w:t xml:space="preserve">of an </w:t>
      </w:r>
      <w:r w:rsidR="00C01BA3" w:rsidRPr="00E14668">
        <w:t>exhaustive</w:t>
      </w:r>
      <w:r w:rsidR="00C01BA3">
        <w:t xml:space="preserve"> search</w:t>
      </w:r>
      <w:r w:rsidR="00C4057C">
        <w:fldChar w:fldCharType="begin" w:fldLock="1"/>
      </w:r>
      <w:r w:rsidR="009D14BF">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8,59&lt;/sup&gt;" }, "properties" : { "noteIndex" : 0 }, "schema" : "https://github.com/citation-style-language/schema/raw/master/csl-citation.json" }</w:instrText>
      </w:r>
      <w:r w:rsidR="00C4057C">
        <w:fldChar w:fldCharType="separate"/>
      </w:r>
      <w:r w:rsidR="009D14BF" w:rsidRPr="009D14BF">
        <w:rPr>
          <w:noProof/>
          <w:vertAlign w:val="superscript"/>
        </w:rPr>
        <w:t>6,58,59</w:t>
      </w:r>
      <w:r w:rsidR="00C4057C">
        <w:fldChar w:fldCharType="end"/>
      </w:r>
      <w:r w:rsidR="00C01BA3">
        <w:t>, but previously were not scaled up for GWAS or explicitly testing interactions and could miss interactions without marginal effects</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8,59&lt;/sup&gt;" }, "properties" : { "noteIndex" : 0 }, "schema" : "https://github.com/citation-style-language/schema/raw/master/csl-citation.json" }</w:instrText>
      </w:r>
      <w:r w:rsidR="00C4057C">
        <w:fldChar w:fldCharType="separate"/>
      </w:r>
      <w:r w:rsidR="009D14BF" w:rsidRPr="009D14BF">
        <w:rPr>
          <w:noProof/>
          <w:vertAlign w:val="superscript"/>
        </w:rPr>
        <w:t>13,58,59</w:t>
      </w:r>
      <w:r w:rsidR="00C4057C">
        <w:fldChar w:fldCharType="end"/>
      </w:r>
      <w:r w:rsidR="00C01BA3">
        <w:t>. While most existing algorithms (e.g. M</w:t>
      </w:r>
      <w:r w:rsidR="00C01BA3" w:rsidRPr="00B90272">
        <w:t xml:space="preserve">ultifactor </w:t>
      </w:r>
      <w:r w:rsidR="00C01BA3">
        <w:t>D</w:t>
      </w:r>
      <w:r w:rsidR="00C01BA3" w:rsidRPr="00B90272">
        <w:t xml:space="preserve">imensionality </w:t>
      </w:r>
      <w:r w:rsidR="00C01BA3">
        <w:t>R</w:t>
      </w:r>
      <w:r w:rsidR="00C01BA3" w:rsidRPr="00B90272">
        <w:t>eduction</w:t>
      </w:r>
      <w:r w:rsidR="00C01BA3">
        <w:t>, tree-based, entropy-based) being scaled up by modern computing technologies</w:t>
      </w:r>
      <w:r w:rsidR="00C4057C">
        <w:fldChar w:fldCharType="begin" w:fldLock="1"/>
      </w:r>
      <w:r w:rsidR="009D14BF">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0\u201364&lt;/sup&gt;" }, "properties" : { "noteIndex" : 0 }, "schema" : "https://github.com/citation-style-language/schema/raw/master/csl-citation.json" }</w:instrText>
      </w:r>
      <w:r w:rsidR="00C4057C">
        <w:fldChar w:fldCharType="separate"/>
      </w:r>
      <w:r w:rsidR="009D14BF" w:rsidRPr="009D14BF">
        <w:rPr>
          <w:noProof/>
          <w:vertAlign w:val="superscript"/>
        </w:rPr>
        <w:t>60–64</w:t>
      </w:r>
      <w:r w:rsidR="00C4057C">
        <w:fldChar w:fldCharType="end"/>
      </w:r>
      <w:r w:rsidR="00C01BA3">
        <w:t>, their classifiers are also improved to be applicable for complex quantitative traits</w:t>
      </w:r>
      <w:r w:rsidR="00C4057C">
        <w:fldChar w:fldCharType="begin" w:fldLock="1"/>
      </w:r>
      <w:r w:rsidR="009D14BF">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0,65\u201368&lt;/sup&gt;" }, "properties" : { "noteIndex" : 0 }, "schema" : "https://github.com/citation-style-language/schema/raw/master/csl-citation.json" }</w:instrText>
      </w:r>
      <w:r w:rsidR="00C4057C">
        <w:fldChar w:fldCharType="separate"/>
      </w:r>
      <w:r w:rsidR="009D14BF" w:rsidRPr="009D14BF">
        <w:rPr>
          <w:noProof/>
          <w:vertAlign w:val="superscript"/>
        </w:rPr>
        <w:t>60,65–68</w:t>
      </w:r>
      <w:r w:rsidR="00C4057C">
        <w:fldChar w:fldCharType="end"/>
      </w:r>
      <w:r w:rsidR="00C01BA3">
        <w:t>, allow using risk scores aggregating multiple interactions in classification</w:t>
      </w:r>
      <w:r w:rsidR="00C4057C">
        <w:fldChar w:fldCharType="begin"/>
      </w:r>
      <w:r w:rsidR="00C01BA3">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C4057C">
        <w:fldChar w:fldCharType="separate"/>
      </w:r>
      <w:r w:rsidR="00C01BA3" w:rsidRPr="007C5989">
        <w:rPr>
          <w:vertAlign w:val="superscript"/>
        </w:rPr>
        <w:t>72</w:t>
      </w:r>
      <w:r w:rsidR="00C4057C">
        <w:fldChar w:fldCharType="end"/>
      </w:r>
      <w:r w:rsidR="00C01BA3">
        <w:t>, and account for interactions without marginal effects</w:t>
      </w:r>
      <w:r w:rsidR="00C4057C">
        <w:fldChar w:fldCharType="begin" w:fldLock="1"/>
      </w:r>
      <w:r w:rsidR="009D14BF">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9,70&lt;/sup&gt;" }, "properties" : { "noteIndex" : 0 }, "schema" : "https://github.com/citation-style-language/schema/raw/master/csl-citation.json" }</w:instrText>
      </w:r>
      <w:r w:rsidR="00C4057C">
        <w:fldChar w:fldCharType="separate"/>
      </w:r>
      <w:r w:rsidR="009D14BF" w:rsidRPr="009D14BF">
        <w:rPr>
          <w:noProof/>
          <w:vertAlign w:val="superscript"/>
        </w:rPr>
        <w:t>69,70</w:t>
      </w:r>
      <w:r w:rsidR="00C4057C">
        <w:fldChar w:fldCharType="end"/>
      </w:r>
      <w:r w:rsidR="00C01BA3">
        <w:t xml:space="preserve">. </w:t>
      </w:r>
    </w:p>
    <w:p w14:paraId="6C483489" w14:textId="15870D81" w:rsidR="00C01BA3" w:rsidRDefault="00C01BA3" w:rsidP="00C01BA3">
      <w:r>
        <w:t xml:space="preserve">Improved computing efficiency also allows an easy fix of the stability issue </w:t>
      </w:r>
      <w:r w:rsidR="003749F7">
        <w:t>observed in</w:t>
      </w:r>
      <w:r w:rsidR="00210FFB">
        <w:t xml:space="preserve"> filtering methods derived from</w:t>
      </w:r>
      <w:r w:rsidR="003749F7">
        <w:t xml:space="preserve"> </w:t>
      </w:r>
      <w:r>
        <w:t>the RelifF</w:t>
      </w:r>
      <w:r w:rsidR="00B64A3E">
        <w:t xml:space="preserve"> algorithm</w:t>
      </w:r>
      <w:r w:rsidR="00210FFB">
        <w:t>s</w:t>
      </w:r>
      <w:r w:rsidR="00C4057C">
        <w:fldChar w:fldCharType="begin" w:fldLock="1"/>
      </w:r>
      <w:r w:rsidR="009D14BF">
        <w:instrText>ADDIN CSL_CITATION { "citationItems" : [ { "id" : "ITEM-1", "itemData" : { "DOI" : "10.1186/1756-0381-2-5", "ISSN" : "1756-0381", "PMID" : "19772641", "abstract" : "BACKGROUND: Genome-wide association studies are becoming the de facto standard in the genetic analysis of common human diseases. Given the complexity and robustness of biological networks such diseases are unlikely to be the result of single points of failure but instead likely arise from the joint failure of two or more interacting components. The hope in genome-wide screens is that these points of failure can be linked to single nucleotide polymorphisms (SNPs) which confer disease susceptibility. Detecting interacting variants that lead to disease in the absence of single-gene effects is difficult however, and methods to exhaustively analyze sets of these variants for interactions are combinatorial in nature thus making them computationally infeasible. Efficient algorithms which can detect interacting SNPs are needed. ReliefF is one such promising algorithm, although it has low success rate for noisy datasets when the interaction effect is small. ReliefF has been paired with an iterative approach, Tuned ReliefF (TuRF), which improves the estimation of weights in noisy data but does not fundamentally change the underlying ReliefF algorithm. To improve the sensitivity of studies using these methods to detect small effects we introduce Spatially Uniform ReliefF (SURF).\n\nRESULTS: SURF's ability to detect interactions in this domain is significantly greater than that of ReliefF. Similarly SURF, in combination with the TuRF strategy significantly outperforms TuRF alone for SNP selection under an epistasis model. It is important to note that this success rate increase does not require an increase in algorithmic complexity and allows for increased success rate, even with the removal of a nuisance parameter from the algorithm.\n\nCONCLUSION: Researchers performing genetic association studies and aiming to discover gene-gene interactions associated with increased disease susceptibility should use SURF in place of ReliefF. For instance, SURF should be used instead of ReliefF to filter a dataset before an exhaustive MDR analysis. This change increases the ability of a study to detect gene-gene interactions. The SURF algorithm is implemented in the open source Multifactor Dimensionality Reduction (MDR) software package available from http://www.epistasis.org.", "author" : [ { "dropping-particle" : "", "family" : "Greene", "given" : "Casey S", "non-dropping-particle" : "", "parse-names" : false, "suffix" : "" }, { "dropping-particle" : "", "family" : "Penrod", "given" : "Nadia M", "non-dropping-particle" : "", "parse-names" : false, "suffix" : "" }, { "dropping-particle" : "", "family" : "Kiralis", "given" : "Jeff", "non-dropping-particle" : "", "parse-names" : false, "suffix" : "" }, { "dropping-particle" : "", "family" : "Moore", "given" : "Jason H", "non-dropping-particle" : "", "parse-names" : false, "suffix" : "" } ], "container-title" : "BioData mining", "id" : "ITEM-1", "issue" : "1", "issued" : { "date-parts" : [ [ "2009", "1" ] ] }, "page" : "5", "title" : "Spatially uniform relieff (SURF) for computationally-efficient filtering of gene-gene interactions.", "type" : "article-journal", "volume" : "2" }, "uris" : [ "http://www.mendeley.com/documents/?uuid=82d4ac5a-53a0-43c3-b679-b6477fd08b68" ] } ], "mendeley" : { "previouslyFormattedCitation" : "&lt;sup&gt;71&lt;/sup&gt;" }, "properties" : { "noteIndex" : 0 }, "schema" : "https://github.com/citation-style-language/schema/raw/master/csl-citation.json" }</w:instrText>
      </w:r>
      <w:r w:rsidR="00C4057C">
        <w:fldChar w:fldCharType="separate"/>
      </w:r>
      <w:r w:rsidR="009D14BF" w:rsidRPr="009D14BF">
        <w:rPr>
          <w:noProof/>
          <w:vertAlign w:val="superscript"/>
        </w:rPr>
        <w:t>71</w:t>
      </w:r>
      <w:r w:rsidR="00C4057C">
        <w:fldChar w:fldCharType="end"/>
      </w:r>
      <w:r>
        <w:t xml:space="preserve"> by aggregating multiple runs</w:t>
      </w:r>
      <w:r w:rsidR="00C4057C">
        <w:fldChar w:fldCharType="begin" w:fldLock="1"/>
      </w:r>
      <w:r w:rsidR="009D14BF">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2&lt;/sup&gt;" }, "properties" : { "noteIndex" : 0 }, "schema" : "https://github.com/citation-style-language/schema/raw/master/csl-citation.json" }</w:instrText>
      </w:r>
      <w:r w:rsidR="00C4057C">
        <w:fldChar w:fldCharType="separate"/>
      </w:r>
      <w:r w:rsidR="009D14BF" w:rsidRPr="009D14BF">
        <w:rPr>
          <w:noProof/>
          <w:vertAlign w:val="superscript"/>
        </w:rPr>
        <w:t>72</w:t>
      </w:r>
      <w:r w:rsidR="00C4057C">
        <w:fldChar w:fldCharType="end"/>
      </w:r>
      <w:r>
        <w:t xml:space="preserve"> and facilitates the development of combining complementary algorithms. For example, using tree-based methods for screening and M</w:t>
      </w:r>
      <w:r w:rsidRPr="00B90272">
        <w:t xml:space="preserve">ultifactor </w:t>
      </w:r>
      <w:r>
        <w:t>D</w:t>
      </w:r>
      <w:r w:rsidRPr="00B90272">
        <w:t xml:space="preserve">imensionality </w:t>
      </w:r>
      <w:r>
        <w:t>R</w:t>
      </w:r>
      <w:r w:rsidRPr="00B90272">
        <w:t>eduction</w:t>
      </w:r>
      <w:r>
        <w:t xml:space="preserve"> for interaction testing can improve the overall performance</w:t>
      </w:r>
      <w:r w:rsidR="00C4057C">
        <w:fldChar w:fldCharType="begin" w:fldLock="1"/>
      </w:r>
      <w:r w:rsidR="009D14BF">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3\u201375&lt;/sup&gt;" }, "properties" : { "noteIndex" : 0 }, "schema" : "https://github.com/citation-style-language/schema/raw/master/csl-citation.json" }</w:instrText>
      </w:r>
      <w:r w:rsidR="00C4057C">
        <w:fldChar w:fldCharType="separate"/>
      </w:r>
      <w:r w:rsidR="009D14BF" w:rsidRPr="009D14BF">
        <w:rPr>
          <w:noProof/>
          <w:vertAlign w:val="superscript"/>
        </w:rPr>
        <w:t>73–75</w:t>
      </w:r>
      <w:r w:rsidR="00C4057C">
        <w:fldChar w:fldCharType="end"/>
      </w:r>
      <w:r>
        <w:t>; Reconstructability Analysis method uses entropy-based methods to construct and interpret interaction structures and graph theory heuristics to traverse</w:t>
      </w:r>
      <w:r w:rsidR="00C4057C">
        <w:fldChar w:fldCharType="begin" w:fldLock="1"/>
      </w:r>
      <w:r w:rsidR="009D14BF">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4&lt;/sup&gt;" }, "properties" : { "noteIndex" : 0 }, "schema" : "https://github.com/citation-style-language/schema/raw/master/csl-citation.json" }</w:instrText>
      </w:r>
      <w:r w:rsidR="00C4057C">
        <w:fldChar w:fldCharType="separate"/>
      </w:r>
      <w:r w:rsidR="009D14BF" w:rsidRPr="009D14BF">
        <w:rPr>
          <w:noProof/>
          <w:vertAlign w:val="superscript"/>
        </w:rPr>
        <w:t>64</w:t>
      </w:r>
      <w:r w:rsidR="00C4057C">
        <w:fldChar w:fldCharType="end"/>
      </w:r>
      <w:r>
        <w:t>. New algorithms such as Ant Colony Optimization mimicking how ant colonies find the shortest route to foods</w:t>
      </w:r>
      <w:r w:rsidR="00C4057C">
        <w:fldChar w:fldCharType="begin" w:fldLock="1"/>
      </w:r>
      <w:r w:rsidR="009D14BF">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6&lt;/sup&gt;" }, "properties" : { "noteIndex" : 0 }, "schema" : "https://github.com/citation-style-language/schema/raw/master/csl-citation.json" }</w:instrText>
      </w:r>
      <w:r w:rsidR="00C4057C">
        <w:fldChar w:fldCharType="separate"/>
      </w:r>
      <w:r w:rsidR="009D14BF" w:rsidRPr="009D14BF">
        <w:rPr>
          <w:noProof/>
          <w:vertAlign w:val="superscript"/>
        </w:rPr>
        <w:t>76</w:t>
      </w:r>
      <w:r w:rsidR="00C4057C">
        <w:fldChar w:fldCharType="end"/>
      </w:r>
      <w:r>
        <w:t xml:space="preserve"> are </w:t>
      </w:r>
      <w:del w:id="57" w:author="pcinst" w:date="2014-01-20T16:51:00Z">
        <w:r w:rsidDel="009C71A6">
          <w:delText xml:space="preserve">continuously </w:delText>
        </w:r>
      </w:del>
      <w:ins w:id="58" w:author="pcinst" w:date="2014-01-20T16:51:00Z">
        <w:r w:rsidR="009C71A6">
          <w:t xml:space="preserve">being  </w:t>
        </w:r>
      </w:ins>
      <w:r>
        <w:t xml:space="preserve">adopted </w:t>
      </w:r>
      <w:del w:id="59" w:author="pcinst" w:date="2014-01-20T16:51:00Z">
        <w:r w:rsidDel="009C71A6">
          <w:delText xml:space="preserve">into </w:delText>
        </w:r>
      </w:del>
      <w:ins w:id="60" w:author="pcinst" w:date="2014-01-20T16:51:00Z">
        <w:r w:rsidR="009C71A6">
          <w:t xml:space="preserve">for </w:t>
        </w:r>
      </w:ins>
      <w:r>
        <w:t xml:space="preserve">epistasis studies but need to be clear how interactions are tested. Nevertheless, detection of high-order interactions appears very challenging to </w:t>
      </w:r>
      <w:r w:rsidRPr="00C427D7">
        <w:t xml:space="preserve">machine learning and data mining methods </w:t>
      </w:r>
      <w:r>
        <w:t xml:space="preserve">too considering </w:t>
      </w:r>
      <w:proofErr w:type="gramStart"/>
      <w:r>
        <w:t>that interactions</w:t>
      </w:r>
      <w:proofErr w:type="gramEnd"/>
      <w:r>
        <w:t xml:space="preserve"> are not explicitly tested in many cases. When interactions are explicitly tested, e.g. using Reconstructability Analysis, detection of three-way interactions requires multilayer hypothesis tests and thus is as difficult as regression methods</w:t>
      </w:r>
      <w:r w:rsidR="00C4057C">
        <w:fldChar w:fldCharType="begin" w:fldLock="1"/>
      </w:r>
      <w:r w:rsidR="009D14BF">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7&lt;/sup&gt;" }, "properties" : { "noteIndex" : 0 }, "schema" : "https://github.com/citation-style-language/schema/raw/master/csl-citation.json" }</w:instrText>
      </w:r>
      <w:r w:rsidR="00C4057C">
        <w:fldChar w:fldCharType="separate"/>
      </w:r>
      <w:r w:rsidR="009D14BF" w:rsidRPr="009D14BF">
        <w:rPr>
          <w:noProof/>
          <w:vertAlign w:val="superscript"/>
        </w:rPr>
        <w:t>4,77</w:t>
      </w:r>
      <w:r w:rsidR="00C4057C">
        <w:fldChar w:fldCharType="end"/>
      </w:r>
      <w:r>
        <w:t>, in addition to issues of excessive computing demand, exponentially increased multiple tests and insufficient sample sizes</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C4057C">
        <w:fldChar w:fldCharType="separate"/>
      </w:r>
      <w:r w:rsidR="009D14BF" w:rsidRPr="009D14BF">
        <w:rPr>
          <w:noProof/>
          <w:vertAlign w:val="superscript"/>
        </w:rPr>
        <w:t>13</w:t>
      </w:r>
      <w:r w:rsidR="00C4057C">
        <w:fldChar w:fldCharType="end"/>
      </w:r>
      <w:r>
        <w:t>.</w:t>
      </w:r>
      <w:r w:rsidRPr="00C427D7">
        <w:t xml:space="preserve"> </w:t>
      </w:r>
      <w:r w:rsidR="00845C7C">
        <w:t>Despite some progress, it seems likely that new approaches will be</w:t>
      </w:r>
      <w:r>
        <w:t xml:space="preserve"> needed </w:t>
      </w:r>
      <w:r w:rsidR="00845C7C">
        <w:t xml:space="preserve">for robust </w:t>
      </w:r>
      <w:r>
        <w:t>genome-wide detect</w:t>
      </w:r>
      <w:r w:rsidR="00845C7C">
        <w:t>ion of</w:t>
      </w:r>
      <w:r>
        <w:t xml:space="preserve"> high-order interactions. </w:t>
      </w:r>
    </w:p>
    <w:p w14:paraId="29146647" w14:textId="77777777" w:rsidR="00C01BA3" w:rsidRDefault="00C01BA3" w:rsidP="00C01BA3"/>
    <w:p w14:paraId="0EA48B09" w14:textId="77777777" w:rsidR="00C01BA3" w:rsidRPr="00C01BA3" w:rsidRDefault="00C01BA3" w:rsidP="00C01BA3">
      <w:pPr>
        <w:pStyle w:val="Heading3"/>
        <w:rPr>
          <w:rStyle w:val="inlineheading"/>
          <w:i w:val="0"/>
        </w:rPr>
      </w:pPr>
      <w:bookmarkStart w:id="61" w:name="_Toc245195958"/>
      <w:r w:rsidRPr="00C01BA3">
        <w:rPr>
          <w:rStyle w:val="inlineheading"/>
          <w:i w:val="0"/>
        </w:rPr>
        <w:t>Group and module based methods</w:t>
      </w:r>
      <w:bookmarkEnd w:id="61"/>
    </w:p>
    <w:p w14:paraId="5976988F" w14:textId="77777777" w:rsidR="00C01BA3" w:rsidRDefault="00C01BA3" w:rsidP="00C01BA3">
      <w:pPr>
        <w:rPr>
          <w:rStyle w:val="inlineheading"/>
        </w:rPr>
      </w:pPr>
    </w:p>
    <w:p w14:paraId="35C779F2" w14:textId="55E1651E" w:rsidR="00C01BA3" w:rsidRDefault="00C01BA3" w:rsidP="00C01BA3">
      <w:r>
        <w:t xml:space="preserve">Testing interactions based on SNPs </w:t>
      </w:r>
      <w:r w:rsidR="00FF269E">
        <w:t xml:space="preserve">grouped in genes </w:t>
      </w:r>
      <w:r>
        <w:t>or functional modules can dramatically reduce the multiple test burden (e.g. only ~</w:t>
      </w:r>
      <w:r w:rsidR="00FF269E">
        <w:t xml:space="preserve">2 x </w:t>
      </w:r>
      <w:r>
        <w:t>10</w:t>
      </w:r>
      <w:r>
        <w:rPr>
          <w:vertAlign w:val="superscript"/>
        </w:rPr>
        <w:t>8</w:t>
      </w:r>
      <w:r>
        <w:t xml:space="preserve"> pairwise tests required for 20,000 genes) and thus increase power of detection</w:t>
      </w:r>
      <w:r w:rsidR="00C4057C">
        <w:fldChar w:fldCharType="begin" w:fldLock="1"/>
      </w:r>
      <w:r w:rsidR="009D14BF">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8&lt;/sup&gt;" }, "properties" : { "noteIndex" : 0 }, "schema" : "https://github.com/citation-style-language/schema/raw/master/csl-citation.json" }</w:instrText>
      </w:r>
      <w:r w:rsidR="00C4057C">
        <w:fldChar w:fldCharType="separate"/>
      </w:r>
      <w:r w:rsidR="009D14BF" w:rsidRPr="009D14BF">
        <w:rPr>
          <w:noProof/>
          <w:vertAlign w:val="superscript"/>
        </w:rPr>
        <w:t>23,78</w:t>
      </w:r>
      <w:r w:rsidR="00C4057C">
        <w:fldChar w:fldCharType="end"/>
      </w:r>
      <w:r>
        <w:t>, including high-order interactions</w:t>
      </w:r>
      <w:r w:rsidR="00C4057C">
        <w:fldChar w:fldCharType="begin" w:fldLock="1"/>
      </w:r>
      <w:r w:rsidR="009D14BF">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9&lt;/sup&gt;" }, "properties" : { "noteIndex" : 0 }, "schema" : "https://github.com/citation-style-language/schema/raw/master/csl-citation.json" }</w:instrText>
      </w:r>
      <w:r w:rsidR="00C4057C">
        <w:fldChar w:fldCharType="separate"/>
      </w:r>
      <w:r w:rsidR="009D14BF" w:rsidRPr="009D14BF">
        <w:rPr>
          <w:noProof/>
          <w:vertAlign w:val="superscript"/>
        </w:rPr>
        <w:t>79</w:t>
      </w:r>
      <w:r w:rsidR="00C4057C">
        <w:fldChar w:fldCharType="end"/>
      </w:r>
      <w:r>
        <w:t>. In addition, proper grouping</w:t>
      </w:r>
      <w:r w:rsidR="00FF269E">
        <w:t xml:space="preserve"> of</w:t>
      </w:r>
      <w:r>
        <w:t xml:space="preserve"> SNPs may collectively capture casual variants that are not well tagged by individual SNPs</w:t>
      </w:r>
      <w:r w:rsidR="00C4057C">
        <w:fldChar w:fldCharType="begin" w:fldLock="1"/>
      </w:r>
      <w:r w:rsidR="009D14BF">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80&lt;/sup&gt;" }, "properties" : { "noteIndex" : 0 }, "schema" : "https://github.com/citation-style-language/schema/raw/master/csl-citation.json" }</w:instrText>
      </w:r>
      <w:r w:rsidR="00C4057C">
        <w:fldChar w:fldCharType="separate"/>
      </w:r>
      <w:r w:rsidR="009D14BF" w:rsidRPr="009D14BF">
        <w:rPr>
          <w:noProof/>
          <w:vertAlign w:val="superscript"/>
        </w:rPr>
        <w:t>80</w:t>
      </w:r>
      <w:r w:rsidR="00C4057C">
        <w:fldChar w:fldCharType="end"/>
      </w:r>
      <w:r>
        <w:t xml:space="preserve"> </w:t>
      </w:r>
      <w:r w:rsidR="00FF269E">
        <w:t>. However, this may</w:t>
      </w:r>
      <w:r>
        <w:t xml:space="preserve"> be complicated by a number of factors (e.g. group definitions, correlations among SNPs and SNP pairs)</w:t>
      </w:r>
      <w:r w:rsidR="00C4057C">
        <w:fldChar w:fldCharType="begin" w:fldLock="1"/>
      </w:r>
      <w:r w:rsidR="009D14BF">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36&lt;/sup&gt;" }, "properties" : { "noteIndex" : 0 }, "schema" : "https://github.com/citation-style-language/schema/raw/master/csl-citation.json" }</w:instrText>
      </w:r>
      <w:r w:rsidR="00C4057C">
        <w:fldChar w:fldCharType="separate"/>
      </w:r>
      <w:r w:rsidR="009D14BF" w:rsidRPr="009D14BF">
        <w:rPr>
          <w:noProof/>
          <w:vertAlign w:val="superscript"/>
        </w:rPr>
        <w:t>36</w:t>
      </w:r>
      <w:r w:rsidR="00C4057C">
        <w:fldChar w:fldCharType="end"/>
      </w:r>
      <w:r>
        <w:t xml:space="preserve">. A common practice is to use genes to </w:t>
      </w:r>
      <w:r>
        <w:lastRenderedPageBreak/>
        <w:t>group SNPs and derive gene-based variables factoring in SNP correlations for interaction tests via regression</w:t>
      </w:r>
      <w:r w:rsidR="00C4057C">
        <w:fldChar w:fldCharType="begin" w:fldLock="1"/>
      </w:r>
      <w:r w:rsidR="009D14BF">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1&lt;/sup&gt;" }, "properties" : { "noteIndex" : 0 }, "schema" : "https://github.com/citation-style-language/schema/raw/master/csl-citation.json" }</w:instrText>
      </w:r>
      <w:r w:rsidR="00C4057C">
        <w:fldChar w:fldCharType="separate"/>
      </w:r>
      <w:r w:rsidR="009D14BF" w:rsidRPr="009D14BF">
        <w:rPr>
          <w:noProof/>
          <w:vertAlign w:val="superscript"/>
        </w:rPr>
        <w:t>81</w:t>
      </w:r>
      <w:r w:rsidR="00C4057C">
        <w:fldChar w:fldCharType="end"/>
      </w:r>
      <w:r>
        <w:t xml:space="preserve"> or analog</w:t>
      </w:r>
      <w:r w:rsidR="00FF269E">
        <w:t>ous</w:t>
      </w:r>
      <w:r>
        <w:t xml:space="preserve"> LD-based</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r>
        <w:t xml:space="preserve"> (i.e. testing the difference of correlation</w:t>
      </w:r>
      <w:r w:rsidRPr="00C0585A">
        <w:t xml:space="preserve"> of </w:t>
      </w:r>
      <w:r>
        <w:t>a pair of genes</w:t>
      </w:r>
      <w:r w:rsidRPr="00C0585A">
        <w:t xml:space="preserve"> </w:t>
      </w:r>
      <w:r>
        <w:t>between</w:t>
      </w:r>
      <w:r w:rsidRPr="00C0585A">
        <w:t xml:space="preserve"> cases and controls</w:t>
      </w:r>
      <w:r>
        <w:t>)</w:t>
      </w:r>
      <w:r w:rsidRPr="00C0585A">
        <w:t xml:space="preserve"> </w:t>
      </w:r>
      <w:r>
        <w:t>approaches</w:t>
      </w:r>
      <w:r w:rsidR="00C4057C">
        <w:fldChar w:fldCharType="begin" w:fldLock="1"/>
      </w:r>
      <w:r w:rsidR="009D14BF">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2,83&lt;/sup&gt;" }, "properties" : { "noteIndex" : 0 }, "schema" : "https://github.com/citation-style-language/schema/raw/master/csl-citation.json" }</w:instrText>
      </w:r>
      <w:r w:rsidR="00C4057C">
        <w:fldChar w:fldCharType="separate"/>
      </w:r>
      <w:r w:rsidR="009D14BF" w:rsidRPr="009D14BF">
        <w:rPr>
          <w:noProof/>
          <w:vertAlign w:val="superscript"/>
        </w:rPr>
        <w:t>82,83</w:t>
      </w:r>
      <w:r w:rsidR="00C4057C">
        <w:fldChar w:fldCharType="end"/>
      </w:r>
      <w:r>
        <w:t>. Alternatively, one can first compute all pairwise interactions between SNPs in each group and derive gene-based interaction P values by integrating the pairwise interaction P values</w:t>
      </w:r>
      <w:r w:rsidR="00C4057C">
        <w:fldChar w:fldCharType="begin" w:fldLock="1"/>
      </w:r>
      <w:r w:rsidR="009D14BF">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8&lt;/sup&gt;" }, "properties" : { "noteIndex" : 0 }, "schema" : "https://github.com/citation-style-language/schema/raw/master/csl-citation.json" }</w:instrText>
      </w:r>
      <w:r w:rsidR="00C4057C">
        <w:fldChar w:fldCharType="separate"/>
      </w:r>
      <w:r w:rsidR="009D14BF" w:rsidRPr="009D14BF">
        <w:rPr>
          <w:noProof/>
          <w:vertAlign w:val="superscript"/>
        </w:rPr>
        <w:t>78</w:t>
      </w:r>
      <w:r w:rsidR="00C4057C">
        <w:fldChar w:fldCharType="end"/>
      </w:r>
      <w:r>
        <w:t xml:space="preserve">. </w:t>
      </w:r>
    </w:p>
    <w:p w14:paraId="409E0424" w14:textId="4F7552D0" w:rsidR="00C01BA3" w:rsidRDefault="00C01BA3" w:rsidP="00C01BA3">
      <w:r>
        <w:t xml:space="preserve">These gene-based studies suggest it is important to incorporate external LD </w:t>
      </w:r>
      <w:r w:rsidR="00FF269E">
        <w:t xml:space="preserve">information </w:t>
      </w:r>
      <w:r>
        <w:t xml:space="preserve">(e.g. via imputation) to capture unobserved causal variants and use </w:t>
      </w:r>
      <w:r w:rsidR="00FF269E">
        <w:t xml:space="preserve">a composite value from </w:t>
      </w:r>
      <w:r>
        <w:t xml:space="preserve">a set of signals </w:t>
      </w:r>
      <w:r w:rsidR="00FF269E">
        <w:t>(</w:t>
      </w:r>
      <w:r>
        <w:t>instead of the single best</w:t>
      </w:r>
      <w:r w:rsidR="00FF269E">
        <w:t xml:space="preserve"> signal, for example)</w:t>
      </w:r>
      <w:r>
        <w:t xml:space="preserve"> to detect multiple interactions between a pair of genes. </w:t>
      </w:r>
      <w:del w:id="62" w:author="pcinst" w:date="2014-01-20T16:53:00Z">
        <w:r w:rsidDel="009C71A6">
          <w:delText>Nonetheless, the gene</w:delText>
        </w:r>
      </w:del>
      <w:ins w:id="63" w:author="pcinst" w:date="2014-01-20T16:53:00Z">
        <w:r w:rsidR="009C71A6">
          <w:t>Gene</w:t>
        </w:r>
      </w:ins>
      <w:r>
        <w:t>-based methods implicitly assume no intragenic interactions which may not necessarily hold</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C4057C">
        <w:fldChar w:fldCharType="separate"/>
      </w:r>
      <w:r w:rsidR="009D14BF" w:rsidRPr="009D14BF">
        <w:rPr>
          <w:noProof/>
          <w:vertAlign w:val="superscript"/>
        </w:rPr>
        <w:t>21,33</w:t>
      </w:r>
      <w:r w:rsidR="00C4057C">
        <w:fldChar w:fldCharType="end"/>
      </w:r>
      <w:r>
        <w:t>. One can also use pre-computed pairwise SNP interactions to build statistical interaction network</w:t>
      </w:r>
      <w:r w:rsidR="00FF269E">
        <w:t>s</w:t>
      </w:r>
      <w:r>
        <w:t xml:space="preserve"> and aggregate multiple gene-gene interactions and marginal effects using network analysis algorithms such as SNPrank</w:t>
      </w:r>
      <w:r w:rsidR="00C4057C">
        <w:fldChar w:fldCharType="begin" w:fldLock="1"/>
      </w:r>
      <w:r w:rsidR="009D14BF">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4&lt;/sup&gt;" }, "properties" : { "noteIndex" : 0 }, "schema" : "https://github.com/citation-style-language/schema/raw/master/csl-citation.json" }</w:instrText>
      </w:r>
      <w:r w:rsidR="00C4057C">
        <w:fldChar w:fldCharType="separate"/>
      </w:r>
      <w:r w:rsidR="009D14BF" w:rsidRPr="009D14BF">
        <w:rPr>
          <w:noProof/>
          <w:vertAlign w:val="superscript"/>
        </w:rPr>
        <w:t>84</w:t>
      </w:r>
      <w:r w:rsidR="00C4057C">
        <w:fldChar w:fldCharType="end"/>
      </w:r>
      <w:r>
        <w:t xml:space="preserve"> to identify functional important pathways</w:t>
      </w:r>
      <w:r w:rsidR="00C4057C">
        <w:fldChar w:fldCharType="begin" w:fldLock="1"/>
      </w:r>
      <w:r w:rsidR="009D14BF">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C4057C">
        <w:fldChar w:fldCharType="separate"/>
      </w:r>
      <w:r w:rsidR="009D14BF" w:rsidRPr="009D14BF">
        <w:rPr>
          <w:noProof/>
          <w:vertAlign w:val="superscript"/>
        </w:rPr>
        <w:t>3</w:t>
      </w:r>
      <w:r w:rsidR="00C4057C">
        <w:fldChar w:fldCharType="end"/>
      </w:r>
      <w:r>
        <w:t>. However, the issues associated with the gene-based approaches</w:t>
      </w:r>
      <w:r w:rsidR="00FC5DCA">
        <w:t xml:space="preserve"> (e.g. intragenic interactions and correlated SNP pairs)</w:t>
      </w:r>
      <w:r>
        <w:t xml:space="preserve"> also need to be addressed</w:t>
      </w:r>
      <w:del w:id="64" w:author="pcinst" w:date="2014-01-20T16:53:00Z">
        <w:r w:rsidDel="009C71A6">
          <w:delText xml:space="preserve"> here</w:delText>
        </w:r>
      </w:del>
      <w:r>
        <w:t>.</w:t>
      </w:r>
    </w:p>
    <w:p w14:paraId="0911C102" w14:textId="77777777" w:rsidR="00C01BA3" w:rsidRDefault="00C01BA3" w:rsidP="00C01BA3"/>
    <w:p w14:paraId="09261ABC" w14:textId="77777777" w:rsidR="00C01BA3" w:rsidRPr="00C01BA3" w:rsidRDefault="00C01BA3" w:rsidP="00C01BA3">
      <w:pPr>
        <w:pStyle w:val="Heading3"/>
        <w:rPr>
          <w:rStyle w:val="inlineheading"/>
          <w:i w:val="0"/>
        </w:rPr>
      </w:pPr>
      <w:bookmarkStart w:id="65" w:name="_Toc245195959"/>
      <w:r w:rsidRPr="00C01BA3">
        <w:rPr>
          <w:rStyle w:val="inlineheading"/>
          <w:i w:val="0"/>
        </w:rPr>
        <w:t>Multi-trait and multi-level integration</w:t>
      </w:r>
      <w:bookmarkEnd w:id="65"/>
    </w:p>
    <w:p w14:paraId="15DC49D5" w14:textId="77777777" w:rsidR="00C01BA3" w:rsidRDefault="00C01BA3" w:rsidP="00C01BA3">
      <w:pPr>
        <w:rPr>
          <w:rStyle w:val="inlineheading"/>
        </w:rPr>
      </w:pPr>
    </w:p>
    <w:p w14:paraId="3F09384F" w14:textId="01AC2C4E" w:rsidR="00C01BA3" w:rsidRDefault="00C01BA3" w:rsidP="00C01BA3">
      <w:pPr>
        <w:rPr>
          <w:ins w:id="66" w:author="pcinst" w:date="2014-01-20T16:54:00Z"/>
        </w:rPr>
      </w:pPr>
      <w:r>
        <w:t>Collectively analyzing multiple complementary traits may help detection pleiotropic epistasis for better biological interpretation but</w:t>
      </w:r>
      <w:r w:rsidR="00FF269E">
        <w:t xml:space="preserve"> this domain</w:t>
      </w:r>
      <w:r>
        <w:t xml:space="preserve"> remain</w:t>
      </w:r>
      <w:r w:rsidR="00FF269E">
        <w:t>s</w:t>
      </w:r>
      <w:r>
        <w:t xml:space="preserve"> fundamentally unexplored due to </w:t>
      </w:r>
      <w:r w:rsidR="00FF269E">
        <w:t>its potential</w:t>
      </w:r>
      <w:r>
        <w:t xml:space="preserve"> complexity</w:t>
      </w:r>
      <w:r w:rsidR="00C4057C">
        <w:fldChar w:fldCharType="begin" w:fldLock="1"/>
      </w:r>
      <w:r w:rsidR="009D14BF">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5,86&lt;/sup&gt;" }, "properties" : { "noteIndex" : 0 }, "schema" : "https://github.com/citation-style-language/schema/raw/master/csl-citation.json" }</w:instrText>
      </w:r>
      <w:r w:rsidR="00C4057C">
        <w:fldChar w:fldCharType="separate"/>
      </w:r>
      <w:r w:rsidR="009D14BF" w:rsidRPr="009D14BF">
        <w:rPr>
          <w:noProof/>
          <w:vertAlign w:val="superscript"/>
        </w:rPr>
        <w:t>85,86</w:t>
      </w:r>
      <w:r w:rsidR="00C4057C">
        <w:fldChar w:fldCharType="end"/>
      </w:r>
      <w:r>
        <w:t>. Pleiotropic epistasis could be identified in human complex traits by simply looking for SNP-SNP interactions shared across related traits</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C4057C">
        <w:fldChar w:fldCharType="separate"/>
      </w:r>
      <w:r w:rsidR="009D14BF" w:rsidRPr="009D14BF">
        <w:rPr>
          <w:noProof/>
          <w:vertAlign w:val="superscript"/>
        </w:rPr>
        <w:t>21</w:t>
      </w:r>
      <w:r w:rsidR="00C4057C">
        <w:fldChar w:fldCharType="end"/>
      </w:r>
      <w:r>
        <w:t xml:space="preserve"> or using a gene-based method with a latent variable representing multiple traits</w:t>
      </w:r>
      <w:r w:rsidR="00C4057C">
        <w:fldChar w:fldCharType="begin" w:fldLock="1"/>
      </w:r>
      <w:r w:rsidR="009D14BF">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7&lt;/sup&gt;" }, "properties" : { "noteIndex" : 0 }, "schema" : "https://github.com/citation-style-language/schema/raw/master/csl-citation.json" }</w:instrText>
      </w:r>
      <w:r w:rsidR="00C4057C">
        <w:fldChar w:fldCharType="separate"/>
      </w:r>
      <w:r w:rsidR="009D14BF" w:rsidRPr="009D14BF">
        <w:rPr>
          <w:noProof/>
          <w:vertAlign w:val="superscript"/>
        </w:rPr>
        <w:t>87</w:t>
      </w:r>
      <w:r w:rsidR="00C4057C">
        <w:fldChar w:fldCharType="end"/>
      </w:r>
      <w:r>
        <w:t xml:space="preserve">. On the other hand, emerging evidence of epistasis from eQTL and other -omics studies can help understand </w:t>
      </w:r>
      <w:r w:rsidRPr="00FB452D">
        <w:t xml:space="preserve">the </w:t>
      </w:r>
      <w:r>
        <w:t xml:space="preserve">underlying </w:t>
      </w:r>
      <w:r w:rsidRPr="00FB452D">
        <w:t>molecular mechanisms</w:t>
      </w:r>
      <w:r w:rsidR="00C4057C">
        <w:fldChar w:fldCharType="begin" w:fldLock="1"/>
      </w:r>
      <w:r w:rsidR="009D14BF">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8,89&lt;/sup&gt;" }, "properties" : { "noteIndex" : 0 }, "schema" : "https://github.com/citation-style-language/schema/raw/master/csl-citation.json" }</w:instrText>
      </w:r>
      <w:r w:rsidR="00C4057C">
        <w:fldChar w:fldCharType="separate"/>
      </w:r>
      <w:r w:rsidR="009D14BF" w:rsidRPr="009D14BF">
        <w:rPr>
          <w:noProof/>
          <w:vertAlign w:val="superscript"/>
        </w:rPr>
        <w:t>88,89</w:t>
      </w:r>
      <w:r w:rsidR="00C4057C">
        <w:fldChar w:fldCharType="end"/>
      </w:r>
      <w:r>
        <w:t>. However, integration</w:t>
      </w:r>
      <w:r w:rsidR="00FF269E">
        <w:t xml:space="preserve"> of</w:t>
      </w:r>
      <w:r>
        <w:t xml:space="preserve"> statistical and functional interactions is not straightforward</w:t>
      </w:r>
      <w:r w:rsidR="00C4057C">
        <w:fldChar w:fldCharType="begin" w:fldLock="1"/>
      </w:r>
      <w:r w:rsidR="009D14BF">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0&lt;/sup&gt;" }, "properties" : { "noteIndex" : 0 }, "schema" : "https://github.com/citation-style-language/schema/raw/master/csl-citation.json" }</w:instrText>
      </w:r>
      <w:r w:rsidR="00C4057C">
        <w:fldChar w:fldCharType="separate"/>
      </w:r>
      <w:r w:rsidR="009D14BF" w:rsidRPr="009D14BF">
        <w:rPr>
          <w:noProof/>
          <w:vertAlign w:val="superscript"/>
        </w:rPr>
        <w:t>90</w:t>
      </w:r>
      <w:r w:rsidR="00C4057C">
        <w:fldChar w:fldCharType="end"/>
      </w:r>
      <w:r>
        <w:t xml:space="preserve"> and may require system biology approaches</w:t>
      </w:r>
      <w:r w:rsidR="00C4057C">
        <w:fldChar w:fldCharType="begin" w:fldLock="1"/>
      </w:r>
      <w:r w:rsidR="009D14BF">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1&lt;/sup&gt;" }, "properties" : { "noteIndex" : 0 }, "schema" : "https://github.com/citation-style-language/schema/raw/master/csl-citation.json" }</w:instrText>
      </w:r>
      <w:r w:rsidR="00C4057C">
        <w:fldChar w:fldCharType="separate"/>
      </w:r>
      <w:r w:rsidR="009D14BF" w:rsidRPr="009D14BF">
        <w:rPr>
          <w:noProof/>
          <w:vertAlign w:val="superscript"/>
        </w:rPr>
        <w:t>91</w:t>
      </w:r>
      <w:r w:rsidR="00C4057C">
        <w:fldChar w:fldCharType="end"/>
      </w:r>
      <w:r>
        <w:t xml:space="preserve">. </w:t>
      </w:r>
    </w:p>
    <w:p w14:paraId="5FC216EC" w14:textId="77777777" w:rsidR="009C71A6" w:rsidRPr="009C71A6" w:rsidRDefault="009C71A6">
      <w:pPr>
        <w:pStyle w:val="Heading3"/>
        <w:rPr>
          <w:rFonts w:ascii="Times New Roman" w:hAnsi="Times New Roman"/>
          <w:sz w:val="22"/>
          <w:rPrChange w:id="67" w:author="pcinst" w:date="2014-01-20T16:55:00Z">
            <w:rPr/>
          </w:rPrChange>
        </w:rPr>
        <w:pPrChange w:id="68" w:author="pcinst" w:date="2014-01-20T16:55:00Z">
          <w:pPr/>
        </w:pPrChange>
      </w:pPr>
      <w:ins w:id="69" w:author="pcinst" w:date="2014-01-20T16:55:00Z">
        <w:r>
          <w:rPr>
            <w:rStyle w:val="inlineheading"/>
            <w:i w:val="0"/>
          </w:rPr>
          <w:t>Comparing alternative analytical approaches</w:t>
        </w:r>
      </w:ins>
    </w:p>
    <w:p w14:paraId="33F64EFA" w14:textId="77777777" w:rsidR="00C01BA3" w:rsidRDefault="00C01BA3" w:rsidP="00C01BA3"/>
    <w:p w14:paraId="0B408E3C" w14:textId="0F25B734" w:rsidR="00C01BA3" w:rsidRPr="00C35F4A" w:rsidRDefault="00C01BA3" w:rsidP="00C01BA3">
      <w:r>
        <w:t xml:space="preserve">So far we have briefly discussed only the major method developments in the past five years. Obviously, it is very difficult to </w:t>
      </w:r>
      <w:r w:rsidRPr="00E82DEB">
        <w:t xml:space="preserve">recommend the ‘best’ applications </w:t>
      </w:r>
      <w:r>
        <w:t xml:space="preserve">without careful comparisons because of huge variation among them, </w:t>
      </w:r>
      <w:r w:rsidRPr="00E82DEB">
        <w:t xml:space="preserve">including </w:t>
      </w:r>
      <w:r>
        <w:t xml:space="preserve">interaction </w:t>
      </w:r>
      <w:r w:rsidRPr="00E82DEB">
        <w:t xml:space="preserve">definitions and </w:t>
      </w:r>
      <w:r w:rsidR="00C35F4A">
        <w:t>null</w:t>
      </w:r>
      <w:r w:rsidRPr="00E82DEB">
        <w:t xml:space="preserve"> distributions</w:t>
      </w:r>
      <w:r w:rsidR="00C4057C">
        <w:fldChar w:fldCharType="begin" w:fldLock="1"/>
      </w:r>
      <w:r w:rsidR="009D14BF">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C4057C">
        <w:fldChar w:fldCharType="separate"/>
      </w:r>
      <w:r w:rsidR="009D14BF" w:rsidRPr="009D14BF">
        <w:rPr>
          <w:noProof/>
          <w:vertAlign w:val="superscript"/>
        </w:rPr>
        <w:t>56</w:t>
      </w:r>
      <w:r w:rsidR="00C4057C">
        <w:fldChar w:fldCharType="end"/>
      </w:r>
      <w:r w:rsidRPr="00E82DEB">
        <w:t>. Several attempts have been made to evaluate different methods</w:t>
      </w:r>
      <w:r>
        <w:t xml:space="preserve"> previously</w:t>
      </w:r>
      <w:r w:rsidR="00C4057C">
        <w:fldChar w:fldCharType="begin" w:fldLock="1"/>
      </w:r>
      <w:r w:rsidR="009D14BF">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8,59,92\u201396&lt;/sup&gt;" }, "properties" : { "noteIndex" : 0 }, "schema" : "https://github.com/citation-style-language/schema/raw/master/csl-citation.json" }</w:instrText>
      </w:r>
      <w:r w:rsidR="00C4057C">
        <w:fldChar w:fldCharType="separate"/>
      </w:r>
      <w:r w:rsidR="009D14BF" w:rsidRPr="009D14BF">
        <w:rPr>
          <w:noProof/>
          <w:vertAlign w:val="superscript"/>
        </w:rPr>
        <w:t>58,59,92–96</w:t>
      </w:r>
      <w:r w:rsidR="00C4057C">
        <w:fldChar w:fldCharType="end"/>
      </w:r>
      <w:r w:rsidRPr="00E82DEB">
        <w:t xml:space="preserve">, </w:t>
      </w:r>
      <w:r>
        <w:t>suggesting c</w:t>
      </w:r>
      <w:r w:rsidRPr="00E82DEB">
        <w:t>ommunity-wide efforts</w:t>
      </w:r>
      <w:r w:rsidR="00C4057C">
        <w:fldChar w:fldCharType="begin" w:fldLock="1"/>
      </w:r>
      <w:r w:rsidR="009D14BF">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7&lt;/sup&gt;" }, "properties" : { "noteIndex" : 0 }, "schema" : "https://github.com/citation-style-language/schema/raw/master/csl-citation.json" }</w:instrText>
      </w:r>
      <w:r w:rsidR="00C4057C">
        <w:fldChar w:fldCharType="separate"/>
      </w:r>
      <w:r w:rsidR="009D14BF" w:rsidRPr="009D14BF">
        <w:rPr>
          <w:noProof/>
          <w:vertAlign w:val="superscript"/>
        </w:rPr>
        <w:t>97</w:t>
      </w:r>
      <w:r w:rsidR="00C4057C">
        <w:fldChar w:fldCharType="end"/>
      </w:r>
      <w:r w:rsidRPr="00E82DEB">
        <w:t xml:space="preserve"> may be essential to fulfill the task. </w:t>
      </w:r>
      <w:r>
        <w:t>Furthermore, consensus significance thresholds and standards for replication and reporting have become fundamentally important to improve the overall quality of future epistasis stu</w:t>
      </w:r>
      <w:r w:rsidR="00C35F4A">
        <w:t xml:space="preserve">dies including result sharing. </w:t>
      </w:r>
    </w:p>
    <w:p w14:paraId="469D5D3A" w14:textId="77777777" w:rsidR="00113BE5" w:rsidRDefault="00113BE5" w:rsidP="00113BE5"/>
    <w:p w14:paraId="1E0E5436" w14:textId="77777777" w:rsidR="00113BE5" w:rsidRDefault="003D4C3E" w:rsidP="00113BE5">
      <w:pPr>
        <w:pStyle w:val="Heading2"/>
      </w:pPr>
      <w:bookmarkStart w:id="70" w:name="_Toc245195960"/>
      <w:r>
        <w:t>Overview of empirical evidence for epistasis</w:t>
      </w:r>
      <w:bookmarkEnd w:id="70"/>
    </w:p>
    <w:p w14:paraId="26C162CD" w14:textId="77777777" w:rsidR="00113BE5" w:rsidRDefault="00113BE5" w:rsidP="00113BE5"/>
    <w:p w14:paraId="63F81B60" w14:textId="77777777" w:rsidR="00BC7E67" w:rsidRDefault="00BB4E1A" w:rsidP="00E9674C">
      <w:r>
        <w:t xml:space="preserve">The literature is </w:t>
      </w:r>
      <w:r w:rsidR="00B362A2">
        <w:t xml:space="preserve">replete with reports of epistasis influencing human traits, but often the </w:t>
      </w:r>
      <w:r w:rsidR="00D84B37">
        <w:t>evidence supporting such</w:t>
      </w:r>
      <w:r w:rsidR="00B362A2">
        <w:t xml:space="preserve"> claims is difficul</w:t>
      </w:r>
      <w:r w:rsidR="00E9674C">
        <w:t xml:space="preserve">t to </w:t>
      </w:r>
      <w:r w:rsidR="00D84B37">
        <w:t>evaluate</w:t>
      </w:r>
      <w:r w:rsidR="00E9674C">
        <w:t xml:space="preserve">. </w:t>
      </w:r>
      <w:proofErr w:type="gramStart"/>
      <w:r w:rsidR="00E9674C">
        <w:t>A range of</w:t>
      </w:r>
      <w:r w:rsidR="00D84B37">
        <w:t xml:space="preserve"> different</w:t>
      </w:r>
      <w:r w:rsidR="00E9674C">
        <w:t xml:space="preserve"> methods </w:t>
      </w:r>
      <w:r w:rsidR="0089033D">
        <w:t>and experimental designs have</w:t>
      </w:r>
      <w:proofErr w:type="gramEnd"/>
      <w:r w:rsidR="00E9674C">
        <w:t xml:space="preserve"> been used, ranging from</w:t>
      </w:r>
      <w:r w:rsidR="003D4CE6">
        <w:t xml:space="preserve"> </w:t>
      </w:r>
      <w:r w:rsidR="003D4CE6">
        <w:lastRenderedPageBreak/>
        <w:t>filtering approaches such as</w:t>
      </w:r>
      <w:r w:rsidR="00E9674C">
        <w:t xml:space="preserve"> hypothesis-driven candidate gene testing, to hypothesis-free</w:t>
      </w:r>
      <w:r w:rsidR="003D4CE6">
        <w:t xml:space="preserve"> exhaustive</w:t>
      </w:r>
      <w:r w:rsidR="00E9674C">
        <w:t xml:space="preserve"> searches. And indeed epistasis has been reported for a wide spectrum of </w:t>
      </w:r>
      <w:r w:rsidR="0089033D">
        <w:t xml:space="preserve">complex </w:t>
      </w:r>
      <w:r w:rsidR="00E9674C">
        <w:t>traits and diseases</w:t>
      </w:r>
      <w:r w:rsidR="0089033D">
        <w:t>. Here we provide a summary of some of these findings.</w:t>
      </w:r>
    </w:p>
    <w:p w14:paraId="403F27F6" w14:textId="77777777" w:rsidR="0089033D" w:rsidRDefault="0089033D" w:rsidP="00E9674C"/>
    <w:p w14:paraId="51ECEC65" w14:textId="77777777" w:rsidR="00FB726E" w:rsidRDefault="00FB726E" w:rsidP="00B651FE">
      <w:pPr>
        <w:pStyle w:val="Heading3"/>
      </w:pPr>
      <w:bookmarkStart w:id="71" w:name="_Toc245195961"/>
      <w:r>
        <w:t>Hypothesis-free studies</w:t>
      </w:r>
      <w:bookmarkEnd w:id="71"/>
    </w:p>
    <w:p w14:paraId="0935CB57" w14:textId="77777777" w:rsidR="00FB726E" w:rsidRDefault="00FB726E" w:rsidP="00E9674C"/>
    <w:p w14:paraId="6FC68A9D" w14:textId="02CB6478" w:rsidR="00B362A2" w:rsidRDefault="0089033D" w:rsidP="00113BE5">
      <w:r>
        <w:t xml:space="preserve">The Welcome Trust Case Control Consortium (WTCCC) </w:t>
      </w:r>
      <w:r w:rsidR="006E53E5">
        <w:t xml:space="preserve">data has been fruitful </w:t>
      </w:r>
      <w:r w:rsidR="00C66A4D">
        <w:t>in</w:t>
      </w:r>
      <w:r w:rsidR="006E53E5">
        <w:t xml:space="preserve"> identifying </w:t>
      </w:r>
      <w:r w:rsidR="006E53E5" w:rsidRPr="00604275">
        <w:rPr>
          <w:b/>
        </w:rPr>
        <w:t>marginal</w:t>
      </w:r>
      <w:r w:rsidR="006E53E5">
        <w:t xml:space="preserve"> additive effects of modest size</w:t>
      </w:r>
      <w:r w:rsidR="00B255B5">
        <w:t xml:space="preserve">, </w:t>
      </w:r>
      <w:r w:rsidR="00DE2A77">
        <w:t xml:space="preserve">and indeed exhaustive two-locus searches have been applied also. Wan </w:t>
      </w:r>
      <w:r w:rsidR="00C4057C" w:rsidRPr="003D4CE6">
        <w:rPr>
          <w:i/>
        </w:rPr>
        <w:t>et al</w:t>
      </w:r>
      <w:r w:rsidR="00BB3CF2">
        <w:t>.</w:t>
      </w:r>
      <w:r w:rsidR="00C4057C">
        <w:fldChar w:fldCharType="begin" w:fldLock="1"/>
      </w:r>
      <w:r w:rsidR="009D14B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C4057C">
        <w:fldChar w:fldCharType="separate"/>
      </w:r>
      <w:r w:rsidR="009D14BF" w:rsidRPr="009D14BF">
        <w:rPr>
          <w:noProof/>
          <w:vertAlign w:val="superscript"/>
        </w:rPr>
        <w:t>19</w:t>
      </w:r>
      <w:r w:rsidR="00C4057C">
        <w:fldChar w:fldCharType="end"/>
      </w:r>
      <w:r w:rsidR="00DE2A77">
        <w:t xml:space="preserve"> used BOOST software to perform a search for pairwise interactions in each of the seven traits, and </w:t>
      </w:r>
      <w:del w:id="72" w:author="Gib Hemani" w:date="2014-01-22T15:37:00Z">
        <w:r w:rsidR="00DE2A77" w:rsidDel="00C50B28">
          <w:delText>claimed to have identified</w:delText>
        </w:r>
      </w:del>
      <w:ins w:id="73" w:author="Gib Hemani" w:date="2014-01-22T15:37:00Z">
        <w:r w:rsidR="00C50B28">
          <w:t>reported</w:t>
        </w:r>
      </w:ins>
      <w:r w:rsidR="00DE2A77">
        <w:t xml:space="preserve"> thousands of significant interactions in total. The vast majority </w:t>
      </w:r>
      <w:r w:rsidR="00A834EC">
        <w:t>of interactions were</w:t>
      </w:r>
      <w:r w:rsidR="00DE2A77">
        <w:t xml:space="preserve"> between SNPs </w:t>
      </w:r>
      <w:r w:rsidR="00D84B37">
        <w:t>with</w:t>
      </w:r>
      <w:r w:rsidR="00DE2A77">
        <w:t xml:space="preserve">in the MHC region affecting type 1 diabetes </w:t>
      </w:r>
      <w:r w:rsidR="00A834EC">
        <w:t>or</w:t>
      </w:r>
      <w:r w:rsidR="00DE2A77">
        <w:t xml:space="preserve"> rheumatoid arthriti</w:t>
      </w:r>
      <w:r w:rsidR="00A834EC">
        <w:t>s, which may be attributable to haplotype effects</w:t>
      </w:r>
      <w:r w:rsidR="003D4CE6">
        <w:t xml:space="preserve"> </w:t>
      </w:r>
      <w:r w:rsidR="00A834EC">
        <w:t xml:space="preserve">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Lippert </w:t>
      </w:r>
      <w:r w:rsidR="00C4057C" w:rsidRPr="003D4CE6">
        <w:rPr>
          <w:i/>
        </w:rPr>
        <w:t>et al</w:t>
      </w:r>
      <w:r w:rsidR="00FC2C73">
        <w:t>.</w:t>
      </w:r>
      <w:r w:rsidR="00C4057C">
        <w:fldChar w:fldCharType="begin" w:fldLock="1"/>
      </w:r>
      <w:r w:rsidR="009D14BF">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8&lt;/sup&gt;" }, "properties" : { "noteIndex" : 0 }, "schema" : "https://github.com/citation-style-language/schema/raw/master/csl-citation.json" }</w:instrText>
      </w:r>
      <w:r w:rsidR="00C4057C">
        <w:fldChar w:fldCharType="separate"/>
      </w:r>
      <w:r w:rsidR="009D14BF" w:rsidRPr="009D14BF">
        <w:rPr>
          <w:noProof/>
          <w:vertAlign w:val="superscript"/>
        </w:rPr>
        <w:t>98</w:t>
      </w:r>
      <w:r w:rsidR="00C4057C">
        <w:fldChar w:fldCharType="end"/>
      </w:r>
      <w:r w:rsidR="00691C3F">
        <w:t xml:space="preserve"> also performed exhaustive scans for the seven diseases in WTCCC. Their results largely echoed those presented in Wan </w:t>
      </w:r>
      <w:r w:rsidR="00C4057C" w:rsidRPr="003D4CE6">
        <w:rPr>
          <w:i/>
        </w:rPr>
        <w:t>et al</w:t>
      </w:r>
      <w:r w:rsidR="00FC2C73">
        <w:t>.</w:t>
      </w:r>
      <w:r w:rsidR="00691C3F">
        <w:t>, but again there was no attempt at replication to verify these statistical claims.</w:t>
      </w:r>
    </w:p>
    <w:p w14:paraId="2EC0AA37" w14:textId="77777777" w:rsidR="00FB726E" w:rsidRDefault="00FB726E" w:rsidP="00113BE5"/>
    <w:p w14:paraId="304EB927" w14:textId="77777777"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ttempted to replicate these results, however although the interacting regions showed some evidence for replication, the actual discovery SNPs did not. </w:t>
      </w:r>
    </w:p>
    <w:p w14:paraId="5721D759" w14:textId="77777777" w:rsidR="007C1B0F" w:rsidRDefault="007C1B0F" w:rsidP="00113BE5"/>
    <w:p w14:paraId="484F446D" w14:textId="39E5C6DC" w:rsidR="007C1B0F" w:rsidRDefault="007C1B0F" w:rsidP="00113BE5">
      <w:pPr>
        <w:rPr>
          <w:ins w:id="74" w:author="Gib Hemani" w:date="2014-01-22T15:39:00Z"/>
        </w:rPr>
      </w:pPr>
      <w:r>
        <w:t xml:space="preserve">The trend that emerges is that </w:t>
      </w:r>
      <w:r w:rsidR="000949EE">
        <w:t>there are hints of epistasis being uncovered through exhaustive searches</w:t>
      </w:r>
      <w:ins w:id="75" w:author="Gib Hemani" w:date="2014-01-22T15:38:00Z">
        <w:r w:rsidR="00C50B28">
          <w:t xml:space="preserve"> for complex traits</w:t>
        </w:r>
      </w:ins>
      <w:r w:rsidR="000949EE">
        <w:t>,</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w:t>
      </w:r>
      <w:r w:rsidR="00C4057C" w:rsidRPr="00401EC2">
        <w:rPr>
          <w:i/>
        </w:rPr>
        <w:t>et al</w:t>
      </w:r>
      <w:r w:rsidR="00FD5699">
        <w:t>.</w:t>
      </w:r>
      <w:r w:rsidR="00B87FE3">
        <w:t>,</w:t>
      </w:r>
      <w:r w:rsidR="00C4057C">
        <w:fldChar w:fldCharType="begin" w:fldLock="1"/>
      </w:r>
      <w:r w:rsidR="009D14BF">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99&lt;/sup&gt;" }, "properties" : { "noteIndex" : 0 }, "schema" : "https://github.com/citation-style-language/schema/raw/master/csl-citation.json" }</w:instrText>
      </w:r>
      <w:r w:rsidR="00C4057C">
        <w:fldChar w:fldCharType="separate"/>
      </w:r>
      <w:r w:rsidR="009D14BF" w:rsidRPr="009D14BF">
        <w:rPr>
          <w:noProof/>
          <w:vertAlign w:val="superscript"/>
        </w:rPr>
        <w:t>99</w:t>
      </w:r>
      <w:r w:rsidR="00C4057C">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C4057C">
        <w:fldChar w:fldCharType="begin" w:fldLock="1"/>
      </w:r>
      <w:r w:rsidR="009D14BF">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0&lt;/sup&gt;" }, "properties" : { "noteIndex" : 0 }, "schema" : "https://github.com/citation-style-language/schema/raw/master/csl-citation.json" }</w:instrText>
      </w:r>
      <w:r w:rsidR="00C4057C">
        <w:fldChar w:fldCharType="separate"/>
      </w:r>
      <w:r w:rsidR="009D14BF" w:rsidRPr="009D14BF">
        <w:rPr>
          <w:noProof/>
          <w:vertAlign w:val="superscript"/>
        </w:rPr>
        <w:t>100</w:t>
      </w:r>
      <w:r w:rsidR="00C4057C">
        <w:fldChar w:fldCharType="end"/>
      </w:r>
      <w:r w:rsidR="007A5719">
        <w:t xml:space="preserve">, </w:t>
      </w:r>
      <w:ins w:id="76" w:author="pcinst" w:date="2014-01-20T17:26:00Z">
        <w:r w:rsidR="00244B52">
          <w:t>body mass index (</w:t>
        </w:r>
      </w:ins>
      <w:r w:rsidR="00AD1426">
        <w:t>BMI</w:t>
      </w:r>
      <w:ins w:id="77" w:author="pcinst" w:date="2014-01-20T17:26:00Z">
        <w:r w:rsidR="00244B52">
          <w:t>)</w:t>
        </w:r>
      </w:ins>
      <w:r w:rsidR="00C4057C">
        <w:fldChar w:fldCharType="begin" w:fldLock="1"/>
      </w:r>
      <w:r w:rsidR="009D14BF">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1&lt;/sup&gt;" }, "properties" : { "noteIndex" : 0 }, "schema" : "https://github.com/citation-style-language/schema/raw/master/csl-citation.json" }</w:instrText>
      </w:r>
      <w:r w:rsidR="00C4057C">
        <w:fldChar w:fldCharType="separate"/>
      </w:r>
      <w:r w:rsidR="009D14BF" w:rsidRPr="009D14BF">
        <w:rPr>
          <w:noProof/>
          <w:vertAlign w:val="superscript"/>
        </w:rPr>
        <w:t>101</w:t>
      </w:r>
      <w:r w:rsidR="00C4057C">
        <w:fldChar w:fldCharType="end"/>
      </w:r>
      <w:r w:rsidR="00AD1426">
        <w:t xml:space="preserve"> and serum uric acid levels</w:t>
      </w:r>
      <w:r w:rsidR="00C4057C">
        <w:fldChar w:fldCharType="begin" w:fldLock="1"/>
      </w:r>
      <w:r w:rsidR="009D14BF">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2&lt;/sup&gt;" }, "properties" : { "noteIndex" : 0 }, "schema" : "https://github.com/citation-style-language/schema/raw/master/csl-citation.json" }</w:instrText>
      </w:r>
      <w:r w:rsidR="00C4057C">
        <w:fldChar w:fldCharType="separate"/>
      </w:r>
      <w:r w:rsidR="009D14BF" w:rsidRPr="009D14BF">
        <w:rPr>
          <w:noProof/>
          <w:vertAlign w:val="superscript"/>
        </w:rPr>
        <w:t>102</w:t>
      </w:r>
      <w:r w:rsidR="00C4057C">
        <w:fldChar w:fldCharType="end"/>
      </w:r>
      <w:r w:rsidR="00AD1426">
        <w:t>.</w:t>
      </w:r>
      <w:ins w:id="78" w:author="Gib Hemani" w:date="2014-01-22T16:36:00Z">
        <w:r w:rsidR="001E3446">
          <w:t xml:space="preserve"> Is this lack of findings</w:t>
        </w:r>
      </w:ins>
      <w:ins w:id="79" w:author="Gib Hemani" w:date="2014-01-22T16:37:00Z">
        <w:r w:rsidR="001E3446">
          <w:t xml:space="preserve"> the result of underpowered studies, or do they demonstrate that epistasis simply doesn</w:t>
        </w:r>
      </w:ins>
      <w:ins w:id="80" w:author="Gib Hemani" w:date="2014-01-22T16:38:00Z">
        <w:r w:rsidR="001E3446">
          <w:t xml:space="preserve">’t comprise any substantial amount of variance in complex traits? </w:t>
        </w:r>
      </w:ins>
      <w:ins w:id="81" w:author="Gib Hemani" w:date="2014-01-22T16:41:00Z">
        <w:r w:rsidR="001E3446">
          <w:t xml:space="preserve">Some evidence is now emerging that </w:t>
        </w:r>
      </w:ins>
      <w:ins w:id="82" w:author="Gib Hemani" w:date="2014-01-22T16:43:00Z">
        <w:r w:rsidR="001E3446">
          <w:t>both conclusions are likely to be true.</w:t>
        </w:r>
      </w:ins>
    </w:p>
    <w:p w14:paraId="2400F44C" w14:textId="77777777" w:rsidR="00C50B28" w:rsidRDefault="00C50B28" w:rsidP="00113BE5">
      <w:pPr>
        <w:rPr>
          <w:ins w:id="83" w:author="Gib Hemani" w:date="2014-01-22T15:39:00Z"/>
        </w:rPr>
      </w:pPr>
    </w:p>
    <w:p w14:paraId="53A8D443" w14:textId="568C67AF" w:rsidR="00C50B28" w:rsidDel="00A471D8" w:rsidRDefault="00C50B28" w:rsidP="00113BE5">
      <w:pPr>
        <w:rPr>
          <w:del w:id="84" w:author="Gib Hemani" w:date="2014-01-22T16:44:00Z"/>
        </w:rPr>
      </w:pPr>
      <w:ins w:id="85" w:author="Gib Hemani" w:date="2014-01-22T15:40:00Z">
        <w:r>
          <w:t>In an attempt to maximize detection power, one method is to choose traits for which genetic effects are expected to be large, such as is the case in gene expression</w:t>
        </w:r>
      </w:ins>
      <w:ins w:id="86" w:author="Gib Hemani" w:date="2014-01-22T17:55:00Z">
        <w:r w:rsidR="004822FF">
          <w:fldChar w:fldCharType="begin" w:fldLock="1"/>
        </w:r>
      </w:ins>
      <w:r w:rsidR="009D14BF">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4822FF">
        <w:fldChar w:fldCharType="separate"/>
      </w:r>
      <w:r w:rsidR="009D14BF" w:rsidRPr="009D14BF">
        <w:rPr>
          <w:noProof/>
          <w:vertAlign w:val="superscript"/>
        </w:rPr>
        <w:t>103</w:t>
      </w:r>
      <w:ins w:id="87" w:author="Gib Hemani" w:date="2014-01-22T17:55:00Z">
        <w:r w:rsidR="004822FF">
          <w:fldChar w:fldCharType="end"/>
        </w:r>
      </w:ins>
      <w:ins w:id="88" w:author="Gib Hemani" w:date="2014-01-22T15:40:00Z">
        <w:r>
          <w:t>.</w:t>
        </w:r>
      </w:ins>
      <w:ins w:id="89" w:author="Gib Hemani" w:date="2014-01-22T16:39:00Z">
        <w:r w:rsidR="001E3446">
          <w:t xml:space="preserve"> Using the Brisbane Systems Genetics Study</w:t>
        </w:r>
      </w:ins>
      <w:ins w:id="90" w:author="Gib Hemani" w:date="2014-01-22T17:58:00Z">
        <w:r w:rsidR="007361F2">
          <w:fldChar w:fldCharType="begin" w:fldLock="1"/>
        </w:r>
      </w:ins>
      <w:r w:rsidR="009D14BF">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7361F2">
        <w:fldChar w:fldCharType="separate"/>
      </w:r>
      <w:r w:rsidR="009D14BF" w:rsidRPr="009D14BF">
        <w:rPr>
          <w:noProof/>
          <w:vertAlign w:val="superscript"/>
        </w:rPr>
        <w:t>104</w:t>
      </w:r>
      <w:ins w:id="91" w:author="Gib Hemani" w:date="2014-01-22T17:58:00Z">
        <w:r w:rsidR="007361F2">
          <w:fldChar w:fldCharType="end"/>
        </w:r>
      </w:ins>
      <w:ins w:id="92" w:author="Gib Hemani" w:date="2014-01-22T16:39:00Z">
        <w:r w:rsidR="001E3446">
          <w:t xml:space="preserve"> (BSGS) data of 846 </w:t>
        </w:r>
        <w:r w:rsidR="001E3446">
          <w:lastRenderedPageBreak/>
          <w:t xml:space="preserve">individuals with gene expression levels measured in whole blood, it was demonstrated that multiple instances of epistatic effects could be detected </w:t>
        </w:r>
      </w:ins>
      <w:ins w:id="93" w:author="Gib Hemani" w:date="2014-01-22T16:40:00Z">
        <w:r w:rsidR="001E3446">
          <w:t xml:space="preserve">using </w:t>
        </w:r>
      </w:ins>
      <w:ins w:id="94" w:author="Gib Hemani" w:date="2014-01-22T16:43:00Z">
        <w:r w:rsidR="00A471D8">
          <w:t xml:space="preserve">an </w:t>
        </w:r>
      </w:ins>
      <w:ins w:id="95" w:author="Gib Hemani" w:date="2014-01-22T16:40:00Z">
        <w:r w:rsidR="001E3446">
          <w:t>exhaustive</w:t>
        </w:r>
      </w:ins>
      <w:ins w:id="96" w:author="Gib Hemani" w:date="2014-01-22T16:43:00Z">
        <w:r w:rsidR="00A471D8">
          <w:t xml:space="preserve"> pairwise </w:t>
        </w:r>
      </w:ins>
      <w:ins w:id="97" w:author="Gib Hemani" w:date="2014-01-22T16:40:00Z">
        <w:r w:rsidR="001E3446">
          <w:t xml:space="preserve">search </w:t>
        </w:r>
        <w:r w:rsidR="00A471D8">
          <w:t>method</w:t>
        </w:r>
      </w:ins>
      <w:ins w:id="98" w:author="Gib Hemani" w:date="2014-01-22T16:44:00Z">
        <w:r w:rsidR="00A471D8">
          <w:t>, with significant replication in two independent samples</w:t>
        </w:r>
      </w:ins>
      <w:ins w:id="99" w:author="Gib Hemani" w:date="2014-01-22T17:59:00Z">
        <w:r w:rsidR="007361F2">
          <w:fldChar w:fldCharType="begin" w:fldLock="1"/>
        </w:r>
      </w:ins>
      <w:r w:rsidR="009D14BF">
        <w: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5&lt;/sup&gt;" }, "properties" : { "noteIndex" : 0 }, "schema" : "https://github.com/citation-style-language/schema/raw/master/csl-citation.json" }</w:instrText>
      </w:r>
      <w:r w:rsidR="007361F2">
        <w:fldChar w:fldCharType="separate"/>
      </w:r>
      <w:r w:rsidR="009D14BF" w:rsidRPr="009D14BF">
        <w:rPr>
          <w:noProof/>
          <w:vertAlign w:val="superscript"/>
        </w:rPr>
        <w:t>105</w:t>
      </w:r>
      <w:ins w:id="100" w:author="Gib Hemani" w:date="2014-01-22T17:59:00Z">
        <w:r w:rsidR="007361F2">
          <w:fldChar w:fldCharType="end"/>
        </w:r>
      </w:ins>
      <w:ins w:id="101" w:author="Gib Hemani" w:date="2014-01-22T16:44:00Z">
        <w:r w:rsidR="00A471D8">
          <w:t xml:space="preserve">. </w:t>
        </w:r>
      </w:ins>
      <w:ins w:id="102" w:author="Gib Hemani" w:date="2014-01-22T16:48:00Z">
        <w:r w:rsidR="00A471D8">
          <w:t xml:space="preserve">An important conclusion from the study was that </w:t>
        </w:r>
      </w:ins>
      <w:ins w:id="103" w:author="Gib Hemani" w:date="2014-01-22T16:49:00Z">
        <w:r w:rsidR="00A471D8">
          <w:t>even after correcting for power discrepancy substantially</w:t>
        </w:r>
      </w:ins>
      <w:ins w:id="104" w:author="Gib Hemani" w:date="2014-01-22T16:48:00Z">
        <w:r w:rsidR="00A471D8">
          <w:t xml:space="preserve"> more genetic variance was attributable to additive effects than to non-additive effects, and this is consistent with the observation that identifying robust epistatic signals in </w:t>
        </w:r>
        <w:proofErr w:type="gramStart"/>
        <w:r w:rsidR="00A471D8">
          <w:t>higher level</w:t>
        </w:r>
        <w:proofErr w:type="gramEnd"/>
        <w:r w:rsidR="00A471D8">
          <w:t xml:space="preserve"> complex traits is difficult.</w:t>
        </w:r>
      </w:ins>
    </w:p>
    <w:p w14:paraId="0EE3E137" w14:textId="77777777" w:rsidR="00CD1DAF" w:rsidRDefault="00CD1DAF" w:rsidP="00113BE5"/>
    <w:p w14:paraId="5743AA69" w14:textId="77777777" w:rsidR="00FB726E" w:rsidRDefault="00FB726E" w:rsidP="00B651FE">
      <w:pPr>
        <w:pStyle w:val="Heading3"/>
      </w:pPr>
      <w:bookmarkStart w:id="105" w:name="_Toc245195962"/>
      <w:r>
        <w:t>Hypothesis-driven studies</w:t>
      </w:r>
      <w:bookmarkEnd w:id="105"/>
    </w:p>
    <w:p w14:paraId="59ED5728" w14:textId="77777777" w:rsidR="00AF3973" w:rsidRDefault="00AF3973" w:rsidP="00AF3973"/>
    <w:p w14:paraId="013591A5" w14:textId="77777777"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7F2120EF" w14:textId="77777777" w:rsidR="00570AEB" w:rsidRDefault="00570AEB" w:rsidP="00AF3973"/>
    <w:p w14:paraId="34F9614B" w14:textId="74660D38" w:rsidR="00AF3973" w:rsidRPr="00AF3973" w:rsidRDefault="00AF3973" w:rsidP="00AF3973">
      <w:r>
        <w:t xml:space="preserve">The sheer volume of reports of epistasis is exemplified by an important study by Combarros </w:t>
      </w:r>
      <w:r w:rsidR="00C4057C" w:rsidRPr="00401EC2">
        <w:rPr>
          <w:i/>
        </w:rPr>
        <w:t>et al</w:t>
      </w:r>
      <w:r w:rsidR="003C3192">
        <w:t>.</w:t>
      </w:r>
      <w:r w:rsidR="00C4057C">
        <w:fldChar w:fldCharType="begin" w:fldLock="1"/>
      </w:r>
      <w:r w:rsidR="009D14BF">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6&lt;/sup&gt;" }, "properties" : { "noteIndex" : 0 }, "schema" : "https://github.com/citation-style-language/schema/raw/master/csl-citation.json" }</w:instrText>
      </w:r>
      <w:r w:rsidR="00C4057C">
        <w:fldChar w:fldCharType="separate"/>
      </w:r>
      <w:proofErr w:type="gramStart"/>
      <w:r w:rsidR="009D14BF" w:rsidRPr="009D14BF">
        <w:rPr>
          <w:noProof/>
          <w:vertAlign w:val="superscript"/>
        </w:rPr>
        <w:t>106</w:t>
      </w:r>
      <w:r w:rsidR="00C4057C">
        <w:fldChar w:fldCharType="end"/>
      </w:r>
      <w:r>
        <w:t>, where they collated data from over 100 publications that reported epistasis</w:t>
      </w:r>
      <w:r w:rsidR="003D4C3E">
        <w:t xml:space="preserve"> of some form</w:t>
      </w:r>
      <w:r>
        <w:t xml:space="preserve"> influencing Alzheimer’s disease (and related traits such as age of onset).</w:t>
      </w:r>
      <w:proofErr w:type="gramEnd"/>
      <w:r>
        <w:t xml:space="preserve">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w:t>
      </w:r>
      <w:r w:rsidR="00C4057C" w:rsidRPr="00401EC2">
        <w:rPr>
          <w:i/>
        </w:rPr>
        <w:t>APOE4</w:t>
      </w:r>
      <w:r>
        <w:t>). Though</w:t>
      </w:r>
      <w:r w:rsidR="00B51D06">
        <w:t>, ostensibly,</w:t>
      </w:r>
      <w:r>
        <w:t xml:space="preserve"> this is more than </w:t>
      </w:r>
      <w:r w:rsidR="00B51D06">
        <w:t xml:space="preserve">what </w:t>
      </w:r>
      <w:r>
        <w:t xml:space="preserve">is expected by chance, </w:t>
      </w:r>
      <w:r w:rsidR="00B51D06">
        <w:t xml:space="preserve">Combarros </w:t>
      </w:r>
      <w:r w:rsidR="00C4057C" w:rsidRPr="00401EC2">
        <w:rPr>
          <w:i/>
        </w:rPr>
        <w:t>et al</w:t>
      </w:r>
      <w:r w:rsidR="003C3192">
        <w:t>.</w:t>
      </w:r>
      <w:r w:rsidR="00B51D06">
        <w:t xml:space="preserve">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5E1651FC" w14:textId="77777777" w:rsidR="00AF3973" w:rsidRDefault="00AF3973" w:rsidP="00AF3973"/>
    <w:p w14:paraId="1954254A" w14:textId="0025FD83"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rsidR="00C4057C">
        <w:fldChar w:fldCharType="begin" w:fldLock="1"/>
      </w:r>
      <w:r w:rsidR="009D14BF">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7\u2013109&lt;/sup&gt;" }, "properties" : { "noteIndex" : 0 }, "schema" : "https://github.com/citation-style-language/schema/raw/master/csl-citation.json" }</w:instrText>
      </w:r>
      <w:r w:rsidR="00C4057C">
        <w:fldChar w:fldCharType="separate"/>
      </w:r>
      <w:r w:rsidR="009D14BF" w:rsidRPr="009D14BF">
        <w:rPr>
          <w:noProof/>
          <w:vertAlign w:val="superscript"/>
        </w:rPr>
        <w:t>107–109</w:t>
      </w:r>
      <w:r w:rsidR="00C4057C">
        <w:fldChar w:fldCharType="end"/>
      </w:r>
      <w:r>
        <w:t xml:space="preserve"> or shown to replicate</w:t>
      </w:r>
      <w:r w:rsidR="00C4057C">
        <w:fldChar w:fldCharType="begin" w:fldLock="1"/>
      </w:r>
      <w:r w:rsidR="009D14BF">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10&lt;/sup&gt;" }, "properties" : { "noteIndex" : 0 }, "schema" : "https://github.com/citation-style-language/schema/raw/master/csl-citation.json" }</w:instrText>
      </w:r>
      <w:r w:rsidR="00C4057C">
        <w:fldChar w:fldCharType="separate"/>
      </w:r>
      <w:r w:rsidR="009D14BF" w:rsidRPr="009D14BF">
        <w:rPr>
          <w:noProof/>
          <w:vertAlign w:val="superscript"/>
        </w:rPr>
        <w:t>110</w:t>
      </w:r>
      <w:r w:rsidR="00C4057C">
        <w:fldChar w:fldCharType="end"/>
      </w:r>
      <w:r>
        <w:t xml:space="preserve"> in the Epistasis Project cohort, but perhaps the main conclusion from this work is that one must be cautious in reporting or interpreting epistasis because it appears that </w:t>
      </w:r>
      <w:r w:rsidR="00401EC2">
        <w:t xml:space="preserve">in the absence of solid replication we cannot refute the argument that </w:t>
      </w:r>
      <w:r>
        <w:t xml:space="preserve">the </w:t>
      </w:r>
      <w:r w:rsidR="00D84B37">
        <w:t xml:space="preserve">results are consistent with the </w:t>
      </w:r>
      <w:r>
        <w:t xml:space="preserve">majority </w:t>
      </w:r>
      <w:r w:rsidR="00D84B37">
        <w:t xml:space="preserve">being </w:t>
      </w:r>
      <w:r>
        <w:t>false positives.</w:t>
      </w:r>
    </w:p>
    <w:p w14:paraId="4C273B35" w14:textId="77777777" w:rsidR="00AF3973" w:rsidRDefault="00AF3973" w:rsidP="00AF3973"/>
    <w:p w14:paraId="18174A5B" w14:textId="31DC0D13" w:rsidR="009F7282" w:rsidRDefault="003D4C3E" w:rsidP="00113BE5">
      <w:r>
        <w:t>Beyond</w:t>
      </w:r>
      <w:r w:rsidR="00B51D06">
        <w:t xml:space="preserve"> the Epistasis Project other statistically robust examples of </w:t>
      </w:r>
      <w:r w:rsidR="00235BDE">
        <w:t>epistasis have</w:t>
      </w:r>
      <w:r w:rsidR="00E548EE">
        <w:t xml:space="preserve"> also</w:t>
      </w:r>
      <w:r w:rsidR="00235BDE">
        <w:t xml:space="preserve"> been shown. </w:t>
      </w:r>
      <w:r w:rsidR="00AF3973">
        <w:t xml:space="preserve">For example, Rhinn </w:t>
      </w:r>
      <w:r w:rsidR="00C4057C" w:rsidRPr="00401EC2">
        <w:rPr>
          <w:i/>
        </w:rPr>
        <w:t>et al</w:t>
      </w:r>
      <w:r w:rsidR="001548F0">
        <w:rPr>
          <w:i/>
        </w:rPr>
        <w:t>.</w:t>
      </w:r>
      <w:r w:rsidR="00C4057C">
        <w:fldChar w:fldCharType="begin" w:fldLock="1"/>
      </w:r>
      <w:r w:rsidR="009D14BF">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11&lt;/sup&gt;" }, "properties" : { "noteIndex" : 0 }, "schema" : "https://github.com/citation-style-language/schema/raw/master/csl-citation.json" }</w:instrText>
      </w:r>
      <w:r w:rsidR="00C4057C">
        <w:fldChar w:fldCharType="separate"/>
      </w:r>
      <w:r w:rsidR="009D14BF" w:rsidRPr="009D14BF">
        <w:rPr>
          <w:noProof/>
          <w:vertAlign w:val="superscript"/>
        </w:rPr>
        <w:t>111</w:t>
      </w:r>
      <w:r w:rsidR="00C4057C">
        <w:fldChar w:fldCharType="end"/>
      </w:r>
      <w:r w:rsidR="00AF3973">
        <w:t xml:space="preserve"> designed a study to identify differential gene expression caused by </w:t>
      </w:r>
      <w:r w:rsidR="00C4057C" w:rsidRPr="00401EC2">
        <w:rPr>
          <w:i/>
        </w:rPr>
        <w:t>APOE4</w:t>
      </w:r>
      <w:r w:rsidR="00AF3973">
        <w:t xml:space="preserve"> and independent of </w:t>
      </w:r>
      <w:r w:rsidR="00C4057C" w:rsidRPr="00401EC2">
        <w:rPr>
          <w:i/>
        </w:rPr>
        <w:t>APOE4</w:t>
      </w:r>
      <w:r w:rsidR="00AF3973">
        <w:t xml:space="preserve"> in conferring a risk for late onset Alzheimer’s disease. In doing so, they demonstrated two genetic interactions where SNPs regulating </w:t>
      </w:r>
      <w:r w:rsidR="00C4057C" w:rsidRPr="00401EC2">
        <w:rPr>
          <w:i/>
        </w:rPr>
        <w:t>FYN</w:t>
      </w:r>
      <w:r w:rsidR="00AF3973">
        <w:t xml:space="preserve"> and </w:t>
      </w:r>
      <w:r w:rsidR="00C4057C" w:rsidRPr="00401EC2">
        <w:rPr>
          <w:i/>
        </w:rPr>
        <w:t>RNF219</w:t>
      </w:r>
      <w:r w:rsidR="00AF3973">
        <w:t xml:space="preserve"> each decreased the risk of Alzheimer’s in </w:t>
      </w:r>
      <w:r w:rsidR="00C4057C" w:rsidRPr="00401EC2">
        <w:rPr>
          <w:i/>
        </w:rPr>
        <w:t>APOE4</w:t>
      </w:r>
      <w:r w:rsidR="00AF3973">
        <w:t xml:space="preserve"> non-carriers, but not in </w:t>
      </w:r>
      <w:r w:rsidR="00C4057C" w:rsidRPr="00401EC2">
        <w:rPr>
          <w:i/>
        </w:rPr>
        <w:t>APOE4</w:t>
      </w:r>
      <w:r w:rsidR="00AF3973">
        <w:t xml:space="preserve"> carriers. This finding was also statistically replicated in independent samples.</w:t>
      </w:r>
      <w:r>
        <w:t xml:space="preserve"> The</w:t>
      </w:r>
      <w:r w:rsidR="00235BDE">
        <w:t xml:space="preserve"> strategy of restricting the search to genetic effects that control </w:t>
      </w:r>
      <w:r w:rsidR="00235BDE" w:rsidRPr="00604275">
        <w:rPr>
          <w:b/>
        </w:rPr>
        <w:t>endophenotypes</w:t>
      </w:r>
      <w:r w:rsidR="00235BDE">
        <w:t xml:space="preserve"> that are involved in the trait of interest is an attractive idea, because it is expected that genetic effects influencing endophenotypes will be larger than those influencing higher-order traits</w:t>
      </w:r>
      <w:r w:rsidR="00DE74DC">
        <w:t xml:space="preserve">, perhaps due to their less </w:t>
      </w:r>
      <w:r w:rsidR="00DE74DC" w:rsidRPr="00604275">
        <w:rPr>
          <w:b/>
        </w:rPr>
        <w:t>polygenic architecture</w:t>
      </w:r>
      <w:r w:rsidR="009F7282">
        <w:t>.</w:t>
      </w:r>
    </w:p>
    <w:p w14:paraId="508C4054" w14:textId="77777777" w:rsidR="00DC228A" w:rsidRDefault="00DC228A" w:rsidP="00113BE5"/>
    <w:p w14:paraId="2F8CA3FE" w14:textId="6627B2F7" w:rsidR="00E81562" w:rsidRPr="00E81562" w:rsidRDefault="00E81562" w:rsidP="00113BE5">
      <w:r>
        <w:t xml:space="preserve">Multiple sclerosis (MS) is another complex trait in which epistasis has been demonstrated to have an impact. Because the </w:t>
      </w:r>
      <w:r w:rsidR="00C4057C" w:rsidRPr="00401EC2">
        <w:rPr>
          <w:i/>
        </w:rPr>
        <w:t>HLA-DR2</w:t>
      </w:r>
      <w:r>
        <w:t xml:space="preserve"> haplotype in the MHC region showed complete linkage disequilibrium over a long distance in multiple ethnic populations it was hypothesised that selection was maintaining the co-segregation of two alleles due to epistasis. </w:t>
      </w:r>
      <w:r>
        <w:rPr>
          <w:i/>
        </w:rPr>
        <w:t>In vivo</w:t>
      </w:r>
      <w:r>
        <w:t xml:space="preserve"> studies in humanised mice confirmed that separation of the two alleles led to an MS-like phenotype</w:t>
      </w:r>
      <w:r w:rsidR="00C4057C">
        <w:fldChar w:fldCharType="begin" w:fldLock="1"/>
      </w:r>
      <w:r w:rsidR="009D14BF">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lt;/sup&gt;" }, "properties" : { "noteIndex" : 0 }, "schema" : "https://github.com/citation-style-language/schema/raw/master/csl-citation.json" }</w:instrText>
      </w:r>
      <w:r w:rsidR="00C4057C">
        <w:fldChar w:fldCharType="separate"/>
      </w:r>
      <w:r w:rsidR="009D14BF" w:rsidRPr="009D14BF">
        <w:rPr>
          <w:noProof/>
          <w:vertAlign w:val="superscript"/>
        </w:rPr>
        <w:t>112</w:t>
      </w:r>
      <w:r w:rsidR="00C4057C">
        <w:fldChar w:fldCharType="end"/>
      </w:r>
      <w:r>
        <w:t xml:space="preserve">, and </w:t>
      </w:r>
      <w:r w:rsidR="009A32AA">
        <w:t>subsequent analysis in human populations showed increased incidence of MS amongst individuals exhibiting recombination between the interacting loci.</w:t>
      </w:r>
      <w:r w:rsidR="00C4057C">
        <w:fldChar w:fldCharType="begin" w:fldLock="1"/>
      </w:r>
      <w:r w:rsidR="009D14BF">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3&lt;/sup&gt;" }, "properties" : { "noteIndex" : 0 }, "schema" : "https://github.com/citation-style-language/schema/raw/master/csl-citation.json" }</w:instrText>
      </w:r>
      <w:r w:rsidR="00C4057C">
        <w:fldChar w:fldCharType="separate"/>
      </w:r>
      <w:r w:rsidR="009D14BF" w:rsidRPr="009D14BF">
        <w:rPr>
          <w:noProof/>
          <w:vertAlign w:val="superscript"/>
        </w:rPr>
        <w:t>113</w:t>
      </w:r>
      <w:r w:rsidR="00C4057C">
        <w:fldChar w:fldCharType="end"/>
      </w:r>
    </w:p>
    <w:p w14:paraId="417C1A12" w14:textId="77777777" w:rsidR="004234FE" w:rsidRDefault="004234FE" w:rsidP="00113BE5"/>
    <w:p w14:paraId="5100F35D" w14:textId="04CA780A"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 xml:space="preserve">Strange </w:t>
      </w:r>
      <w:r w:rsidR="00C4057C" w:rsidRPr="00401EC2">
        <w:rPr>
          <w:i/>
        </w:rPr>
        <w:t>et al</w:t>
      </w:r>
      <w:r w:rsidR="001A6E24">
        <w:t>.</w:t>
      </w:r>
      <w:r w:rsidR="00C4057C">
        <w:fldChar w:fldCharType="begin" w:fldLock="1"/>
      </w:r>
      <w:r w:rsidR="009D14BF">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C4057C">
        <w:fldChar w:fldCharType="separate"/>
      </w:r>
      <w:r w:rsidR="009D14BF" w:rsidRPr="009D14BF">
        <w:rPr>
          <w:noProof/>
          <w:vertAlign w:val="superscript"/>
        </w:rPr>
        <w:t>26</w:t>
      </w:r>
      <w:r w:rsidR="00C4057C">
        <w:fldChar w:fldCharType="end"/>
      </w:r>
      <w:r w:rsidR="006D3067">
        <w:t xml:space="preserve"> looked for epistasis amongst significant marginal effects from a GWA study for psoriasis, and demonstrated that the risk alleles at the </w:t>
      </w:r>
      <w:r w:rsidR="00C4057C" w:rsidRPr="00401EC2">
        <w:rPr>
          <w:i/>
        </w:rPr>
        <w:t>HLA-C</w:t>
      </w:r>
      <w:r w:rsidR="006D3067">
        <w:t xml:space="preserve"> and </w:t>
      </w:r>
      <w:r w:rsidR="00C4057C" w:rsidRPr="00401EC2">
        <w:rPr>
          <w:i/>
        </w:rPr>
        <w:t>ERAP1</w:t>
      </w:r>
      <w:r w:rsidR="006D3067">
        <w:t xml:space="preserve"> loci only conferred effects if they were both present. A similar pattern of epistasis was uncovered using the same strategy by Evans </w:t>
      </w:r>
      <w:r w:rsidR="00C4057C" w:rsidRPr="00401EC2">
        <w:rPr>
          <w:i/>
        </w:rPr>
        <w:t>et al</w:t>
      </w:r>
      <w:r w:rsidR="001A6E24">
        <w:t>.</w:t>
      </w:r>
      <w:r w:rsidR="00C4057C">
        <w:fldChar w:fldCharType="begin" w:fldLock="1"/>
      </w:r>
      <w:r w:rsidR="009D14BF">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C4057C">
        <w:fldChar w:fldCharType="separate"/>
      </w:r>
      <w:r w:rsidR="009D14BF" w:rsidRPr="009D14BF">
        <w:rPr>
          <w:noProof/>
          <w:vertAlign w:val="superscript"/>
        </w:rPr>
        <w:t>25</w:t>
      </w:r>
      <w:r w:rsidR="00C4057C">
        <w:fldChar w:fldCharType="end"/>
      </w:r>
      <w:r w:rsidR="006D3067">
        <w:t xml:space="preserve"> in a GWA study for ankylosing spondylitis, this time between </w:t>
      </w:r>
      <w:r w:rsidR="00C4057C" w:rsidRPr="00401EC2">
        <w:rPr>
          <w:i/>
        </w:rPr>
        <w:t>ERAP1</w:t>
      </w:r>
      <w:r w:rsidR="006D3067">
        <w:t xml:space="preserve"> and a large </w:t>
      </w:r>
      <w:r w:rsidR="0093274B">
        <w:t xml:space="preserve">additive </w:t>
      </w:r>
      <w:r w:rsidR="006D3067">
        <w:t xml:space="preserve">effect at </w:t>
      </w:r>
      <w:r w:rsidR="00C4057C" w:rsidRPr="00401EC2">
        <w:rPr>
          <w:i/>
        </w:rPr>
        <w:t>HLA-B27</w:t>
      </w:r>
      <w:r w:rsidR="006D3067">
        <w:t>.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C8513EC" w14:textId="77777777" w:rsidR="007C043F" w:rsidRDefault="007C043F" w:rsidP="00113BE5"/>
    <w:p w14:paraId="085A161C" w14:textId="4D24C1E2" w:rsidR="007C043F" w:rsidRDefault="007C043F" w:rsidP="00113BE5">
      <w:r>
        <w:t xml:space="preserve">One criticism of these examples of epistasis is that they are evident on the </w:t>
      </w:r>
      <w:r w:rsidRPr="00604275">
        <w:rPr>
          <w:b/>
        </w:rPr>
        <w:t>observed scale</w:t>
      </w:r>
      <w:r>
        <w:t xml:space="preserve"> of the disease trait, but because the interaction is between SNPs with large effects</w:t>
      </w:r>
      <w:ins w:id="106" w:author="pcinst" w:date="2014-01-16T15:32:00Z">
        <w:r w:rsidR="001B02F2">
          <w:t>,</w:t>
        </w:r>
      </w:ins>
      <w:r>
        <w:t xml:space="preserve"> it could be the case that on the </w:t>
      </w:r>
      <w:r w:rsidRPr="00604275">
        <w:rPr>
          <w:b/>
        </w:rPr>
        <w:t>liability scale</w:t>
      </w:r>
      <w:r>
        <w:t xml:space="preserve"> of disease the contribution to risk is purely </w:t>
      </w:r>
      <w:proofErr w:type="gramStart"/>
      <w:r>
        <w:t>additive</w:t>
      </w:r>
      <w:proofErr w:type="gramEnd"/>
      <w:r>
        <w:t xml:space="preserve">. This is indeed a philosophical quandary when dealing with </w:t>
      </w:r>
      <w:r w:rsidRPr="00604275">
        <w:rPr>
          <w:b/>
        </w:rPr>
        <w:t>binary phenotypes</w:t>
      </w:r>
      <w:r>
        <w:t xml:space="preserve">, because on the observed scale one is implicitly using an epistatic threshold model, in the sense that </w:t>
      </w:r>
      <w:r w:rsidR="000969B4">
        <w:t xml:space="preserve">the contribution of a genetic effect to an individual’s risk of becoming affected by a disease depends on the </w:t>
      </w:r>
      <w:r w:rsidR="00604275">
        <w:t>sum</w:t>
      </w:r>
      <w:r w:rsidR="000969B4">
        <w:t xml:space="preserve"> of risk alleles elsewhere in the genome.</w:t>
      </w:r>
      <w:r w:rsidR="00C4057C">
        <w:fldChar w:fldCharType="begin" w:fldLock="1"/>
      </w:r>
      <w:r w:rsidR="009D14BF">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4&lt;/sup&gt;" }, "properties" : { "noteIndex" : 0 }, "schema" : "https://github.com/citation-style-language/schema/raw/master/csl-citation.json" }</w:instrText>
      </w:r>
      <w:r w:rsidR="00C4057C">
        <w:fldChar w:fldCharType="separate"/>
      </w:r>
      <w:r w:rsidR="009D14BF" w:rsidRPr="009D14BF">
        <w:rPr>
          <w:noProof/>
          <w:vertAlign w:val="superscript"/>
        </w:rPr>
        <w:t>114</w:t>
      </w:r>
      <w:r w:rsidR="00C4057C">
        <w:fldChar w:fldCharType="end"/>
      </w:r>
      <w:r w:rsidR="000969B4">
        <w:t xml:space="preserve"> This non-linearity is particularly elevated when prevalence in the population is low, as is the case for most complex diseases.</w:t>
      </w:r>
    </w:p>
    <w:p w14:paraId="030EEDB1" w14:textId="77777777" w:rsidR="00432AB6" w:rsidRDefault="00432AB6" w:rsidP="00113BE5"/>
    <w:p w14:paraId="6EC157A5" w14:textId="0E02DE80" w:rsidR="006C3C92" w:rsidRDefault="006C3C92" w:rsidP="00113BE5">
      <w:r>
        <w:t>Given the success of identifying epistasis through endophenotypes, and by restricting the search to SNPs with known marginal effects, it is intuitive that combining these strategies should be fruitful</w:t>
      </w:r>
      <w:ins w:id="107" w:author="Gib Hemani" w:date="2014-01-22T16:54:00Z">
        <w:r w:rsidR="002330CC">
          <w:t xml:space="preserve">, consistent with the identification and replication of instances of epistasis influencing gene expression by Hemani </w:t>
        </w:r>
        <w:r w:rsidR="002330CC" w:rsidRPr="002330CC">
          <w:rPr>
            <w:i/>
            <w:rPrChange w:id="108" w:author="Gib Hemani" w:date="2014-01-22T16:54:00Z">
              <w:rPr/>
            </w:rPrChange>
          </w:rPr>
          <w:t>et al</w:t>
        </w:r>
      </w:ins>
      <w:r>
        <w:t>.</w:t>
      </w:r>
      <w:ins w:id="109" w:author="Gib Hemani" w:date="2014-01-22T16:55:00Z">
        <w:r w:rsidR="002330CC">
          <w:t xml:space="preserve"> However, power is still a</w:t>
        </w:r>
      </w:ins>
      <w:ins w:id="110" w:author="Gib Hemani" w:date="2014-01-22T16:58:00Z">
        <w:r w:rsidR="002330CC">
          <w:t xml:space="preserve">n important </w:t>
        </w:r>
      </w:ins>
      <w:ins w:id="111" w:author="Gib Hemani" w:date="2014-01-22T16:55:00Z">
        <w:r w:rsidR="002330CC">
          <w:t>factor using this study design. For example,</w:t>
        </w:r>
      </w:ins>
      <w:r>
        <w:t xml:space="preserve"> Becker </w:t>
      </w:r>
      <w:r w:rsidR="00C4057C" w:rsidRPr="00EE5ED1">
        <w:rPr>
          <w:i/>
        </w:rPr>
        <w:t>et al</w:t>
      </w:r>
      <w:r w:rsidR="00A06791">
        <w:rPr>
          <w:i/>
        </w:rPr>
        <w:t>.</w:t>
      </w:r>
      <w:r w:rsidR="00C4057C">
        <w:fldChar w:fldCharType="begin" w:fldLock="1"/>
      </w:r>
      <w:r w:rsidR="009D14BF">
        <w:instrText>ADDIN CSL_CITATION { "citationItems" : [ { "id" : "ITEM-1",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1",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9&lt;/sup&gt;" }, "properties" : { "noteIndex" : 0 }, "schema" : "https://github.com/citation-style-language/schema/raw/master/csl-citation.json" }</w:instrText>
      </w:r>
      <w:r w:rsidR="00C4057C">
        <w:fldChar w:fldCharType="separate"/>
      </w:r>
      <w:r w:rsidR="009D14BF" w:rsidRPr="009D14BF">
        <w:rPr>
          <w:noProof/>
          <w:vertAlign w:val="superscript"/>
        </w:rPr>
        <w:t>89</w:t>
      </w:r>
      <w:r w:rsidR="00C4057C">
        <w:fldChar w:fldCharType="end"/>
      </w:r>
      <w:r>
        <w:t xml:space="preserve"> </w:t>
      </w:r>
      <w:ins w:id="112" w:author="Gib Hemani" w:date="2014-01-22T16:55:00Z">
        <w:r w:rsidR="002330CC">
          <w:t xml:space="preserve">also </w:t>
        </w:r>
      </w:ins>
      <w:r>
        <w:t>searched for epistasis influencing gene expression</w:t>
      </w:r>
      <w:ins w:id="113" w:author="Gib Hemani" w:date="2014-01-22T16:56:00Z">
        <w:r w:rsidR="002330CC">
          <w:t xml:space="preserve"> but using a much smaller sample size from the HapMap project. They</w:t>
        </w:r>
      </w:ins>
      <w:del w:id="114" w:author="Gib Hemani" w:date="2014-01-22T16:56:00Z">
        <w:r w:rsidDel="002330CC">
          <w:delText>, re</w:delText>
        </w:r>
      </w:del>
      <w:ins w:id="115" w:author="Gib Hemani" w:date="2014-01-22T16:56:00Z">
        <w:r w:rsidR="002330CC">
          <w:t xml:space="preserve"> re</w:t>
        </w:r>
      </w:ins>
      <w:r>
        <w:t>stricting the search to be for probes with known cis-acting eQTLs, and looking for interactions only between a cis-acting eQTL and all remaining trans-SNPs. Though it is unclear if any of the</w:t>
      </w:r>
      <w:r w:rsidR="00206D07">
        <w:t>se</w:t>
      </w:r>
      <w:r>
        <w:t xml:space="preserve"> results surpassed a significance threshold that accounts for the experiment-wide testing burden, and no replication was attempt</w:t>
      </w:r>
      <w:r w:rsidR="009F7282">
        <w:t xml:space="preserve">ed, it appears that there was enrichment for probes with nominally significant interactions. </w:t>
      </w:r>
      <w:r w:rsidR="00604275">
        <w:t>This is in stark contrast to the numerous additive effects that are typically observed in eQTL studies.</w:t>
      </w:r>
      <w:r w:rsidR="00C4057C">
        <w:fldChar w:fldCharType="begin" w:fldLock="1"/>
      </w:r>
      <w:r w:rsidR="009D14BF">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C4057C">
        <w:fldChar w:fldCharType="separate"/>
      </w:r>
      <w:r w:rsidR="009D14BF" w:rsidRPr="009D14BF">
        <w:rPr>
          <w:noProof/>
          <w:vertAlign w:val="superscript"/>
        </w:rPr>
        <w:t>103</w:t>
      </w:r>
      <w:r w:rsidR="00C4057C">
        <w:fldChar w:fldCharType="end"/>
      </w:r>
    </w:p>
    <w:p w14:paraId="0A4C4591" w14:textId="77777777" w:rsidR="00B362A2" w:rsidRDefault="00B362A2" w:rsidP="00C35F4A">
      <w:pPr>
        <w:jc w:val="right"/>
      </w:pPr>
    </w:p>
    <w:p w14:paraId="2B157005" w14:textId="77777777"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707726F6" w14:textId="77777777" w:rsidR="00113BE5" w:rsidRDefault="00113BE5" w:rsidP="00113BE5"/>
    <w:p w14:paraId="261E9F95" w14:textId="77777777" w:rsidR="00DB5441" w:rsidRPr="00DB5441" w:rsidRDefault="00DB5441" w:rsidP="00DB5441">
      <w:pPr>
        <w:pStyle w:val="Heading2"/>
      </w:pPr>
      <w:bookmarkStart w:id="116" w:name="_Toc245195963"/>
      <w:r w:rsidRPr="00DB5441">
        <w:t>To which scientific question(s) is epistasis the answer?</w:t>
      </w:r>
      <w:bookmarkEnd w:id="116"/>
    </w:p>
    <w:p w14:paraId="7FDCE679" w14:textId="77777777" w:rsidR="004B5A6F" w:rsidRDefault="004B5A6F" w:rsidP="00DB5441"/>
    <w:p w14:paraId="5882BDDF" w14:textId="77777777" w:rsidR="00DB5441" w:rsidRPr="00DB5441" w:rsidRDefault="00DB5441" w:rsidP="00DB5441">
      <w:pPr>
        <w:pStyle w:val="Heading3"/>
      </w:pPr>
      <w:bookmarkStart w:id="117" w:name="_Toc245195964"/>
      <w:proofErr w:type="gramStart"/>
      <w:r>
        <w:t>The missing heritability?</w:t>
      </w:r>
      <w:bookmarkEnd w:id="117"/>
      <w:proofErr w:type="gramEnd"/>
    </w:p>
    <w:p w14:paraId="2ABAEF0D" w14:textId="77777777" w:rsidR="00DB5441" w:rsidRDefault="00DB5441" w:rsidP="00DB5441"/>
    <w:p w14:paraId="607193CC" w14:textId="77777777"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003FDD4B" w14:textId="77777777" w:rsidR="00DB5441" w:rsidRDefault="00DB5441" w:rsidP="00DB5441"/>
    <w:p w14:paraId="2D19341B" w14:textId="2F12D2EC" w:rsidR="00DB5441" w:rsidRDefault="00DB5441" w:rsidP="00DB5441">
      <w:r>
        <w:t xml:space="preserve">The </w:t>
      </w:r>
      <w:r w:rsidR="0001262B">
        <w:t xml:space="preserve">metric of </w:t>
      </w:r>
      <w:r>
        <w:t>missing heritability emerges from two variables, the tally of genetic effects uncovered and the estimate of the trait's h</w:t>
      </w:r>
      <w:r w:rsidRPr="00604275">
        <w:rPr>
          <w:vertAlign w:val="superscript"/>
        </w:rPr>
        <w:t>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C4057C">
        <w:fldChar w:fldCharType="begin" w:fldLock="1"/>
      </w:r>
      <w:r w:rsidR="009D14BF">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5&lt;/sup&gt;" }, "properties" : { "noteIndex" : 0 }, "schema" : "https://github.com/citation-style-language/schema/raw/master/csl-citation.json" }</w:instrText>
      </w:r>
      <w:r w:rsidR="00C4057C">
        <w:fldChar w:fldCharType="separate"/>
      </w:r>
      <w:r w:rsidR="009D14BF" w:rsidRPr="009D14BF">
        <w:rPr>
          <w:noProof/>
          <w:vertAlign w:val="superscript"/>
        </w:rPr>
        <w:t>115</w:t>
      </w:r>
      <w:r w:rsidR="00C4057C">
        <w:fldChar w:fldCharType="end"/>
      </w:r>
      <w:r w:rsidR="00D749C1">
        <w:t xml:space="preserve"> Such</w:t>
      </w:r>
      <w:r>
        <w:t xml:space="preserve"> instance</w:t>
      </w:r>
      <w:r w:rsidR="00D749C1">
        <w:t>s</w:t>
      </w:r>
      <w:r>
        <w:t xml:space="preserve"> might arise if the trait has a large </w:t>
      </w:r>
      <w:r w:rsidRPr="00604275">
        <w:rPr>
          <w:b/>
        </w:rPr>
        <w:t xml:space="preserve">mutational target </w:t>
      </w:r>
      <w:r w:rsidR="00D749C1" w:rsidRPr="00604275">
        <w:rPr>
          <w:b/>
        </w:rPr>
        <w:t>size</w:t>
      </w:r>
      <w:r w:rsidR="00D749C1">
        <w:t xml:space="preserve"> </w:t>
      </w:r>
      <w:r>
        <w:t>and is under direct selection.</w:t>
      </w:r>
      <w:r w:rsidR="00C4057C">
        <w:fldChar w:fldCharType="begin" w:fldLock="1"/>
      </w:r>
      <w:r w:rsidR="009D14BF">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C4057C">
        <w:fldChar w:fldCharType="separate"/>
      </w:r>
      <w:r w:rsidR="009D14BF" w:rsidRPr="009D14BF">
        <w:rPr>
          <w:noProof/>
          <w:vertAlign w:val="superscript"/>
        </w:rPr>
        <w:t>116</w:t>
      </w:r>
      <w:r w:rsidR="00C4057C">
        <w:fldChar w:fldCharType="end"/>
      </w:r>
      <w:r w:rsidR="0001262B">
        <w:t xml:space="preserve"> This scenario does not posit that epistatic variance contributes to additive variance, rather,</w:t>
      </w:r>
      <w:r>
        <w:t xml:space="preserve"> </w:t>
      </w:r>
      <w:r w:rsidR="0001262B">
        <w:t xml:space="preserve">searching for epistasis may lead to the identification of variants </w:t>
      </w:r>
      <w:r w:rsidR="00C411C3">
        <w:t xml:space="preserve">either rare or </w:t>
      </w:r>
      <w:r w:rsidR="0001262B">
        <w:t>with small additive effects that would otherwise go undetected in a standard GWAS</w:t>
      </w:r>
      <w:r>
        <w:t>.</w:t>
      </w:r>
      <w:r w:rsidR="00C66A4D">
        <w:t xml:space="preserve"> Some empirical evidence exists to support this hypothesis</w:t>
      </w:r>
      <w:r w:rsidR="007F561C">
        <w:t>,</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r w:rsidR="00C4057C">
        <w:fldChar w:fldCharType="separate"/>
      </w:r>
      <w:r w:rsidR="009D14BF" w:rsidRPr="009D14BF">
        <w:rPr>
          <w:noProof/>
          <w:vertAlign w:val="superscript"/>
        </w:rPr>
        <w:t>19,21</w:t>
      </w:r>
      <w:r w:rsidR="00C4057C">
        <w:fldChar w:fldCharType="end"/>
      </w:r>
      <w:r w:rsidR="007F561C">
        <w:t xml:space="preserve"> however it is unlikely to be a widespread phenomenon</w:t>
      </w:r>
      <w:r w:rsidR="00C4057C">
        <w:fldChar w:fldCharType="begin" w:fldLock="1"/>
      </w:r>
      <w:r w:rsidR="009D14BF">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7&lt;/sup&gt;" }, "properties" : { "noteIndex" : 0 }, "schema" : "https://github.com/citation-style-language/schema/raw/master/csl-citation.json" }</w:instrText>
      </w:r>
      <w:r w:rsidR="00C4057C">
        <w:fldChar w:fldCharType="separate"/>
      </w:r>
      <w:r w:rsidR="009D14BF" w:rsidRPr="009D14BF">
        <w:rPr>
          <w:noProof/>
          <w:vertAlign w:val="superscript"/>
        </w:rPr>
        <w:t>117</w:t>
      </w:r>
      <w:r w:rsidR="00C4057C">
        <w:fldChar w:fldCharType="end"/>
      </w:r>
      <w:r w:rsidR="007F561C">
        <w:t xml:space="preserve"> and theory shows that even in complex multi-locus epistatic patterns marginal additive effects are necessary to produce measurable additive variance for a trait</w:t>
      </w:r>
      <w:r w:rsidR="00271461">
        <w:t>.</w:t>
      </w:r>
      <w:r w:rsidR="00C4057C">
        <w:fldChar w:fldCharType="begin" w:fldLock="1"/>
      </w:r>
      <w:r w:rsidR="009D14BF">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8&lt;/sup&gt;" }, "properties" : { "noteIndex" : 0 }, "schema" : "https://github.com/citation-style-language/schema/raw/master/csl-citation.json" }</w:instrText>
      </w:r>
      <w:r w:rsidR="00C4057C">
        <w:fldChar w:fldCharType="separate"/>
      </w:r>
      <w:r w:rsidR="009D14BF" w:rsidRPr="009D14BF">
        <w:rPr>
          <w:noProof/>
          <w:vertAlign w:val="superscript"/>
        </w:rPr>
        <w:t>118</w:t>
      </w:r>
      <w:r w:rsidR="00C4057C">
        <w:fldChar w:fldCharType="end"/>
      </w:r>
    </w:p>
    <w:p w14:paraId="3AF0A995" w14:textId="77777777" w:rsidR="00DB5441" w:rsidRDefault="00DB5441" w:rsidP="00DB5441"/>
    <w:p w14:paraId="3DA67CB7" w14:textId="01C3BC9B" w:rsidR="00D26090"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C4057C">
        <w:fldChar w:fldCharType="begin" w:fldLock="1"/>
      </w:r>
      <w:r w:rsidR="009D14BF">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C4057C">
        <w:fldChar w:fldCharType="separate"/>
      </w:r>
      <w:r w:rsidR="009D14BF" w:rsidRPr="009D14BF">
        <w:rPr>
          <w:noProof/>
          <w:vertAlign w:val="superscript"/>
        </w:rPr>
        <w:t>1</w:t>
      </w:r>
      <w:r w:rsidR="00C4057C">
        <w:fldChar w:fldCharType="end"/>
      </w:r>
      <w:r>
        <w:t xml:space="preserve"> Thus, it is possible that under certain experimental designs heritability estimates are inflated through contamination from non-additive variation.</w:t>
      </w:r>
      <w:r w:rsidR="00C4057C">
        <w:fldChar w:fldCharType="begin" w:fldLock="1"/>
      </w:r>
      <w:r w:rsidR="009D14BF">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9&lt;/sup&gt;" }, "properties" : { "noteIndex" : 0 }, "schema" : "https://github.com/citation-style-language/schema/raw/master/csl-citation.json" }</w:instrText>
      </w:r>
      <w:r w:rsidR="00C4057C">
        <w:fldChar w:fldCharType="separate"/>
      </w:r>
      <w:r w:rsidR="009D14BF" w:rsidRPr="009D14BF">
        <w:rPr>
          <w:noProof/>
          <w:vertAlign w:val="superscript"/>
        </w:rPr>
        <w:t>119</w:t>
      </w:r>
      <w:r w:rsidR="00C4057C">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w:t>
      </w:r>
      <w:r>
        <w:lastRenderedPageBreak/>
        <w:t>illusion of additive genetic variance in twin studies</w:t>
      </w:r>
      <w:ins w:id="118" w:author="Gib Hemani" w:date="2014-01-22T17:24:00Z">
        <w:r w:rsidR="00AA462F">
          <w:fldChar w:fldCharType="begin" w:fldLock="1"/>
        </w:r>
      </w:ins>
      <w:r w:rsidR="009D14BF">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instrText>
      </w:r>
      <w:r w:rsidR="00AA462F">
        <w:fldChar w:fldCharType="separate"/>
      </w:r>
      <w:r w:rsidR="009D14BF" w:rsidRPr="009D14BF">
        <w:rPr>
          <w:noProof/>
          <w:vertAlign w:val="superscript"/>
        </w:rPr>
        <w:t>23</w:t>
      </w:r>
      <w:ins w:id="119" w:author="Gib Hemani" w:date="2014-01-22T17:24:00Z">
        <w:r w:rsidR="00AA462F">
          <w:fldChar w:fldCharType="end"/>
        </w:r>
      </w:ins>
      <w:del w:id="120" w:author="Gib Hemani" w:date="2014-01-22T17:23:00Z">
        <w:r w:rsidR="00C4057C" w:rsidDel="00AB352B">
          <w:fldChar w:fldCharType="begin" w:fldLock="1"/>
        </w:r>
        <w:r w:rsidR="00C01BA3" w:rsidDel="00AB352B">
          <w:del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0&lt;/sup&gt;" }, "properties" : { "noteIndex" : 0 }, "schema" : "https://github.com/citation-style-language/schema/raw/master/csl-citation.json" }</w:delInstrText>
        </w:r>
        <w:r w:rsidR="00C4057C" w:rsidDel="00AB352B">
          <w:fldChar w:fldCharType="separate"/>
        </w:r>
        <w:r w:rsidR="00C01BA3" w:rsidRPr="00C01BA3" w:rsidDel="00AB352B">
          <w:rPr>
            <w:noProof/>
            <w:vertAlign w:val="superscript"/>
          </w:rPr>
          <w:delText>120</w:delText>
        </w:r>
        <w:r w:rsidR="00C4057C" w:rsidDel="00AB352B">
          <w:fldChar w:fldCharType="end"/>
        </w:r>
      </w:del>
      <w:r>
        <w:t xml:space="preserve"> </w:t>
      </w:r>
      <w:r w:rsidR="000429D1">
        <w:t>(</w:t>
      </w:r>
      <w:r>
        <w:t>provided</w:t>
      </w:r>
      <w:r w:rsidR="000429D1">
        <w:t xml:space="preserve"> that large common environmental effects were present</w:t>
      </w:r>
      <w:r w:rsidR="00C4057C">
        <w:fldChar w:fldCharType="begin" w:fldLock="1"/>
      </w:r>
      <w:r w:rsidR="009D14BF">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C4057C">
        <w:fldChar w:fldCharType="separate"/>
      </w:r>
      <w:r w:rsidR="009D14BF" w:rsidRPr="009D14BF">
        <w:rPr>
          <w:noProof/>
          <w:vertAlign w:val="superscript"/>
        </w:rPr>
        <w:t>120</w:t>
      </w:r>
      <w:r w:rsidR="00C4057C">
        <w:fldChar w:fldCharType="end"/>
      </w:r>
      <w:r w:rsidR="000429D1">
        <w:t>)</w:t>
      </w:r>
      <w:r>
        <w:t>. Indeed it is a known issue in such study designs that</w:t>
      </w:r>
      <w:r w:rsidR="00A0259B">
        <w:t>,</w:t>
      </w:r>
      <w:r>
        <w:t xml:space="preserve"> </w:t>
      </w:r>
      <w:r w:rsidR="00A0259B">
        <w:t>al</w:t>
      </w:r>
      <w:r>
        <w:t>though it is not the most parsimonious model, a combination of non-additive variation and common environmental variation can lead to a significant additive parameter</w:t>
      </w:r>
      <w:r w:rsidR="000429D1">
        <w:t>.</w:t>
      </w:r>
      <w:r w:rsidR="00C4057C">
        <w:fldChar w:fldCharType="begin" w:fldLock="1"/>
      </w:r>
      <w:r w:rsidR="009D14BF">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1&lt;/sup&gt;" }, "properties" : { "noteIndex" : 0 }, "schema" : "https://github.com/citation-style-language/schema/raw/master/csl-citation.json" }</w:instrText>
      </w:r>
      <w:r w:rsidR="00C4057C">
        <w:fldChar w:fldCharType="separate"/>
      </w:r>
      <w:r w:rsidR="009D14BF" w:rsidRPr="009D14BF">
        <w:rPr>
          <w:noProof/>
          <w:vertAlign w:val="superscript"/>
        </w:rPr>
        <w:t>121</w:t>
      </w:r>
      <w:r w:rsidR="00C4057C">
        <w:fldChar w:fldCharType="end"/>
      </w:r>
      <w:r>
        <w:t xml:space="preserve"> </w:t>
      </w:r>
    </w:p>
    <w:p w14:paraId="370B4C2D" w14:textId="77777777" w:rsidR="00D26090" w:rsidRDefault="00D26090" w:rsidP="00DB5441"/>
    <w:p w14:paraId="47763011" w14:textId="42E4B734" w:rsidR="00DB5441" w:rsidRDefault="00DB5441" w:rsidP="00DB5441">
      <w:r>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C4057C">
        <w:fldChar w:fldCharType="begin" w:fldLock="1"/>
      </w:r>
      <w:r w:rsidR="009D14BF">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2&lt;/sup&gt;" }, "properties" : { "noteIndex" : 0 }, "schema" : "https://github.com/citation-style-language/schema/raw/master/csl-citation.json" }</w:instrText>
      </w:r>
      <w:r w:rsidR="00C4057C">
        <w:fldChar w:fldCharType="separate"/>
      </w:r>
      <w:r w:rsidR="009D14BF" w:rsidRPr="009D14BF">
        <w:rPr>
          <w:noProof/>
          <w:vertAlign w:val="superscript"/>
        </w:rPr>
        <w:t>122</w:t>
      </w:r>
      <w:r w:rsidR="00C4057C">
        <w:fldChar w:fldCharType="end"/>
      </w:r>
      <w:r>
        <w:t xml:space="preserve"> but h</w:t>
      </w:r>
      <w:r w:rsidRPr="000429D1">
        <w:rPr>
          <w:vertAlign w:val="superscript"/>
        </w:rPr>
        <w:t>2</w:t>
      </w:r>
      <w:r>
        <w:t xml:space="preserve"> estimates for BMI are much higher from twin studies than from family studies,</w:t>
      </w:r>
      <w:r w:rsidR="00C4057C">
        <w:fldChar w:fldCharType="begin" w:fldLock="1"/>
      </w:r>
      <w:r w:rsidR="009D14BF">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3&lt;/sup&gt;" }, "properties" : { "noteIndex" : 0 }, "schema" : "https://github.com/citation-style-language/schema/raw/master/csl-citation.json" }</w:instrText>
      </w:r>
      <w:r w:rsidR="00C4057C">
        <w:fldChar w:fldCharType="separate"/>
      </w:r>
      <w:r w:rsidR="009D14BF" w:rsidRPr="009D14BF">
        <w:rPr>
          <w:noProof/>
          <w:vertAlign w:val="superscript"/>
        </w:rPr>
        <w:t>123</w:t>
      </w:r>
      <w:r w:rsidR="00C4057C">
        <w:fldChar w:fldCharType="end"/>
      </w:r>
      <w:r>
        <w:t xml:space="preserve"> suggesting that height is probably mostly influenced by additive effects </w:t>
      </w:r>
      <w:r w:rsidR="000429D1">
        <w:t>but there is the potential for</w:t>
      </w:r>
      <w:r>
        <w:t xml:space="preserve"> non-additive effects</w:t>
      </w:r>
      <w:r w:rsidR="000429D1">
        <w:t xml:space="preserve"> to</w:t>
      </w:r>
      <w:r>
        <w:t xml:space="preserve"> play an important role in BMI.</w:t>
      </w:r>
    </w:p>
    <w:p w14:paraId="1C1ECE3A" w14:textId="77777777" w:rsidR="00DB5441" w:rsidRDefault="00DB5441" w:rsidP="00DB5441"/>
    <w:p w14:paraId="64DA3693" w14:textId="77777777" w:rsidR="00DB5441" w:rsidRPr="00DB5441" w:rsidRDefault="00DB5441" w:rsidP="00DB5441">
      <w:pPr>
        <w:pStyle w:val="Heading3"/>
      </w:pPr>
      <w:bookmarkStart w:id="121" w:name="_Toc245195965"/>
      <w:r w:rsidRPr="00DB5441">
        <w:t>Elucidating</w:t>
      </w:r>
      <w:r w:rsidR="006C44C9">
        <w:t xml:space="preserve"> putative</w:t>
      </w:r>
      <w:r w:rsidRPr="00DB5441">
        <w:t xml:space="preserve"> biological mechanisms?</w:t>
      </w:r>
      <w:bookmarkEnd w:id="121"/>
    </w:p>
    <w:p w14:paraId="226C8563" w14:textId="77777777" w:rsidR="00DB5441" w:rsidRDefault="00DB5441" w:rsidP="00DB5441"/>
    <w:p w14:paraId="3845F497" w14:textId="559F07E5" w:rsidR="004F6E42" w:rsidRDefault="00E46A48" w:rsidP="00DB5441">
      <w:r>
        <w:t>In principle, knowledge of genetically interacting regions could be very useful</w:t>
      </w:r>
      <w:r w:rsidR="004F6E42">
        <w:t xml:space="preserve"> for two reasons</w:t>
      </w:r>
      <w:r>
        <w:t>.</w:t>
      </w:r>
      <w:r w:rsidR="004F6E42">
        <w:t xml:space="preserve"> First</w:t>
      </w:r>
      <w:r w:rsidR="007F7B89">
        <w:t>ly</w:t>
      </w:r>
      <w:r w:rsidR="004F6E42">
        <w:t>, l</w:t>
      </w:r>
      <w:r w:rsidR="000F3061">
        <w:t>ike any associations, the actual locations of the variants can shed light on the mechanisms underlying the trait by virtue of being close to relevant</w:t>
      </w:r>
      <w:r w:rsidR="004F6E42">
        <w:t xml:space="preserve"> genes or genomic features, and as discussed in the previous section theory suggests that in some situations, searching for epistasis d</w:t>
      </w:r>
      <w:r w:rsidR="00D51C4B">
        <w:t>irectly may improve power to detect variants with small marginal effects.</w:t>
      </w:r>
      <w:r w:rsidR="00C4057C">
        <w:fldChar w:fldCharType="begin" w:fldLock="1"/>
      </w:r>
      <w:r w:rsidR="009D14BF">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3", "issue" : "8", "issued" : { "date-parts" : [ [ "2010", "1" ] ] }, "page" : "e12264", "title" : "Epistasis: obstacle or advantage for mapping complex traits?", "type" : "article-journal", "volume" : "5" }, "uris" : [ "http://www.mendeley.com/documents/?uuid=39170f4f-c70e-48da-9290-22d946d66e6e" ] } ], "mendeley" : { "previouslyFormattedCitation" : "&lt;sup&gt;115,116,124&lt;/sup&gt;" }, "properties" : { "noteIndex" : 0 }, "schema" : "https://github.com/citation-style-language/schema/raw/master/csl-citation.json" }</w:instrText>
      </w:r>
      <w:r w:rsidR="00C4057C">
        <w:fldChar w:fldCharType="separate"/>
      </w:r>
      <w:r w:rsidR="009D14BF" w:rsidRPr="009D14BF">
        <w:rPr>
          <w:noProof/>
          <w:vertAlign w:val="superscript"/>
        </w:rPr>
        <w:t>115,116,124</w:t>
      </w:r>
      <w:r w:rsidR="00C4057C">
        <w:fldChar w:fldCharType="end"/>
      </w:r>
    </w:p>
    <w:p w14:paraId="6EC52596" w14:textId="77777777" w:rsidR="004F6E42" w:rsidRDefault="004F6E42" w:rsidP="00DB5441"/>
    <w:p w14:paraId="1C3FD871" w14:textId="2757D426"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C4057C">
        <w:fldChar w:fldCharType="begin" w:fldLock="1"/>
      </w:r>
      <w:r w:rsidR="009D14BF">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11&lt;/sup&gt;" }, "properties" : { "noteIndex" : 0 }, "schema" : "https://github.com/citation-style-language/schema/raw/master/csl-citation.json" }</w:instrText>
      </w:r>
      <w:r w:rsidR="00C4057C">
        <w:fldChar w:fldCharType="separate"/>
      </w:r>
      <w:r w:rsidR="009D14BF" w:rsidRPr="009D14BF">
        <w:rPr>
          <w:noProof/>
          <w:vertAlign w:val="superscript"/>
        </w:rPr>
        <w:t>25,26,111</w:t>
      </w:r>
      <w:r w:rsidR="00C4057C">
        <w:fldChar w:fldCharType="end"/>
      </w:r>
      <w:r w:rsidR="00E46A48">
        <w:t>)</w:t>
      </w:r>
      <w:r w:rsidR="000F3061">
        <w:t xml:space="preserve">. </w:t>
      </w:r>
      <w:proofErr w:type="gramStart"/>
      <w:r w:rsidR="00E46A48">
        <w:t>This</w:t>
      </w:r>
      <w:proofErr w:type="gramEnd"/>
      <w:r w:rsidR="00E46A48">
        <w:t xml:space="preserve">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ins w:id="122" w:author="Gib Hemani" w:date="2014-01-22T17:26:00Z">
        <w:r w:rsidR="00F55504">
          <w:fldChar w:fldCharType="begin" w:fldLock="1"/>
        </w:r>
      </w:ins>
      <w:r w:rsidR="009D14BF">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5&lt;/sup&gt;" }, "properties" : { "noteIndex" : 0 }, "schema" : "https://github.com/citation-style-language/schema/raw/master/csl-citation.json" }</w:instrText>
      </w:r>
      <w:r w:rsidR="00F55504">
        <w:fldChar w:fldCharType="separate"/>
      </w:r>
      <w:r w:rsidR="009D14BF" w:rsidRPr="009D14BF">
        <w:rPr>
          <w:noProof/>
          <w:vertAlign w:val="superscript"/>
        </w:rPr>
        <w:t>125</w:t>
      </w:r>
      <w:ins w:id="123" w:author="Gib Hemani" w:date="2014-01-22T17:26:00Z">
        <w:r w:rsidR="00F55504">
          <w:fldChar w:fldCharType="end"/>
        </w:r>
      </w:ins>
      <w:ins w:id="124" w:author="Gib Hemani" w:date="2014-01-22T17:25:00Z">
        <w:r w:rsidR="00F55504" w:rsidDel="00F55504">
          <w:t xml:space="preserve"> </w:t>
        </w:r>
      </w:ins>
      <w:del w:id="125" w:author="Gib Hemani" w:date="2014-01-22T17:25:00Z">
        <w:r w:rsidR="00C4057C" w:rsidDel="00F55504">
          <w:fldChar w:fldCharType="begin" w:fldLock="1"/>
        </w:r>
        <w:r w:rsidR="00AA462F" w:rsidDel="00F55504">
          <w:del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7&lt;/sup&gt;" }, "properties" : { "noteIndex" : 0 }, "schema" : "https://github.com/citation-style-language/schema/raw/master/csl-citation.json" }</w:delInstrText>
        </w:r>
        <w:r w:rsidR="00C4057C" w:rsidDel="00F55504">
          <w:fldChar w:fldCharType="separate"/>
        </w:r>
        <w:r w:rsidR="00AA462F" w:rsidRPr="00AA462F" w:rsidDel="00F55504">
          <w:rPr>
            <w:noProof/>
            <w:vertAlign w:val="superscript"/>
          </w:rPr>
          <w:delText>127</w:delText>
        </w:r>
        <w:r w:rsidR="00C4057C" w:rsidDel="00F55504">
          <w:fldChar w:fldCharType="end"/>
        </w:r>
      </w:del>
    </w:p>
    <w:p w14:paraId="585F1EB9" w14:textId="77777777" w:rsidR="00DB5441" w:rsidRDefault="00DB5441" w:rsidP="00DB5441"/>
    <w:p w14:paraId="542A7779" w14:textId="72CB2F14" w:rsidR="00376DE1" w:rsidRDefault="00ED561D" w:rsidP="00DB5441">
      <w:r>
        <w:t xml:space="preserve">An extension of these ideas is to deconstruct complex traits into </w:t>
      </w:r>
      <w:r w:rsidRPr="00E14D9F">
        <w:t>endophenotypes</w:t>
      </w:r>
      <w:r w:rsidR="00C4057C">
        <w:fldChar w:fldCharType="begin" w:fldLock="1"/>
      </w:r>
      <w:r w:rsidR="009D14BF">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26&lt;/sup&gt;" }, "properties" : { "noteIndex" : 0 }, "schema" : "https://github.com/citation-style-language/schema/raw/master/csl-citation.json" }</w:instrText>
      </w:r>
      <w:r w:rsidR="00C4057C">
        <w:fldChar w:fldCharType="separate"/>
      </w:r>
      <w:r w:rsidR="009D14BF" w:rsidRPr="009D14BF">
        <w:rPr>
          <w:noProof/>
          <w:vertAlign w:val="superscript"/>
        </w:rPr>
        <w:t>126</w:t>
      </w:r>
      <w:r w:rsidR="00C4057C">
        <w:fldChar w:fldCharType="end"/>
      </w:r>
      <w:r w:rsidR="007147F5">
        <w:t xml:space="preserve"> and analyse the endophenotypes themselves</w:t>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C4057C">
        <w:fldChar w:fldCharType="begin" w:fldLock="1"/>
      </w:r>
      <w:r w:rsidR="009D14BF">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27&lt;/sup&gt;" }, "properties" : { "noteIndex" : 0 }, "schema" : "https://github.com/citation-style-language/schema/raw/master/csl-citation.json" }</w:instrText>
      </w:r>
      <w:r w:rsidR="00C4057C">
        <w:fldChar w:fldCharType="separate"/>
      </w:r>
      <w:r w:rsidR="009D14BF" w:rsidRPr="009D14BF">
        <w:rPr>
          <w:noProof/>
          <w:vertAlign w:val="superscript"/>
        </w:rPr>
        <w:t>127</w:t>
      </w:r>
      <w:r w:rsidR="00C4057C">
        <w:fldChar w:fldCharType="end"/>
      </w:r>
      <w:r w:rsidR="00670342">
        <w:t xml:space="preserve"> </w:t>
      </w:r>
      <w:r w:rsidR="00D82906">
        <w:t xml:space="preserve">Further theoretical studies have shown </w:t>
      </w:r>
      <w:r w:rsidR="00D82906">
        <w:lastRenderedPageBreak/>
        <w:t>that epistasis will form a large component of variation in pathway endpoints if there are negative feedback loops controlling the outcome.</w:t>
      </w:r>
      <w:r w:rsidR="00C4057C">
        <w:fldChar w:fldCharType="begin" w:fldLock="1"/>
      </w:r>
      <w:r w:rsidR="009D14BF">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128&lt;/sup&gt;" }, "properties" : { "noteIndex" : 0 }, "schema" : "https://github.com/citation-style-language/schema/raw/master/csl-citation.json" }</w:instrText>
      </w:r>
      <w:r w:rsidR="00C4057C">
        <w:fldChar w:fldCharType="separate"/>
      </w:r>
      <w:r w:rsidR="009D14BF" w:rsidRPr="009D14BF">
        <w:rPr>
          <w:noProof/>
          <w:vertAlign w:val="superscript"/>
        </w:rPr>
        <w:t>128</w:t>
      </w:r>
      <w:r w:rsidR="00C4057C">
        <w:fldChar w:fldCharType="end"/>
      </w:r>
      <w:r w:rsidR="00D82906">
        <w:t xml:space="preserve"> </w:t>
      </w:r>
    </w:p>
    <w:p w14:paraId="7C3635BE" w14:textId="77777777" w:rsidR="00376DE1" w:rsidRDefault="00376DE1" w:rsidP="00DB5441"/>
    <w:p w14:paraId="46B8C397" w14:textId="2FD8F6AB" w:rsidR="00ED561D" w:rsidRDefault="008E3D83" w:rsidP="00DB5441">
      <w:r>
        <w:t>The limiting pathway model</w:t>
      </w:r>
      <w:r w:rsidR="00C4057C">
        <w:fldChar w:fldCharType="begin" w:fldLock="1"/>
      </w:r>
      <w:r w:rsidR="009D14BF">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9&lt;/sup&gt;" }, "properties" : { "noteIndex" : 0 }, "schema" : "https://github.com/citation-style-language/schema/raw/master/csl-citation.json" }</w:instrText>
      </w:r>
      <w:r w:rsidR="00C4057C">
        <w:fldChar w:fldCharType="separate"/>
      </w:r>
      <w:r w:rsidR="009D14BF" w:rsidRPr="009D14BF">
        <w:rPr>
          <w:noProof/>
          <w:vertAlign w:val="superscript"/>
        </w:rPr>
        <w:t>129</w:t>
      </w:r>
      <w:r w:rsidR="00C4057C">
        <w:fldChar w:fldCharType="end"/>
      </w:r>
      <w:r w:rsidR="009C19EB">
        <w:t xml:space="preserve"> employs this idea </w:t>
      </w:r>
      <w:r>
        <w:t xml:space="preserve">to </w:t>
      </w:r>
      <w:r w:rsidR="006F44CC">
        <w:t>postulate that if a disease state depends on the states of multiple independent endophenotypes</w:t>
      </w:r>
      <w:r w:rsidR="009C19EB">
        <w:t>,</w:t>
      </w:r>
      <w:r w:rsidR="006F44CC">
        <w:t xml:space="preserve"> where each</w:t>
      </w:r>
      <w:r w:rsidR="009C19EB">
        <w:t xml:space="preserve"> effectively</w:t>
      </w:r>
      <w:r w:rsidR="006F44CC">
        <w:t xml:space="preserve"> endophenotype</w:t>
      </w:r>
      <w:r w:rsidR="00C4057C">
        <w:fldChar w:fldCharType="begin" w:fldLock="1"/>
      </w:r>
      <w:r w:rsidR="009D14BF">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C4057C">
        <w:fldChar w:fldCharType="separate"/>
      </w:r>
      <w:r w:rsidR="009D14BF" w:rsidRPr="009D14BF">
        <w:rPr>
          <w:noProof/>
          <w:vertAlign w:val="superscript"/>
        </w:rPr>
        <w:t>120</w:t>
      </w:r>
      <w:r w:rsidR="00C4057C">
        <w:fldChar w:fldCharType="end"/>
      </w:r>
      <w:r w:rsidR="006F44CC">
        <w:t xml:space="preserve"> has a </w:t>
      </w:r>
      <w:r w:rsidR="009C19EB">
        <w:t>polygenic</w:t>
      </w:r>
      <w:r w:rsidR="006F44CC">
        <w:t xml:space="preserve"> additive genetic architecture, then there w</w:t>
      </w:r>
      <w:r w:rsidR="009C19EB">
        <w:t xml:space="preserve">ill be non-additive variance </w:t>
      </w:r>
      <w:r w:rsidR="006F44CC">
        <w:t>co</w:t>
      </w:r>
      <w:r w:rsidR="00376DE1">
        <w:t>n</w:t>
      </w:r>
      <w:r w:rsidR="009C19EB">
        <w:t xml:space="preserve">tributing to the disease state. Though such a model </w:t>
      </w:r>
      <w:r w:rsidR="00BD1106">
        <w:t>is biologically intuitive, it inherently specifies that power improvements can be made by modeling endophenotype networks and searching for additive effects within these lower level traits,</w:t>
      </w:r>
      <w:r w:rsidR="00C4057C">
        <w:fldChar w:fldCharType="begin" w:fldLock="1"/>
      </w:r>
      <w:r w:rsidR="009D14BF">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130&lt;/sup&gt;" }, "properties" : { "noteIndex" : 0 }, "schema" : "https://github.com/citation-style-language/schema/raw/master/csl-citation.json" }</w:instrText>
      </w:r>
      <w:r w:rsidR="00C4057C">
        <w:fldChar w:fldCharType="separate"/>
      </w:r>
      <w:r w:rsidR="009D14BF" w:rsidRPr="009D14BF">
        <w:rPr>
          <w:noProof/>
          <w:vertAlign w:val="superscript"/>
        </w:rPr>
        <w:t>130</w:t>
      </w:r>
      <w:r w:rsidR="00C4057C">
        <w:fldChar w:fldCharType="end"/>
      </w:r>
      <w:r w:rsidR="00BD1106">
        <w:t xml:space="preserve"> rather than advocating </w:t>
      </w:r>
      <w:r w:rsidR="00531ED9">
        <w:t>the use of</w:t>
      </w:r>
      <w:r w:rsidR="00BD1106">
        <w:t xml:space="preserve"> epistatic models to map genetic effects.</w:t>
      </w:r>
    </w:p>
    <w:p w14:paraId="39346494" w14:textId="77777777" w:rsidR="00DB5441" w:rsidRDefault="00DB5441" w:rsidP="00DB5441"/>
    <w:p w14:paraId="2A034ABF" w14:textId="17846ED4" w:rsidR="007147F5" w:rsidRDefault="007147F5" w:rsidP="007147F5">
      <w:r>
        <w:t>If epistasis were easily detectable in a hypothesis-free framework</w:t>
      </w:r>
      <w:r w:rsidR="004470CF">
        <w:t xml:space="preserve"> by an exhaustive genome-wide</w:t>
      </w:r>
      <w:r w:rsidR="009251FC">
        <w:t xml:space="preserve"> search</w:t>
      </w:r>
      <w:r>
        <w:t xml:space="preserve">, its potential to drive higher biological understanding would be very attractive. But because at this stage it appears that </w:t>
      </w:r>
      <w:r w:rsidR="009251FC">
        <w:t xml:space="preserve">filtering or </w:t>
      </w:r>
      <w:r>
        <w:t xml:space="preserve">candidate gene approaches are often more likely to lead to the discovery of epistasis than hypothesis-free approaches, so far biological understanding has led to identifying epistasis (e.g. </w:t>
      </w:r>
      <w:r w:rsidR="00C4057C">
        <w:fldChar w:fldCharType="begin" w:fldLock="1"/>
      </w:r>
      <w:r w:rsidR="009D14BF">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131,132&lt;/sup&gt;" }, "properties" : { "noteIndex" : 0 }, "schema" : "https://github.com/citation-style-language/schema/raw/master/csl-citation.json" }</w:instrText>
      </w:r>
      <w:r w:rsidR="00C4057C">
        <w:fldChar w:fldCharType="separate"/>
      </w:r>
      <w:r w:rsidR="009D14BF" w:rsidRPr="009D14BF">
        <w:rPr>
          <w:noProof/>
          <w:vertAlign w:val="superscript"/>
        </w:rPr>
        <w:t>112,131,132</w:t>
      </w:r>
      <w:r w:rsidR="00C4057C">
        <w:fldChar w:fldCharType="end"/>
      </w:r>
      <w:r>
        <w:t>) more than epistasis has led to improving biological understanding.</w:t>
      </w:r>
    </w:p>
    <w:p w14:paraId="5B575814" w14:textId="77777777" w:rsidR="007147F5" w:rsidRDefault="007147F5" w:rsidP="00DB5441"/>
    <w:p w14:paraId="40DAD72D" w14:textId="77777777" w:rsidR="00376DE1" w:rsidRDefault="00376DE1" w:rsidP="00DB5441"/>
    <w:p w14:paraId="267DA002" w14:textId="77777777" w:rsidR="00DB5441" w:rsidRDefault="00EA2CE1" w:rsidP="00DB5441">
      <w:pPr>
        <w:pStyle w:val="Heading3"/>
      </w:pPr>
      <w:bookmarkStart w:id="126" w:name="_Toc245195966"/>
      <w:proofErr w:type="gramStart"/>
      <w:r>
        <w:t>Evolution</w:t>
      </w:r>
      <w:r w:rsidR="00DB5441">
        <w:t xml:space="preserve"> of complex traits?</w:t>
      </w:r>
      <w:bookmarkEnd w:id="126"/>
      <w:proofErr w:type="gramEnd"/>
    </w:p>
    <w:p w14:paraId="3C702B38" w14:textId="77777777" w:rsidR="00DB5441" w:rsidRDefault="00DB5441" w:rsidP="00DB5441"/>
    <w:p w14:paraId="3636C98D" w14:textId="679C8BB6" w:rsidR="00073242" w:rsidRDefault="004270AF" w:rsidP="00DB5441">
      <w:r>
        <w:t xml:space="preserve">The evolutionary mechanisms that lead to phenotypic variation in </w:t>
      </w:r>
      <w:r w:rsidR="00924116">
        <w:t>the population are wide ranging, and a purely additive framework can be used to par</w:t>
      </w:r>
      <w:r w:rsidR="008903CE">
        <w:t>simoniously explain the extant standing variation in human populations.</w:t>
      </w:r>
      <w:r w:rsidR="00C4057C">
        <w:fldChar w:fldCharType="begin" w:fldLock="1"/>
      </w:r>
      <w:r w:rsidR="009D14BF">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133\u2013137&lt;/sup&gt;" }, "properties" : { "noteIndex" : 0 }, "schema" : "https://github.com/citation-style-language/schema/raw/master/csl-citation.json" }</w:instrText>
      </w:r>
      <w:r w:rsidR="00C4057C">
        <w:fldChar w:fldCharType="separate"/>
      </w:r>
      <w:r w:rsidR="009D14BF" w:rsidRPr="009D14BF">
        <w:rPr>
          <w:noProof/>
          <w:vertAlign w:val="superscript"/>
        </w:rPr>
        <w:t>133–137</w:t>
      </w:r>
      <w:r w:rsidR="00C4057C">
        <w:fldChar w:fldCharType="end"/>
      </w:r>
      <w:r>
        <w:t xml:space="preserve"> </w:t>
      </w:r>
      <w:r w:rsidR="00147B5F">
        <w:t xml:space="preserve">Nonetheless, </w:t>
      </w:r>
      <w:r w:rsidR="00207BF6">
        <w:t>there is</w:t>
      </w:r>
      <w:r w:rsidR="001E144C">
        <w:t xml:space="preserve"> a large body of theory that discusses the role that </w:t>
      </w:r>
      <w:r w:rsidR="001E144C" w:rsidRPr="00232E65">
        <w:rPr>
          <w:rPrChange w:id="127" w:author="pcinst" w:date="2014-01-20T18:28:00Z">
            <w:rPr>
              <w:b/>
            </w:rPr>
          </w:rPrChange>
        </w:rPr>
        <w:t>functional epistasis</w:t>
      </w:r>
      <w:r w:rsidR="001E144C">
        <w:t xml:space="preserve"> plays in long term evolutionary models, with some compelling evidence of its existence in model organisms.</w:t>
      </w:r>
      <w:r w:rsidR="00C4057C">
        <w:fldChar w:fldCharType="begin" w:fldLock="1"/>
      </w:r>
      <w:r w:rsidR="009D14BF">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lt;/sup&gt;" }, "properties" : { "noteIndex" : 0 }, "schema" : "https://github.com/citation-style-language/schema/raw/master/csl-citation.json" }</w:instrText>
      </w:r>
      <w:r w:rsidR="00C4057C">
        <w:fldChar w:fldCharType="separate"/>
      </w:r>
      <w:r w:rsidR="009D14BF" w:rsidRPr="009D14BF">
        <w:rPr>
          <w:noProof/>
          <w:vertAlign w:val="superscript"/>
        </w:rPr>
        <w:t>138</w:t>
      </w:r>
      <w:r w:rsidR="00C4057C">
        <w:fldChar w:fldCharType="end"/>
      </w:r>
      <w:r w:rsidR="001E144C">
        <w:t xml:space="preserve"> But functional epistasis is of relatively low importance compared to </w:t>
      </w:r>
      <w:r w:rsidR="001E144C" w:rsidRPr="00D05224">
        <w:rPr>
          <w:b/>
        </w:rPr>
        <w:t>statistical epistasis</w:t>
      </w:r>
      <w:r w:rsidR="001E144C">
        <w:t xml:space="preserve"> in dealing with phenotypic variation within populations. In this context, t</w:t>
      </w:r>
      <w:r>
        <w:t>o what extent does evidence support th</w:t>
      </w:r>
      <w:r w:rsidR="008903CE">
        <w:t>e</w:t>
      </w:r>
      <w:r>
        <w:t xml:space="preserve"> notion</w:t>
      </w:r>
      <w:r w:rsidR="008903CE">
        <w:t xml:space="preserve"> that epistasis is an important factor</w:t>
      </w:r>
      <w:r>
        <w:t>,</w:t>
      </w:r>
      <w:r w:rsidR="00C4057C">
        <w:rPr>
          <w:i/>
        </w:rPr>
        <w:fldChar w:fldCharType="begin" w:fldLock="1"/>
      </w:r>
      <w:r w:rsidR="009D14BF">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u2013140&lt;/sup&gt;" }, "properties" : { "noteIndex" : 0 }, "schema" : "https://github.com/citation-style-language/schema/raw/master/csl-citation.json" }</w:instrText>
      </w:r>
      <w:r w:rsidR="00C4057C">
        <w:rPr>
          <w:i/>
        </w:rPr>
        <w:fldChar w:fldCharType="separate"/>
      </w:r>
      <w:r w:rsidR="009D14BF" w:rsidRPr="009D14BF">
        <w:rPr>
          <w:noProof/>
          <w:vertAlign w:val="superscript"/>
        </w:rPr>
        <w:t>138–140</w:t>
      </w:r>
      <w:r w:rsidR="00C4057C">
        <w:rPr>
          <w:i/>
        </w:rPr>
        <w:fldChar w:fldCharType="end"/>
      </w:r>
      <w:r w:rsidR="003645E5">
        <w:t xml:space="preserve"> </w:t>
      </w:r>
      <w:r>
        <w:t xml:space="preserve">and what is the consequence of epistasis influencing the evolution of </w:t>
      </w:r>
      <w:r w:rsidR="00982DCD">
        <w:t xml:space="preserve">human </w:t>
      </w:r>
      <w:r>
        <w:t>complex traits?</w:t>
      </w:r>
    </w:p>
    <w:p w14:paraId="6EDF07A0" w14:textId="77777777" w:rsidR="00073242" w:rsidRDefault="00073242" w:rsidP="00DB5441"/>
    <w:p w14:paraId="7D348A6B" w14:textId="561524F7" w:rsidR="003B2D3F" w:rsidRDefault="0085713A" w:rsidP="00DB5441">
      <w:r>
        <w:t xml:space="preserve">It has been </w:t>
      </w:r>
      <w:r w:rsidR="004E1D34">
        <w:t>argued</w:t>
      </w:r>
      <w:r w:rsidR="001E144C">
        <w:t xml:space="preserve"> that</w:t>
      </w:r>
      <w:r w:rsidR="004A156A">
        <w:t xml:space="preserve"> epistasis play</w:t>
      </w:r>
      <w:r w:rsidR="004E1D34">
        <w:t>s</w:t>
      </w:r>
      <w:r w:rsidR="004A156A">
        <w:t xml:space="preserve"> a role in </w:t>
      </w:r>
      <w:r w:rsidR="004E1D34">
        <w:t xml:space="preserve">different responses to genetic effects </w:t>
      </w:r>
      <w:r w:rsidR="004A156A">
        <w:t>between species</w:t>
      </w:r>
      <w:r w:rsidR="00E03666">
        <w:t xml:space="preserve"> through the mechanism </w:t>
      </w:r>
      <w:r w:rsidR="00E03666" w:rsidRPr="00232E65">
        <w:t xml:space="preserve">of </w:t>
      </w:r>
      <w:r w:rsidR="0041761D" w:rsidRPr="00232E65">
        <w:rPr>
          <w:rPrChange w:id="128" w:author="pcinst" w:date="2014-01-20T18:28:00Z">
            <w:rPr>
              <w:b/>
            </w:rPr>
          </w:rPrChange>
        </w:rPr>
        <w:t>Dobzhansky-Muller incompatibility</w:t>
      </w:r>
      <w:r w:rsidR="00F50DB7" w:rsidRPr="00232E65">
        <w:t>,</w:t>
      </w:r>
      <w:r w:rsidR="00C4057C">
        <w:fldChar w:fldCharType="begin" w:fldLock="1"/>
      </w:r>
      <w:r w:rsidR="009D14BF">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141,142&lt;/sup&gt;" }, "properties" : { "noteIndex" : 0 }, "schema" : "https://github.com/citation-style-language/schema/raw/master/csl-citation.json" }</w:instrText>
      </w:r>
      <w:r w:rsidR="00C4057C">
        <w:fldChar w:fldCharType="separate"/>
      </w:r>
      <w:r w:rsidR="009D14BF" w:rsidRPr="009D14BF">
        <w:rPr>
          <w:noProof/>
          <w:vertAlign w:val="superscript"/>
        </w:rPr>
        <w:t>141,142</w:t>
      </w:r>
      <w:r w:rsidR="00C4057C">
        <w:fldChar w:fldCharType="end"/>
      </w:r>
      <w:r w:rsidR="001E144C">
        <w:t xml:space="preserve"> where non-synonymous mutations in humans exist with no adverse phenotype in other species,</w:t>
      </w:r>
      <w:r w:rsidR="00F50DB7">
        <w:t xml:space="preserve"> demonstrating a form of </w:t>
      </w:r>
      <w:r w:rsidR="00F50DB7" w:rsidRPr="00E14D9F">
        <w:t>functional epistasis</w:t>
      </w:r>
      <w:r w:rsidR="001E144C">
        <w:t xml:space="preserve">.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rvey of 32 human proteins.</w:t>
      </w:r>
      <w:r w:rsidR="00C4057C">
        <w:fldChar w:fldCharType="begin" w:fldLock="1"/>
      </w:r>
      <w:r w:rsidR="009D14BF">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143&lt;/sup&gt;" }, "properties" : { "noteIndex" : 0 }, "schema" : "https://github.com/citation-style-language/schema/raw/master/csl-citation.json" }</w:instrText>
      </w:r>
      <w:r w:rsidR="00C4057C">
        <w:fldChar w:fldCharType="separate"/>
      </w:r>
      <w:r w:rsidR="009D14BF" w:rsidRPr="009D14BF">
        <w:rPr>
          <w:noProof/>
          <w:vertAlign w:val="superscript"/>
        </w:rPr>
        <w:t>143</w:t>
      </w:r>
      <w:r w:rsidR="00C4057C">
        <w:fldChar w:fldCharType="end"/>
      </w:r>
    </w:p>
    <w:p w14:paraId="63AF3077" w14:textId="77777777" w:rsidR="003B2D3F" w:rsidRDefault="003B2D3F" w:rsidP="00DB5441"/>
    <w:p w14:paraId="52E34056" w14:textId="58113201" w:rsidR="004F0505" w:rsidRDefault="00F50DB7" w:rsidP="00DB5441">
      <w:r>
        <w:lastRenderedPageBreak/>
        <w:t>Does this same mechanism</w:t>
      </w:r>
      <w:r w:rsidR="004F0505">
        <w:t xml:space="preserve"> arise within populations to influence complex traits</w:t>
      </w:r>
      <w:r>
        <w:t xml:space="preserve"> through </w:t>
      </w:r>
      <w:r w:rsidRPr="00E14D9F">
        <w:t>statistical epistasis</w:t>
      </w:r>
      <w:r w:rsidR="004F0505">
        <w:t xml:space="preserve">? A compelling line of evidence has been shown by Lappalainen </w:t>
      </w:r>
      <w:r w:rsidR="00C4057C" w:rsidRPr="004470CF">
        <w:rPr>
          <w:i/>
        </w:rPr>
        <w:t>et al</w:t>
      </w:r>
      <w:r w:rsidR="00FE3F75">
        <w:t>.</w:t>
      </w:r>
      <w:r w:rsidR="00C4057C">
        <w:fldChar w:fldCharType="begin" w:fldLock="1"/>
      </w:r>
      <w:r w:rsidR="009D14BF">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144&lt;/sup&gt;" }, "properties" : { "noteIndex" : 0 }, "schema" : "https://github.com/citation-style-language/schema/raw/master/csl-citation.json" }</w:instrText>
      </w:r>
      <w:r w:rsidR="00C4057C">
        <w:fldChar w:fldCharType="separate"/>
      </w:r>
      <w:proofErr w:type="gramStart"/>
      <w:r w:rsidR="009D14BF" w:rsidRPr="009D14BF">
        <w:rPr>
          <w:noProof/>
          <w:vertAlign w:val="superscript"/>
        </w:rPr>
        <w:t>144</w:t>
      </w:r>
      <w:r w:rsidR="00C4057C">
        <w:fldChar w:fldCharType="end"/>
      </w:r>
      <w:r w:rsidR="004F0505">
        <w:t xml:space="preserve"> in gene expression.</w:t>
      </w:r>
      <w:proofErr w:type="gramEnd"/>
      <w:r w:rsidR="004F0505">
        <w:t xml:space="preserve"> Using sequence data, they showed that haplotypes carrying an allele that increased gene expression</w:t>
      </w:r>
      <w:r w:rsidR="003B2D3F">
        <w:t xml:space="preserve"> levels</w:t>
      </w:r>
      <w:r w:rsidR="004F0505">
        <w:t xml:space="preserve"> were significantly less likely to carry a </w:t>
      </w:r>
      <w:r w:rsidR="003B2D3F">
        <w:t>putative functional coding variant in the gene</w:t>
      </w:r>
      <w:r w:rsidR="007A7808">
        <w:t xml:space="preserve"> due to allelic imbalance</w:t>
      </w:r>
      <w:r w:rsidR="003B2D3F">
        <w:t>, suggesting that variants may be exposed to or masked from selection depending on the</w:t>
      </w:r>
      <w:r w:rsidR="009C2A2A">
        <w:t>ir</w:t>
      </w:r>
      <w:r w:rsidR="003B2D3F">
        <w:t xml:space="preserve"> genetic background</w:t>
      </w:r>
      <w:r w:rsidR="009C2A2A">
        <w:t>s</w:t>
      </w:r>
      <w:r w:rsidR="003B2D3F">
        <w:t>.</w:t>
      </w:r>
      <w:r w:rsidR="00C4057C">
        <w:fldChar w:fldCharType="begin" w:fldLock="1"/>
      </w:r>
      <w:r w:rsidR="009D14BF">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C4057C">
        <w:fldChar w:fldCharType="separate"/>
      </w:r>
      <w:r w:rsidR="009D14BF" w:rsidRPr="009D14BF">
        <w:rPr>
          <w:noProof/>
          <w:vertAlign w:val="superscript"/>
        </w:rPr>
        <w:t>116</w:t>
      </w:r>
      <w:r w:rsidR="00C4057C">
        <w:fldChar w:fldCharType="end"/>
      </w:r>
      <w:r w:rsidR="001E144C">
        <w:t xml:space="preserve"> In this case, it is clear that the evolution of complex traits are influenced by functional epistasis, but they will exhibit almost no statistical epistasis given the </w:t>
      </w:r>
      <w:r w:rsidR="00E67A99">
        <w:t>very low</w:t>
      </w:r>
      <w:r w:rsidR="001E144C">
        <w:t xml:space="preserve"> frequencies of the coding variants.</w:t>
      </w:r>
    </w:p>
    <w:p w14:paraId="73280DCA" w14:textId="77777777" w:rsidR="004F0505" w:rsidRDefault="004F0505" w:rsidP="00DB5441"/>
    <w:p w14:paraId="62A5E376" w14:textId="55EF33B8" w:rsidR="00207BF6" w:rsidRDefault="00207BF6" w:rsidP="00DB5441">
      <w:r>
        <w:t xml:space="preserve">As shown in the example of the HLA-DR2 haplotype’s involvement in MS, </w:t>
      </w:r>
      <w:r w:rsidR="00E67A99">
        <w:t xml:space="preserve">another effect of selection acting on such local interactions is to prevent the decay of linkage disequilibrium across distant loci. It is difficult to ascertain the extent in which this occurs, because a) testing for LD being higher than expected by chance has very little power over short distances, </w:t>
      </w:r>
      <w:r w:rsidR="002F5827">
        <w:t>b) it is very difficult to obtain orthogonal estimates of epistatic effects between SNPs in LD with each other,</w:t>
      </w:r>
      <w:r w:rsidR="00C4057C">
        <w:fldChar w:fldCharType="begin" w:fldLock="1"/>
      </w:r>
      <w:r w:rsidR="009D14BF">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145&lt;/sup&gt;" }, "properties" : { "noteIndex" : 0 }, "schema" : "https://github.com/citation-style-language/schema/raw/master/csl-citation.json" }</w:instrText>
      </w:r>
      <w:r w:rsidR="00C4057C">
        <w:fldChar w:fldCharType="separate"/>
      </w:r>
      <w:r w:rsidR="009D14BF" w:rsidRPr="009D14BF">
        <w:rPr>
          <w:noProof/>
          <w:vertAlign w:val="superscript"/>
        </w:rPr>
        <w:t>145</w:t>
      </w:r>
      <w:r w:rsidR="00C4057C">
        <w:fldChar w:fldCharType="end"/>
      </w:r>
      <w:r w:rsidR="002F5827">
        <w:t xml:space="preserve"> and c</w:t>
      </w:r>
      <w:r w:rsidR="00E67A99">
        <w:t xml:space="preserve">) the statistical effects across the population that would allow detection of such interactions are precisely the effects being minimized by selection in the first place. </w:t>
      </w:r>
      <w:r w:rsidR="008D5599">
        <w:t>Nevertheless, it has been argued that such local in</w:t>
      </w:r>
      <w:r w:rsidR="002F5827">
        <w:t>teractions may indeed have an impact on the problem of the missing heritability. Haig (2011)</w:t>
      </w:r>
      <w:ins w:id="129" w:author="Gib Hemani" w:date="2014-01-22T17:31:00Z">
        <w:r w:rsidR="00AC5E43">
          <w:fldChar w:fldCharType="begin" w:fldLock="1"/>
        </w:r>
      </w:ins>
      <w:r w:rsidR="009D14BF">
        <w:instrText>ADDIN CSL_CITATION { "citationItems" : [ { "id" : "ITEM-1", "itemData" : { "ISBN" : "1018-4813", "author" : [ { "dropping-particle" : "", "family" : "Haig", "given" : "David", "non-dropping-particle" : "", "parse-names" : false, "suffix" : "" } ], "container-title" : "Eur J Hum Genet", "id" : "ITEM-1",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33&lt;/sup&gt;" }, "properties" : { "noteIndex" : 0 }, "schema" : "https://github.com/citation-style-language/schema/raw/master/csl-citation.json" }</w:instrText>
      </w:r>
      <w:r w:rsidR="00AC5E43">
        <w:fldChar w:fldCharType="separate"/>
      </w:r>
      <w:r w:rsidR="009D14BF" w:rsidRPr="009D14BF">
        <w:rPr>
          <w:noProof/>
          <w:vertAlign w:val="superscript"/>
        </w:rPr>
        <w:t>33</w:t>
      </w:r>
      <w:ins w:id="130" w:author="Gib Hemani" w:date="2014-01-22T17:31:00Z">
        <w:r w:rsidR="00AC5E43">
          <w:fldChar w:fldCharType="end"/>
        </w:r>
      </w:ins>
      <w:del w:id="131" w:author="Gib Hemani" w:date="2014-01-22T17:31:00Z">
        <w:r w:rsidR="00C4057C" w:rsidDel="00AC5E43">
          <w:fldChar w:fldCharType="begin" w:fldLock="1"/>
        </w:r>
        <w:r w:rsidR="00DD098D" w:rsidDel="00AC5E43">
          <w:delInstrText>ADDIN CSL_CITATION { "citationItems" : [ { "id" : "ITEM-1", "itemData" : { "DOI" : "10.1038/ejhg.2010.161", "ISSN" : "1476-5438", "PMID" : "20924408", "author" : [ { "dropping-particle" : "", "family" : "Haig", "given" : "David", "non-dropping-particle" : "", "parse-names" : false, "suffix" : "" } ], "container-title" : "European journal of human genetics", "id" : "ITEM-1",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147&lt;/sup&gt;" }, "properties" : { "noteIndex" : 0 }, "schema" : "https://github.com/citation-style-language/schema/raw/master/csl-citation.json" }</w:delInstrText>
        </w:r>
        <w:r w:rsidR="00C4057C" w:rsidDel="00AC5E43">
          <w:fldChar w:fldCharType="separate"/>
        </w:r>
        <w:r w:rsidR="00DD098D" w:rsidRPr="00DD098D" w:rsidDel="00AC5E43">
          <w:rPr>
            <w:noProof/>
            <w:vertAlign w:val="superscript"/>
          </w:rPr>
          <w:delText>147</w:delText>
        </w:r>
        <w:r w:rsidR="00C4057C" w:rsidDel="00AC5E43">
          <w:fldChar w:fldCharType="end"/>
        </w:r>
      </w:del>
      <w:r w:rsidR="002F5827">
        <w:t xml:space="preserve"> theorised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1114010F" w14:textId="77777777" w:rsidR="00DB5441" w:rsidRDefault="00DB5441" w:rsidP="00DB5441"/>
    <w:p w14:paraId="47795219" w14:textId="77777777" w:rsidR="00DB5441" w:rsidRDefault="00604D54" w:rsidP="00DB5441">
      <w:pPr>
        <w:pStyle w:val="Heading3"/>
      </w:pPr>
      <w:bookmarkStart w:id="132" w:name="_Toc245195967"/>
      <w:r>
        <w:t>G</w:t>
      </w:r>
      <w:r w:rsidR="00DB5441">
        <w:t>enetic prediction</w:t>
      </w:r>
      <w:r w:rsidR="002D481D">
        <w:t>?</w:t>
      </w:r>
      <w:bookmarkEnd w:id="132"/>
    </w:p>
    <w:p w14:paraId="144F6506" w14:textId="77777777" w:rsidR="00DB5441" w:rsidRDefault="00DB5441" w:rsidP="00DB5441"/>
    <w:p w14:paraId="44E345C9" w14:textId="6DF480CA" w:rsidR="00F916FA" w:rsidRDefault="0071211A" w:rsidP="00DB5441">
      <w:r>
        <w:t>A potential direct translation of large-scale genetic studies into medical practice is to use knowledge of an individual’s genetic profile to predict phenotypic outcomes.</w:t>
      </w:r>
      <w:r w:rsidR="00C4057C">
        <w:fldChar w:fldCharType="begin" w:fldLock="1"/>
      </w:r>
      <w:r w:rsidR="009D14BF">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46&lt;/sup&gt;" }, "properties" : { "noteIndex" : 0 }, "schema" : "https://github.com/citation-style-language/schema/raw/master/csl-citation.json" }</w:instrText>
      </w:r>
      <w:r w:rsidR="00C4057C">
        <w:fldChar w:fldCharType="separate"/>
      </w:r>
      <w:r w:rsidR="009D14BF" w:rsidRPr="009D14BF">
        <w:rPr>
          <w:noProof/>
          <w:vertAlign w:val="superscript"/>
        </w:rPr>
        <w:t>146</w:t>
      </w:r>
      <w:r w:rsidR="00C4057C">
        <w:fldChar w:fldCharType="end"/>
      </w:r>
      <w:r w:rsidR="00253FCF">
        <w:t xml:space="preserve"> There are two main limiting factors in the accuracy of predicting phenotypes </w:t>
      </w:r>
      <w:r>
        <w:t>through genetic profile</w:t>
      </w:r>
      <w:r w:rsidR="00253FCF">
        <w:t>s. First, the maximum prediction accuracy is</w:t>
      </w:r>
      <w:r>
        <w:t xml:space="preserve"> limited by </w:t>
      </w:r>
      <w:r w:rsidR="00253FCF">
        <w:t>the trait</w:t>
      </w:r>
      <w:r>
        <w:t xml:space="preserve"> heritability</w:t>
      </w:r>
      <w:r w:rsidR="00253FCF">
        <w:t>.</w:t>
      </w:r>
      <w:r w:rsidR="00C4057C">
        <w:fldChar w:fldCharType="begin" w:fldLock="1"/>
      </w:r>
      <w:r w:rsidR="009D14BF">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47&lt;/sup&gt;" }, "properties" : { "noteIndex" : 0 }, "schema" : "https://github.com/citation-style-language/schema/raw/master/csl-citation.json" }</w:instrText>
      </w:r>
      <w:r w:rsidR="00C4057C">
        <w:fldChar w:fldCharType="separate"/>
      </w:r>
      <w:r w:rsidR="009D14BF" w:rsidRPr="009D14BF">
        <w:rPr>
          <w:noProof/>
          <w:vertAlign w:val="superscript"/>
        </w:rPr>
        <w:t>147</w:t>
      </w:r>
      <w:r w:rsidR="00C4057C">
        <w:fldChar w:fldCharType="end"/>
      </w:r>
      <w:r>
        <w:t xml:space="preserve"> </w:t>
      </w:r>
      <w:r w:rsidR="00253FCF">
        <w:t>And</w:t>
      </w:r>
      <w:r>
        <w:t xml:space="preserve"> second</w:t>
      </w:r>
      <w:r w:rsidR="00253FCF">
        <w:t>,</w:t>
      </w:r>
      <w:r>
        <w:t xml:space="preserve"> the accuracy in which the</w:t>
      </w:r>
      <w:r w:rsidR="00253FCF">
        <w:t xml:space="preserve"> genetic profile predicts th</w:t>
      </w:r>
      <w:r w:rsidR="00CA498E">
        <w:t>e phenotype is dependent on the accurate estimation of</w:t>
      </w:r>
      <w:r>
        <w:t xml:space="preserve"> </w:t>
      </w:r>
      <w:r w:rsidR="00CA498E">
        <w:t xml:space="preserve">the underlying </w:t>
      </w:r>
      <w:r>
        <w:t>genetic effects.</w:t>
      </w:r>
      <w:r w:rsidR="00C4057C">
        <w:fldChar w:fldCharType="begin" w:fldLock="1"/>
      </w:r>
      <w:r w:rsidR="009D14BF">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C4057C">
        <w:fldChar w:fldCharType="separate"/>
      </w:r>
      <w:r w:rsidR="009D14BF" w:rsidRPr="009D14BF">
        <w:rPr>
          <w:noProof/>
          <w:vertAlign w:val="superscript"/>
        </w:rPr>
        <w:t>148</w:t>
      </w:r>
      <w:r w:rsidR="00C4057C">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DF9091C" w14:textId="77777777" w:rsidR="001E05D5" w:rsidRDefault="001E05D5" w:rsidP="00DB5441"/>
    <w:p w14:paraId="35DF4FE3" w14:textId="6351309B"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 xml:space="preserve">c variance, and therefore the inclusion of epistatic effects in genetic profile scores will not improve prediction accuracy. However one might speculate that non-additive variance could have a significant influence </w:t>
      </w:r>
      <w:r w:rsidR="00C21038">
        <w:lastRenderedPageBreak/>
        <w:t>on the phenotypic outcome of more lowly heritable traits</w:t>
      </w:r>
      <w:r w:rsidR="005D2A7F">
        <w:t>, and this may include endophenotypes such as methylation</w:t>
      </w:r>
      <w:r w:rsidR="00C4057C">
        <w:fldChar w:fldCharType="begin" w:fldLock="1"/>
      </w:r>
      <w:r w:rsidR="009D14BF">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49,150&lt;/sup&gt;" }, "properties" : { "noteIndex" : 0 }, "schema" : "https://github.com/citation-style-language/schema/raw/master/csl-citation.json" }</w:instrText>
      </w:r>
      <w:r w:rsidR="00C4057C">
        <w:fldChar w:fldCharType="separate"/>
      </w:r>
      <w:r w:rsidR="009D14BF" w:rsidRPr="009D14BF">
        <w:rPr>
          <w:noProof/>
          <w:vertAlign w:val="superscript"/>
        </w:rPr>
        <w:t>149,150</w:t>
      </w:r>
      <w:r w:rsidR="00C4057C">
        <w:fldChar w:fldCharType="end"/>
      </w:r>
      <w:r w:rsidR="005D2A7F">
        <w:t xml:space="preserve"> or gene expression levels</w:t>
      </w:r>
      <w:r w:rsidR="0060638D">
        <w:t>.</w:t>
      </w:r>
      <w:r w:rsidR="00C4057C">
        <w:fldChar w:fldCharType="begin" w:fldLock="1"/>
      </w:r>
      <w:r w:rsidR="009D14BF">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C4057C">
        <w:fldChar w:fldCharType="separate"/>
      </w:r>
      <w:r w:rsidR="009D14BF" w:rsidRPr="009D14BF">
        <w:rPr>
          <w:noProof/>
          <w:vertAlign w:val="superscript"/>
        </w:rPr>
        <w:t>104</w:t>
      </w:r>
      <w:r w:rsidR="00C4057C">
        <w:fldChar w:fldCharType="end"/>
      </w:r>
    </w:p>
    <w:p w14:paraId="530893B3" w14:textId="77777777" w:rsidR="00F916FA" w:rsidRDefault="00F916FA" w:rsidP="00DB5441"/>
    <w:p w14:paraId="0B172ADF" w14:textId="4F445896"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C4057C">
        <w:fldChar w:fldCharType="begin" w:fldLock="1"/>
      </w:r>
      <w:r w:rsidR="009D14BF">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51&lt;/sup&gt;" }, "properties" : { "noteIndex" : 0 }, "schema" : "https://github.com/citation-style-language/schema/raw/master/csl-citation.json" }</w:instrText>
      </w:r>
      <w:r w:rsidR="00C4057C">
        <w:fldChar w:fldCharType="separate"/>
      </w:r>
      <w:r w:rsidR="009D14BF" w:rsidRPr="009D14BF">
        <w:rPr>
          <w:noProof/>
          <w:vertAlign w:val="superscript"/>
        </w:rPr>
        <w:t>151</w:t>
      </w:r>
      <w:r w:rsidR="00C4057C">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CA1BF8">
        <w:t xml:space="preserve"> Daetwyler </w:t>
      </w:r>
      <w:r w:rsidR="00C4057C" w:rsidRPr="004470CF">
        <w:rPr>
          <w:i/>
        </w:rPr>
        <w:t>et al</w:t>
      </w:r>
      <w:r w:rsidR="00930A9C">
        <w:t>.</w:t>
      </w:r>
      <w:r w:rsidR="00C4057C">
        <w:fldChar w:fldCharType="begin" w:fldLock="1"/>
      </w:r>
      <w:r w:rsidR="009D14BF">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C4057C">
        <w:fldChar w:fldCharType="separate"/>
      </w:r>
      <w:r w:rsidR="009D14BF" w:rsidRPr="009D14BF">
        <w:rPr>
          <w:noProof/>
          <w:vertAlign w:val="superscript"/>
        </w:rPr>
        <w:t>148</w:t>
      </w:r>
      <w:r w:rsidR="00C4057C">
        <w:fldChar w:fldCharType="end"/>
      </w:r>
      <w:r w:rsidR="0060638D">
        <w:t xml:space="preserve"> </w:t>
      </w:r>
      <w:r w:rsidR="00CA1BF8">
        <w:t>showed</w:t>
      </w:r>
      <w:r w:rsidR="0060638D">
        <w:t xml:space="preserve"> that in addition to heritability, the prediction accuracy is also a function of the ratio of the number of effects influencing the trait</w:t>
      </w:r>
      <w:r w:rsidR="00CA1BF8">
        <w:t xml:space="preserve"> (often modeled as the number of independent markers in the genome)</w:t>
      </w:r>
      <w:r w:rsidR="0060638D">
        <w:t xml:space="preserve"> and the sample size.</w:t>
      </w:r>
      <w:r w:rsidR="00C4057C">
        <w:fldChar w:fldCharType="begin" w:fldLock="1"/>
      </w:r>
      <w:r w:rsidR="009D14BF">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152&lt;/sup&gt;" }, "properties" : { "noteIndex" : 0 }, "schema" : "https://github.com/citation-style-language/schema/raw/master/csl-citation.json" }</w:instrText>
      </w:r>
      <w:r w:rsidR="00C4057C">
        <w:fldChar w:fldCharType="separate"/>
      </w:r>
      <w:r w:rsidR="009D14BF" w:rsidRPr="009D14BF">
        <w:rPr>
          <w:noProof/>
          <w:vertAlign w:val="superscript"/>
        </w:rPr>
        <w:t>148,152</w:t>
      </w:r>
      <w:r w:rsidR="00C4057C">
        <w:fldChar w:fldCharType="end"/>
      </w:r>
      <w:r w:rsidR="0060638D">
        <w:t xml:space="preserve"> Therefore, for </w:t>
      </w:r>
      <w:r w:rsidR="00CA1BF8">
        <w:t>most complex traits that are</w:t>
      </w:r>
      <w:r w:rsidR="0060638D">
        <w:t xml:space="preserve"> polygenic </w:t>
      </w:r>
      <w:r w:rsidR="00CA1BF8">
        <w:t>in nature</w:t>
      </w:r>
      <w:r w:rsidR="0060638D">
        <w:t xml:space="preserve"> it is necessary to use </w:t>
      </w:r>
      <w:r w:rsidR="00164009">
        <w:t>extremely</w:t>
      </w:r>
      <w:r w:rsidR="00B0404A">
        <w:t xml:space="preserve"> large sample sizes.</w:t>
      </w:r>
      <w:r w:rsidR="00C4057C">
        <w:fldChar w:fldCharType="begin" w:fldLock="1"/>
      </w:r>
      <w:r w:rsidR="009D14BF">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53&lt;/sup&gt;" }, "properties" : { "noteIndex" : 0 }, "schema" : "https://github.com/citation-style-language/schema/raw/master/csl-citation.json" }</w:instrText>
      </w:r>
      <w:r w:rsidR="00C4057C">
        <w:fldChar w:fldCharType="separate"/>
      </w:r>
      <w:r w:rsidR="009D14BF" w:rsidRPr="009D14BF">
        <w:rPr>
          <w:noProof/>
          <w:vertAlign w:val="superscript"/>
        </w:rPr>
        <w:t>153</w:t>
      </w:r>
      <w:r w:rsidR="00C4057C">
        <w:fldChar w:fldCharType="end"/>
      </w:r>
      <w:r w:rsidR="00CA1BF8">
        <w:t xml:space="preserve"> In principle</w:t>
      </w:r>
      <w:r w:rsidR="00B0404A">
        <w:t xml:space="preserve"> one could use this approach to</w:t>
      </w:r>
      <w:r w:rsidR="00CA1BF8">
        <w:t xml:space="preserve"> also include epistatic effects, but because the effective number of independent pairwise genomic regions is dramatically higher</w:t>
      </w:r>
      <w:r w:rsidR="00C4057C">
        <w:fldChar w:fldCharType="begin" w:fldLock="1"/>
      </w:r>
      <w:r w:rsidR="009D14BF">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54&lt;/sup&gt;" }, "properties" : { "noteIndex" : 0 }, "schema" : "https://github.com/citation-style-language/schema/raw/master/csl-citation.json" }</w:instrText>
      </w:r>
      <w:r w:rsidR="00C4057C">
        <w:fldChar w:fldCharType="separate"/>
      </w:r>
      <w:r w:rsidR="009D14BF" w:rsidRPr="009D14BF">
        <w:rPr>
          <w:noProof/>
          <w:vertAlign w:val="superscript"/>
        </w:rPr>
        <w:t>154</w:t>
      </w:r>
      <w:r w:rsidR="00C4057C">
        <w:fldChar w:fldCharType="end"/>
      </w:r>
      <w:r w:rsidR="00CA1BF8">
        <w:t xml:space="preserve"> than independent regions, a corresponding increase in sample size may be required to obtain gains in prediction accuracy equivalent to an additive model.</w:t>
      </w:r>
    </w:p>
    <w:p w14:paraId="12D4759F" w14:textId="77777777" w:rsidR="00DD6648" w:rsidRDefault="00DD6648" w:rsidP="00DB5441"/>
    <w:p w14:paraId="7BB1089C" w14:textId="1FFD8F66" w:rsidR="00B0404A" w:rsidRDefault="00651585" w:rsidP="00DB5441">
      <w:r>
        <w:t>There has been use of epistatic effects for the prediction of complex traits in many model organism species. It was shown that including a network of epistatic effects in chicken lines</w:t>
      </w:r>
      <w:r w:rsidR="00C4057C">
        <w:fldChar w:fldCharType="begin" w:fldLock="1"/>
      </w:r>
      <w:r w:rsidR="009D14BF">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55&lt;/sup&gt;" }, "properties" : { "noteIndex" : 0 }, "schema" : "https://github.com/citation-style-language/schema/raw/master/csl-citation.json" }</w:instrText>
      </w:r>
      <w:r w:rsidR="00C4057C">
        <w:fldChar w:fldCharType="separate"/>
      </w:r>
      <w:r w:rsidR="009D14BF" w:rsidRPr="009D14BF">
        <w:rPr>
          <w:noProof/>
          <w:vertAlign w:val="superscript"/>
        </w:rPr>
        <w:t>155</w:t>
      </w:r>
      <w:r w:rsidR="00C4057C">
        <w:fldChar w:fldCharType="end"/>
      </w:r>
      <w:r>
        <w:t xml:space="preserve"> for prediction in independent samples</w:t>
      </w:r>
      <w:r w:rsidR="00C4057C">
        <w:fldChar w:fldCharType="begin" w:fldLock="1"/>
      </w:r>
      <w:r w:rsidR="009D14BF">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56&lt;/sup&gt;" }, "properties" : { "noteIndex" : 0 }, "schema" : "https://github.com/citation-style-language/schema/raw/master/csl-citation.json" }</w:instrText>
      </w:r>
      <w:r w:rsidR="00C4057C">
        <w:fldChar w:fldCharType="separate"/>
      </w:r>
      <w:r w:rsidR="009D14BF" w:rsidRPr="009D14BF">
        <w:rPr>
          <w:noProof/>
          <w:vertAlign w:val="superscript"/>
        </w:rPr>
        <w:t>156</w:t>
      </w:r>
      <w:r w:rsidR="00C4057C">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C4057C">
        <w:fldChar w:fldCharType="begin" w:fldLock="1"/>
      </w:r>
      <w:r w:rsidR="009D14BF">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57\u2013159&lt;/sup&gt;" }, "properties" : { "noteIndex" : 0 }, "schema" : "https://github.com/citation-style-language/schema/raw/master/csl-citation.json" }</w:instrText>
      </w:r>
      <w:r w:rsidR="00C4057C">
        <w:fldChar w:fldCharType="separate"/>
      </w:r>
      <w:r w:rsidR="009D14BF" w:rsidRPr="009D14BF">
        <w:rPr>
          <w:noProof/>
          <w:vertAlign w:val="superscript"/>
        </w:rPr>
        <w:t>157–159</w:t>
      </w:r>
      <w:r w:rsidR="00C4057C">
        <w:fldChar w:fldCharType="end"/>
      </w:r>
      <w:r w:rsidR="005E14B4">
        <w:t>, whereas others demonstrate that inclusion of epistatic effects yields no improvement in prediction accuracy,</w:t>
      </w:r>
      <w:r w:rsidR="00C4057C">
        <w:fldChar w:fldCharType="begin" w:fldLock="1"/>
      </w:r>
      <w:r w:rsidR="009D14BF">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60&lt;/sup&gt;" }, "properties" : { "noteIndex" : 0 }, "schema" : "https://github.com/citation-style-language/schema/raw/master/csl-citation.json" }</w:instrText>
      </w:r>
      <w:r w:rsidR="00C4057C">
        <w:fldChar w:fldCharType="separate"/>
      </w:r>
      <w:r w:rsidR="009D14BF" w:rsidRPr="009D14BF">
        <w:rPr>
          <w:noProof/>
          <w:vertAlign w:val="superscript"/>
        </w:rPr>
        <w:t>160</w:t>
      </w:r>
      <w:r w:rsidR="00C4057C">
        <w:fldChar w:fldCharType="end"/>
      </w:r>
      <w:r w:rsidR="005E14B4">
        <w:t xml:space="preserve"> or that additive effects alone are sufficient to explain most genetic variation.</w:t>
      </w:r>
      <w:r w:rsidR="00C4057C">
        <w:fldChar w:fldCharType="begin" w:fldLock="1"/>
      </w:r>
      <w:r w:rsidR="009D14BF">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61&lt;/sup&gt;" }, "properties" : { "noteIndex" : 0 }, "schema" : "https://github.com/citation-style-language/schema/raw/master/csl-citation.json" }</w:instrText>
      </w:r>
      <w:r w:rsidR="00C4057C">
        <w:fldChar w:fldCharType="separate"/>
      </w:r>
      <w:r w:rsidR="009D14BF" w:rsidRPr="009D14BF">
        <w:rPr>
          <w:noProof/>
          <w:vertAlign w:val="superscript"/>
        </w:rPr>
        <w:t>161</w:t>
      </w:r>
      <w:r w:rsidR="00C4057C">
        <w:fldChar w:fldCharType="end"/>
      </w:r>
    </w:p>
    <w:p w14:paraId="51A43D2F" w14:textId="77777777" w:rsidR="002D481D" w:rsidRPr="002D481D" w:rsidRDefault="002D481D" w:rsidP="002D481D"/>
    <w:p w14:paraId="24CC1F4C" w14:textId="77777777" w:rsidR="00DB5441" w:rsidRDefault="00813BAE" w:rsidP="00DB5441">
      <w:pPr>
        <w:pStyle w:val="Heading2"/>
      </w:pPr>
      <w:bookmarkStart w:id="133" w:name="_Toc245195969"/>
      <w:r>
        <w:t>Conclusion</w:t>
      </w:r>
      <w:r w:rsidR="00C93790">
        <w:t>s</w:t>
      </w:r>
      <w:bookmarkEnd w:id="133"/>
    </w:p>
    <w:p w14:paraId="45D97DAD" w14:textId="77777777" w:rsidR="00DB5441" w:rsidRDefault="00DB5441" w:rsidP="00DB5441"/>
    <w:p w14:paraId="43B7323C" w14:textId="2274BFE9" w:rsidR="002D481D" w:rsidRDefault="002D481D" w:rsidP="00DB5441">
      <w:r>
        <w:t>Though plenty remains to be done, a massive body of scientific discovery has been achieved through the additive genetic paradigm,</w:t>
      </w:r>
      <w:r w:rsidR="00C4057C">
        <w:fldChar w:fldCharType="begin" w:fldLock="1"/>
      </w:r>
      <w:r w:rsidR="009D14BF">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62&lt;/sup&gt;" }, "properties" : { "noteIndex" : 0 }, "schema" : "https://github.com/citation-style-language/schema/raw/master/csl-citation.json" }</w:instrText>
      </w:r>
      <w:r w:rsidR="00C4057C">
        <w:fldChar w:fldCharType="separate"/>
      </w:r>
      <w:r w:rsidR="009D14BF" w:rsidRPr="009D14BF">
        <w:rPr>
          <w:noProof/>
          <w:vertAlign w:val="superscript"/>
        </w:rPr>
        <w:t>162</w:t>
      </w:r>
      <w:r w:rsidR="00C4057C">
        <w:fldChar w:fldCharType="end"/>
      </w:r>
      <w:r>
        <w:t xml:space="preserve"> in spite of its simplicity and seeming disconnection from realistic biological models</w:t>
      </w:r>
      <w:r w:rsidR="00697506">
        <w:t>. Although we can present</w:t>
      </w:r>
      <w:r w:rsidR="003408C0">
        <w:t xml:space="preserve"> a clear view on how to continue this progress (increase sample sizes, increase SNP density</w:t>
      </w:r>
      <w:r w:rsidR="00697506">
        <w:t xml:space="preserve"> and rigorous standards of reporting (BOX 2)</w:t>
      </w:r>
      <w:r w:rsidR="003408C0">
        <w:t xml:space="preserve">), it </w:t>
      </w:r>
      <w:r w:rsidR="00697506">
        <w:t>remains unclear to what extent</w:t>
      </w:r>
      <w:r w:rsidR="003408C0">
        <w:t xml:space="preserve"> epistasis </w:t>
      </w:r>
      <w:r w:rsidR="00697506">
        <w:t>will offer</w:t>
      </w:r>
      <w:r w:rsidR="003408C0">
        <w:t xml:space="preserve"> a solution to the major questions being posed about the genetics of human complex traits</w:t>
      </w:r>
      <w:r w:rsidR="00930A9C">
        <w:t xml:space="preserve"> at this stage</w:t>
      </w:r>
      <w:r w:rsidR="003408C0">
        <w:t>.</w:t>
      </w:r>
    </w:p>
    <w:p w14:paraId="660F0036" w14:textId="77777777" w:rsidR="002D481D" w:rsidRDefault="002D481D" w:rsidP="00DB5441"/>
    <w:p w14:paraId="6887FE57" w14:textId="77777777" w:rsidR="00DB5441" w:rsidRDefault="003408C0" w:rsidP="00DB5441">
      <w:r>
        <w:t xml:space="preserve">Nevertheless, the search for epistasis is fast becoming a relatively effortless one. Sophisticated computational techniques </w:t>
      </w:r>
      <w:r w:rsidR="00EC6340">
        <w:t>have made</w:t>
      </w:r>
      <w:r>
        <w:t xml:space="preserve"> the </w:t>
      </w:r>
      <w:r w:rsidR="00EC6340">
        <w:t>analysis fast, interpretable, and potentially routine</w:t>
      </w:r>
      <w:r w:rsidR="0002070A">
        <w:t xml:space="preserve"> at the individual GWAS level</w:t>
      </w:r>
      <w:r w:rsidR="00EC6340">
        <w:t xml:space="preserve">. </w:t>
      </w:r>
      <w:r w:rsidR="004845C3">
        <w:t xml:space="preserve">The next challenge is to greatly improve power of detection </w:t>
      </w:r>
      <w:r w:rsidR="00DC1027">
        <w:t xml:space="preserve">via </w:t>
      </w:r>
      <w:proofErr w:type="gramStart"/>
      <w:r w:rsidR="00DC1027">
        <w:t>meta</w:t>
      </w:r>
      <w:proofErr w:type="gramEnd"/>
      <w:r w:rsidR="00DC1027">
        <w:t xml:space="preserve"> analyses of multiple GWAS that are</w:t>
      </w:r>
      <w:r w:rsidR="004845C3">
        <w:t xml:space="preserve"> </w:t>
      </w:r>
      <w:r w:rsidR="00DC1027">
        <w:t>readily available</w:t>
      </w:r>
      <w:r w:rsidR="00EC6340">
        <w:t>. Therefore we believe that given this low cost to high potential benefit scenario the search for epistasis is indeed warranted.</w:t>
      </w:r>
    </w:p>
    <w:p w14:paraId="443550EF" w14:textId="77777777" w:rsidR="003408C0" w:rsidRDefault="003408C0" w:rsidP="00DB5441"/>
    <w:p w14:paraId="4C6EA7EE" w14:textId="77777777" w:rsidR="00DB5441" w:rsidRDefault="00DB5441" w:rsidP="00DB5441"/>
    <w:p w14:paraId="4C2D3DC3" w14:textId="77777777" w:rsidR="00DB5441" w:rsidRDefault="00DB5441" w:rsidP="00DB5441"/>
    <w:p w14:paraId="7EA735AE" w14:textId="77777777" w:rsidR="00DB5441" w:rsidRDefault="00DB5441" w:rsidP="00DB5441">
      <w:pPr>
        <w:pStyle w:val="Heading2"/>
      </w:pPr>
      <w:bookmarkStart w:id="134" w:name="_Toc245195970"/>
      <w:r>
        <w:t>Box 1: Why is epistasis theoretically difficult to detect?</w:t>
      </w:r>
      <w:bookmarkEnd w:id="134"/>
    </w:p>
    <w:p w14:paraId="6FC35E3A" w14:textId="77777777" w:rsidR="00DB5441" w:rsidRDefault="00DB5441" w:rsidP="00DB5441"/>
    <w:p w14:paraId="3502C764" w14:textId="6A2FF68E" w:rsidR="00DB5441" w:rsidRDefault="00DB5441" w:rsidP="00DB5441">
      <w:r>
        <w:t>Supposing that non-additive variance is comprised of numerous small effects,</w:t>
      </w:r>
      <w:r w:rsidR="009041DF">
        <w:t xml:space="preserve"> as is the case for the additive genetic component,</w:t>
      </w:r>
      <w:r>
        <w:t xml:space="preserve"> the statistical power to detect them is, in principle, much lower than that of detecting additive effects for a number of reasons.</w:t>
      </w:r>
      <w:r w:rsidR="00EE5ED1">
        <w:t xml:space="preserve"> Note that these challenges to the detection of epistasis apply particularly to humans and other outbred species, it is possible that these challenges can be greatly reduced or even eliminated altogether in studies of model organis</w:t>
      </w:r>
      <w:bookmarkStart w:id="135" w:name="_GoBack"/>
      <w:bookmarkEnd w:id="135"/>
      <w:r w:rsidR="00EE5ED1">
        <w:t>ms</w:t>
      </w:r>
      <w:ins w:id="136" w:author="Gib Hemani" w:date="2014-01-22T18:05:00Z">
        <w:r w:rsidR="009D14BF">
          <w:rPr>
            <w:highlight w:val="yellow"/>
          </w:rPr>
          <w:fldChar w:fldCharType="begin" w:fldLock="1"/>
        </w:r>
      </w:ins>
      <w:r w:rsidR="009D14BF">
        <w:rPr>
          <w:highlight w:val="yellow"/>
        </w:rPr>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63&lt;/sup&gt;" }, "properties" : { "noteIndex" : 0 }, "schema" : "https://github.com/citation-style-language/schema/raw/master/csl-citation.json" }</w:instrText>
      </w:r>
      <w:r w:rsidR="009D14BF">
        <w:rPr>
          <w:highlight w:val="yellow"/>
        </w:rPr>
        <w:fldChar w:fldCharType="separate"/>
      </w:r>
      <w:r w:rsidR="009D14BF" w:rsidRPr="009D14BF">
        <w:rPr>
          <w:noProof/>
          <w:highlight w:val="yellow"/>
          <w:vertAlign w:val="superscript"/>
        </w:rPr>
        <w:t>163</w:t>
      </w:r>
      <w:ins w:id="137" w:author="Gib Hemani" w:date="2014-01-22T18:05:00Z">
        <w:r w:rsidR="009D14BF">
          <w:rPr>
            <w:highlight w:val="yellow"/>
          </w:rPr>
          <w:fldChar w:fldCharType="end"/>
        </w:r>
      </w:ins>
    </w:p>
    <w:p w14:paraId="46A80598" w14:textId="77777777" w:rsidR="00DB5441" w:rsidRDefault="00DB5441" w:rsidP="008A4225">
      <w:pPr>
        <w:pStyle w:val="Heading5"/>
      </w:pPr>
      <w:r>
        <w:t>Linkage disequilibrium</w:t>
      </w:r>
    </w:p>
    <w:p w14:paraId="36EB6FE3" w14:textId="77777777"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Pr>
          <w:vertAlign w:val="superscript"/>
        </w:rPr>
        <w:t>2</w:t>
      </w:r>
      <w:r>
        <w:t xml:space="preserve"> between itself and the causal variant, thus if effect sizes are small then GWAS is dependent upon there being high LD between causal variants and observed SNPs. However, the dominance variance </w:t>
      </w:r>
      <w:r w:rsidR="009041DF">
        <w:t>at the observed SNP reduces by a factor of</w:t>
      </w:r>
      <w:r>
        <w:t xml:space="preserve"> r</w:t>
      </w:r>
      <w:r w:rsidR="009041DF">
        <w:rPr>
          <w:vertAlign w:val="superscript"/>
        </w:rPr>
        <w:t>4</w:t>
      </w:r>
      <w:r>
        <w:t xml:space="preserve">, thus the dependence on high LD between observed SNPs and unobserved causal variants is much higher when detecting dominance </w:t>
      </w:r>
      <w:proofErr w:type="gramStart"/>
      <w:r>
        <w:t>effects</w:t>
      </w:r>
      <w:proofErr w:type="gramEnd"/>
      <w:r>
        <w:t xml:space="preserve">. Extending this to two loci, the </w:t>
      </w:r>
      <w:r w:rsidR="009041DF">
        <w:t>AxA</w:t>
      </w:r>
      <w:r>
        <w:t xml:space="preserve"> var</w:t>
      </w:r>
      <w:r w:rsidR="009041DF">
        <w:t>iance on average reduces by r</w:t>
      </w:r>
      <w:r w:rsidR="009041DF">
        <w:rPr>
          <w:vertAlign w:val="superscript"/>
        </w:rPr>
        <w:t>4</w:t>
      </w:r>
      <w:r w:rsidR="009041DF">
        <w:t xml:space="preserve"> </w:t>
      </w:r>
      <w:proofErr w:type="gramStart"/>
      <w:r w:rsidR="009041DF">
        <w:t>across both</w:t>
      </w:r>
      <w:proofErr w:type="gramEnd"/>
      <w:r w:rsidR="009041DF">
        <w:t xml:space="preserve"> loci, the AxD variance by r</w:t>
      </w:r>
      <w:r w:rsidR="009041DF">
        <w:rPr>
          <w:vertAlign w:val="superscript"/>
        </w:rPr>
        <w:t>6</w:t>
      </w:r>
      <w:r w:rsidR="009041DF">
        <w:t>, and the AxD variance by r</w:t>
      </w:r>
      <w:r w:rsidR="009041DF">
        <w:rPr>
          <w:vertAlign w:val="superscript"/>
        </w:rPr>
        <w:t>8</w:t>
      </w:r>
      <w:r w:rsidR="009041DF">
        <w:t>.</w:t>
      </w:r>
      <w:r>
        <w:t xml:space="preserve"> The consequence of these constraints is that any given SNP chip has substantially greater coverage of the genome when searching for additive effects than when searching for epistatic effects</w:t>
      </w:r>
      <w:r w:rsidR="00B864FB">
        <w:t xml:space="preserve"> and indeed dominance</w:t>
      </w:r>
      <w:r>
        <w:t>. To overcome this problem one ne</w:t>
      </w:r>
      <w:r w:rsidR="004B55A7">
        <w:t xml:space="preserve">eds </w:t>
      </w:r>
      <w:r>
        <w:t>dense</w:t>
      </w:r>
      <w:r w:rsidR="00AE237F">
        <w:t>r</w:t>
      </w:r>
      <w:r w:rsidR="004D6DE2">
        <w:t xml:space="preserve"> genotyping</w:t>
      </w:r>
      <w:r w:rsidR="00B864FB">
        <w:t xml:space="preserve"> or high quality</w:t>
      </w:r>
      <w:r w:rsidR="004D6DE2">
        <w:t xml:space="preserve"> imputed genotypes or sequence data</w:t>
      </w:r>
      <w:r>
        <w:t xml:space="preserve"> to identify non-additive effects at the same power as additive effects.</w:t>
      </w:r>
    </w:p>
    <w:p w14:paraId="01301EE0" w14:textId="77777777" w:rsidR="00DB5441" w:rsidRDefault="00DB5441" w:rsidP="008A4225">
      <w:pPr>
        <w:pStyle w:val="Heading5"/>
      </w:pPr>
      <w:r>
        <w:t>Curse of dimensionality</w:t>
      </w:r>
    </w:p>
    <w:p w14:paraId="2E1D2ED3" w14:textId="7777777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w:t>
      </w:r>
      <w:r w:rsidR="00B864FB">
        <w:t xml:space="preserve"> as discussed in the main text</w:t>
      </w:r>
      <w:r>
        <w:t>,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309A1804" w14:textId="77777777" w:rsidR="00DB5441" w:rsidRDefault="00DB5441" w:rsidP="008A4225">
      <w:pPr>
        <w:pStyle w:val="Heading5"/>
      </w:pPr>
      <w:r>
        <w:t>Model complexity</w:t>
      </w:r>
    </w:p>
    <w:p w14:paraId="22981BBF" w14:textId="6064BB52" w:rsidR="009041DF" w:rsidRDefault="009041DF" w:rsidP="00DB5441">
      <w:r>
        <w:t xml:space="preserve">Modelling the additive effect of a SNP on a phenotype is achieved through a model that uses only one degree of freedom. However, for two loci there are four interaction terms (AxA, AxD, DxA, DxD), thus </w:t>
      </w:r>
      <w:r w:rsidR="001C1CB7">
        <w:t>under the hypothesis</w:t>
      </w:r>
      <w:r>
        <w:t xml:space="preserve"> that each </w:t>
      </w:r>
      <w:r w:rsidR="001C1CB7">
        <w:t>of the four epistatic effects is equal in magnitude</w:t>
      </w:r>
      <w:r w:rsidR="00C4057C">
        <w:fldChar w:fldCharType="begin" w:fldLock="1"/>
      </w:r>
      <w:r w:rsidR="009D14BF">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8,29,116&lt;/sup&gt;" }, "properties" : { "noteIndex" : 0 }, "schema" : "https://github.com/citation-style-language/schema/raw/master/csl-citation.json" }</w:instrText>
      </w:r>
      <w:r w:rsidR="00C4057C">
        <w:fldChar w:fldCharType="separate"/>
      </w:r>
      <w:r w:rsidR="009D14BF" w:rsidRPr="009D14BF">
        <w:rPr>
          <w:noProof/>
          <w:vertAlign w:val="superscript"/>
        </w:rPr>
        <w:t>28,29,116</w:t>
      </w:r>
      <w:r w:rsidR="00C4057C">
        <w:fldChar w:fldCharType="end"/>
      </w:r>
      <w:r w:rsidR="001C1CB7">
        <w:t xml:space="preserve"> the model complexity for the statistical test increases. In hypothetically comparing the power to genetic loci of equal variance that comprise either additive effects or epistatic effects, the </w:t>
      </w:r>
      <w:r w:rsidR="001C1CB7">
        <w:lastRenderedPageBreak/>
        <w:t>increased number of degrees of freedom used by the epistatic test will lead to a less extreme p-value despite capturing the same amount of variance as in the scenario for the additive test.</w:t>
      </w:r>
      <w:r w:rsidR="00456AF8">
        <w:t xml:space="preserve"> The simple way to overcome this problem is to increase sample size.</w:t>
      </w:r>
    </w:p>
    <w:p w14:paraId="406D38C1" w14:textId="77777777" w:rsidR="00DB5441" w:rsidRDefault="00DB5441" w:rsidP="008A4225">
      <w:pPr>
        <w:pStyle w:val="Heading5"/>
      </w:pPr>
      <w:r>
        <w:t>Replication</w:t>
      </w:r>
    </w:p>
    <w:p w14:paraId="39271573" w14:textId="77777777" w:rsidR="001C1CB7" w:rsidRDefault="001C1CB7" w:rsidP="00DB5441">
      <w:r>
        <w:t>Replication is key to confirming the statistical veracity of associations. The increased dependence of epistasis on high LD between observed SNPs and causal variants means that there is likely to be ascertainment in a discovery sample for markers in higher LD in the sample than they are in the population, simply due to sampling. Thus, taking an independent sample from the population it is one resamples the LD, and it is unlikely that the same ascertainment for high LD will occur. In this context we expect the replication rate of epistasis to be substantially lower than for additive effects.</w:t>
      </w:r>
      <w:r w:rsidR="00EE77A2">
        <w:t xml:space="preserve"> Performing detection and replication</w:t>
      </w:r>
      <w:r w:rsidR="007853DF">
        <w:t xml:space="preserve"> on very dense SNP chips,</w:t>
      </w:r>
      <w:r w:rsidR="00EE77A2">
        <w:t xml:space="preserve"> </w:t>
      </w:r>
      <w:r w:rsidR="00AE237F">
        <w:t>imputed</w:t>
      </w:r>
      <w:r w:rsidR="003F311E">
        <w:t xml:space="preserve"> genotypes,</w:t>
      </w:r>
      <w:r w:rsidR="00AE237F">
        <w:t xml:space="preserve"> or </w:t>
      </w:r>
      <w:r w:rsidR="00EE77A2">
        <w:t>sequence data will overcome this problem.</w:t>
      </w:r>
    </w:p>
    <w:p w14:paraId="2B6EA9F4" w14:textId="77777777" w:rsidR="001C1CB7" w:rsidRDefault="001C1CB7" w:rsidP="00DB5441"/>
    <w:p w14:paraId="4F7AD2ED" w14:textId="77777777" w:rsidR="00DB5441" w:rsidRDefault="00DB5441" w:rsidP="00DB5441">
      <w:pPr>
        <w:pStyle w:val="Heading2"/>
      </w:pPr>
      <w:bookmarkStart w:id="138" w:name="_Toc245195971"/>
      <w:r>
        <w:t>Box 2: What constitutes a significant epistatic interaction?</w:t>
      </w:r>
      <w:bookmarkEnd w:id="138"/>
    </w:p>
    <w:p w14:paraId="35FAAD68" w14:textId="77777777" w:rsidR="00DB5441" w:rsidRDefault="00DB5441" w:rsidP="00DB5441"/>
    <w:p w14:paraId="6CDB4A6B" w14:textId="77777777" w:rsidR="004B55A7" w:rsidRDefault="004B55A7" w:rsidP="00DB5441">
      <w:r>
        <w:t xml:space="preserve">Evidently, detection of epistasis is extremely challenging. But with sample sizes increasing rapidly, </w:t>
      </w:r>
      <w:r w:rsidR="005E097A">
        <w:t xml:space="preserve">and the growing availability of </w:t>
      </w:r>
      <w:proofErr w:type="gramStart"/>
      <w:r w:rsidR="005E097A">
        <w:t>high density</w:t>
      </w:r>
      <w:proofErr w:type="gramEnd"/>
      <w:r w:rsidR="005E097A">
        <w:t xml:space="preserve"> SNP chips and sequencing, we are entering an era in which detection of epistasis may indeed be feasible. Here we suggest some considerations in how to report epistatic interactions</w:t>
      </w:r>
      <w:r w:rsidR="00E548EE">
        <w:t xml:space="preserve"> with a view to the provision of robust conclusions that will be trusted by the scientific community</w:t>
      </w:r>
      <w:r w:rsidR="005E097A">
        <w:t>.</w:t>
      </w:r>
    </w:p>
    <w:p w14:paraId="33C2CA55" w14:textId="77777777" w:rsidR="00273440" w:rsidRDefault="00273440" w:rsidP="00273440">
      <w:pPr>
        <w:pStyle w:val="Heading5"/>
      </w:pPr>
      <w:r>
        <w:t>Replication is necessary</w:t>
      </w:r>
    </w:p>
    <w:p w14:paraId="52D8E23D" w14:textId="77777777" w:rsidR="00273440" w:rsidRDefault="00551016" w:rsidP="00273440">
      <w:r>
        <w:t>As with additive genetic effects, f</w:t>
      </w:r>
      <w:r w:rsidR="00273440">
        <w:t xml:space="preserve">ollowing the discovery of </w:t>
      </w:r>
      <w:r>
        <w:t xml:space="preserve">epistatic </w:t>
      </w:r>
      <w:r w:rsidR="00273440">
        <w:t>genetic effects, the gold standard for reporting them is to show that the same SNPs replicate w</w:t>
      </w:r>
      <w:r>
        <w:t>ith the same direction effect on the phenotype</w:t>
      </w:r>
      <w:r w:rsidR="00273440">
        <w:t xml:space="preserve"> in an independent sample. </w:t>
      </w:r>
    </w:p>
    <w:p w14:paraId="656C2350" w14:textId="77777777" w:rsidR="005E097A" w:rsidRDefault="005E097A" w:rsidP="005E097A">
      <w:pPr>
        <w:pStyle w:val="Heading5"/>
      </w:pPr>
      <w:r>
        <w:t>Sufficiently stringent significance thresholds</w:t>
      </w:r>
    </w:p>
    <w:p w14:paraId="00939626" w14:textId="77777777" w:rsidR="00900287" w:rsidRPr="00900287" w:rsidRDefault="00273440" w:rsidP="005E097A">
      <w:r>
        <w:t xml:space="preserve">If independent samples are not available for replication, stringent significance thresholds are of utmost importance. </w:t>
      </w:r>
      <w:r w:rsidR="00900287">
        <w:t>Based on there being approximately 1 million independent regions in the genome, GWAS studies have adopted a standard significance threshold of p = 5x10</w:t>
      </w:r>
      <w:r w:rsidR="00900287">
        <w:rPr>
          <w:vertAlign w:val="superscript"/>
        </w:rPr>
        <w:t>-8</w:t>
      </w:r>
      <w:r w:rsidR="00900287">
        <w:t>. With the emergence of rapid computational methods for performing exhaustive pairwise scans, we suggest a significance threshold of p = 0.05 / 0.5(</w:t>
      </w:r>
      <w:proofErr w:type="gramStart"/>
      <w:r w:rsidR="00900287">
        <w:t>1x10</w:t>
      </w:r>
      <w:r w:rsidR="00900287">
        <w:rPr>
          <w:vertAlign w:val="superscript"/>
        </w:rPr>
        <w:t>6</w:t>
      </w:r>
      <w:r w:rsidR="00900287">
        <w:t>)</w:t>
      </w:r>
      <w:r w:rsidR="00900287">
        <w:rPr>
          <w:vertAlign w:val="superscript"/>
        </w:rPr>
        <w:t>2</w:t>
      </w:r>
      <w:proofErr w:type="gramEnd"/>
      <w:r w:rsidR="00900287">
        <w:t xml:space="preserve"> = 1x10</w:t>
      </w:r>
      <w:r w:rsidR="00900287">
        <w:rPr>
          <w:vertAlign w:val="superscript"/>
        </w:rPr>
        <w:t>-13</w:t>
      </w:r>
      <w:r w:rsidR="00900287">
        <w:t>.</w:t>
      </w:r>
    </w:p>
    <w:p w14:paraId="38F3DA5D" w14:textId="77777777" w:rsidR="00900287" w:rsidRDefault="00900287" w:rsidP="00813BAE"/>
    <w:p w14:paraId="7E0D0237" w14:textId="77777777" w:rsidR="00551016" w:rsidRDefault="00551016" w:rsidP="00551016">
      <w:pPr>
        <w:pStyle w:val="Heading5"/>
      </w:pPr>
      <w:r>
        <w:t>Discount the possibility of scale effects</w:t>
      </w:r>
    </w:p>
    <w:p w14:paraId="541AFAE1" w14:textId="20D73B0F" w:rsidR="00551016" w:rsidRDefault="00551016" w:rsidP="00813BAE">
      <w:r>
        <w:t>Ideally quantitative analysis should be performed on phenotypes that are normalized through rank transformation</w:t>
      </w:r>
      <w:r w:rsidR="008727DF">
        <w:t>, and it should be demonstrated that any detected non-additive effects persist following transformation of to a biologically relevant scale.</w:t>
      </w:r>
      <w:r w:rsidR="00C4057C">
        <w:fldChar w:fldCharType="begin" w:fldLock="1"/>
      </w:r>
      <w:r w:rsidR="009D14BF">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64&lt;/sup&gt;" }, "properties" : { "noteIndex" : 0 }, "schema" : "https://github.com/citation-style-language/schema/raw/master/csl-citation.json" }</w:instrText>
      </w:r>
      <w:r w:rsidR="00C4057C">
        <w:fldChar w:fldCharType="separate"/>
      </w:r>
      <w:r w:rsidR="009D14BF" w:rsidRPr="009D14BF">
        <w:rPr>
          <w:noProof/>
          <w:vertAlign w:val="superscript"/>
        </w:rPr>
        <w:t>164</w:t>
      </w:r>
      <w:r w:rsidR="00C4057C">
        <w:fldChar w:fldCharType="end"/>
      </w:r>
      <w:r w:rsidR="008727DF">
        <w:t xml:space="preserve"> For case-control traits the analysis of epistasis is most convincing when shown to be present on the liability scale of risk.</w:t>
      </w:r>
    </w:p>
    <w:p w14:paraId="2A17702B" w14:textId="77777777" w:rsidR="00551016" w:rsidRDefault="008727DF" w:rsidP="008727DF">
      <w:pPr>
        <w:pStyle w:val="Heading5"/>
      </w:pPr>
      <w:r>
        <w:t>Discount the likelihood of haplotype effects</w:t>
      </w:r>
    </w:p>
    <w:p w14:paraId="6036E0B6" w14:textId="760DF7DB" w:rsidR="008727DF" w:rsidRPr="008727DF" w:rsidRDefault="008727DF" w:rsidP="008727DF">
      <w:r>
        <w:t>In a typical pairwise scan inflation of test statistics for interaction terms between neighbouring SNPs on the same chromosome can arise due to haplotype effects, and this is often inseparable from epistatic effects.</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C4057C">
        <w:fldChar w:fldCharType="separate"/>
      </w:r>
      <w:r w:rsidR="009D14BF" w:rsidRPr="009D14BF">
        <w:rPr>
          <w:noProof/>
          <w:vertAlign w:val="superscript"/>
        </w:rPr>
        <w:t>21</w:t>
      </w:r>
      <w:r w:rsidR="00C4057C">
        <w:fldChar w:fldCharType="end"/>
      </w:r>
      <w:r>
        <w:t xml:space="preserve"> </w:t>
      </w:r>
      <w:r w:rsidR="00861036">
        <w:t xml:space="preserve">Ideally the two tested SNPs </w:t>
      </w:r>
      <w:proofErr w:type="gramStart"/>
      <w:r w:rsidR="00861036">
        <w:t>should</w:t>
      </w:r>
      <w:proofErr w:type="gramEnd"/>
      <w:r w:rsidR="00861036">
        <w:t xml:space="preserve"> neither be in LD with each other nor should both be in LD with some other, potentially unobserved, variant. This latter caveat is impractical in the absence of sequence data and w</w:t>
      </w:r>
      <w:r>
        <w:t>e suggest that interacting SNPs should be in LD r</w:t>
      </w:r>
      <w:r>
        <w:rPr>
          <w:vertAlign w:val="superscript"/>
        </w:rPr>
        <w:t>2</w:t>
      </w:r>
      <w:r>
        <w:t>&lt;0.1, and D’&lt;0.1 to reduce the possibility of haplotype effects underlying any signals.</w:t>
      </w:r>
    </w:p>
    <w:p w14:paraId="34577DB6" w14:textId="77777777" w:rsidR="008727DF" w:rsidRDefault="008727DF" w:rsidP="00813BAE"/>
    <w:p w14:paraId="1B7E6F8F" w14:textId="77777777" w:rsidR="00861036" w:rsidRDefault="00861036" w:rsidP="00894474">
      <w:pPr>
        <w:pStyle w:val="Heading2"/>
      </w:pPr>
      <w:bookmarkStart w:id="139" w:name="_Toc245195972"/>
    </w:p>
    <w:p w14:paraId="5C8A7C84" w14:textId="77777777" w:rsidR="00861036" w:rsidRPr="00861036" w:rsidRDefault="00861036" w:rsidP="00861036">
      <w:pPr>
        <w:pStyle w:val="bodyindent"/>
        <w:ind w:firstLine="0"/>
        <w:rPr>
          <w:rFonts w:asciiTheme="majorHAnsi" w:hAnsiTheme="majorHAnsi"/>
          <w:noProof w:val="0"/>
          <w:color w:val="4F81BD" w:themeColor="accent1"/>
          <w:sz w:val="26"/>
          <w:szCs w:val="26"/>
          <w:lang w:val="en-GB"/>
        </w:rPr>
      </w:pPr>
      <w:r w:rsidRPr="00861036">
        <w:rPr>
          <w:rFonts w:asciiTheme="majorHAnsi" w:hAnsiTheme="majorHAnsi"/>
          <w:b/>
          <w:noProof w:val="0"/>
          <w:color w:val="4F81BD" w:themeColor="accent1"/>
          <w:sz w:val="26"/>
          <w:szCs w:val="26"/>
          <w:lang w:val="en-GB"/>
        </w:rPr>
        <w:t>Table 1</w:t>
      </w:r>
      <w:r w:rsidRPr="00861036">
        <w:rPr>
          <w:rFonts w:asciiTheme="majorHAnsi" w:hAnsiTheme="majorHAnsi"/>
          <w:noProof w:val="0"/>
          <w:color w:val="4F81BD" w:themeColor="accent1"/>
          <w:sz w:val="26"/>
          <w:szCs w:val="26"/>
          <w:lang w:val="en-GB"/>
        </w:rPr>
        <w:t xml:space="preserve"> </w:t>
      </w:r>
    </w:p>
    <w:p w14:paraId="47D7BD4D" w14:textId="77777777" w:rsidR="00861036" w:rsidRDefault="00861036" w:rsidP="00861036">
      <w:pPr>
        <w:pStyle w:val="bodyindent"/>
        <w:ind w:firstLine="0"/>
        <w:rPr>
          <w:rFonts w:asciiTheme="majorHAnsi" w:hAnsiTheme="majorHAnsi"/>
          <w:noProof w:val="0"/>
          <w:sz w:val="20"/>
          <w:lang w:val="en-GB"/>
        </w:rPr>
      </w:pPr>
    </w:p>
    <w:p w14:paraId="3A861BA6" w14:textId="77777777" w:rsidR="00861036" w:rsidRPr="00861036" w:rsidRDefault="00861036" w:rsidP="00861036">
      <w:pPr>
        <w:pStyle w:val="bodyindent"/>
        <w:ind w:firstLine="0"/>
        <w:rPr>
          <w:rFonts w:asciiTheme="majorHAnsi" w:hAnsiTheme="majorHAnsi"/>
          <w:noProof w:val="0"/>
          <w:sz w:val="20"/>
          <w:lang w:val="en-GB"/>
        </w:rPr>
      </w:pPr>
      <w:r w:rsidRPr="00861036">
        <w:rPr>
          <w:rFonts w:asciiTheme="majorHAnsi" w:hAnsiTheme="majorHAnsi"/>
          <w:noProof w:val="0"/>
          <w:sz w:val="20"/>
          <w:lang w:val="en-GB"/>
        </w:rPr>
        <w:t>Publicly available applications for fast genome-wide analysis of epistasis in GWAS*</w:t>
      </w:r>
    </w:p>
    <w:tbl>
      <w:tblPr>
        <w:tblW w:w="100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4111"/>
        <w:gridCol w:w="3119"/>
        <w:gridCol w:w="481"/>
      </w:tblGrid>
      <w:tr w:rsidR="00861036" w:rsidRPr="00861036" w14:paraId="676FE723" w14:textId="77777777" w:rsidTr="00861036">
        <w:tc>
          <w:tcPr>
            <w:tcW w:w="1384" w:type="dxa"/>
          </w:tcPr>
          <w:p w14:paraId="45DF7FA1"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Name</w:t>
            </w:r>
          </w:p>
        </w:tc>
        <w:tc>
          <w:tcPr>
            <w:tcW w:w="992" w:type="dxa"/>
          </w:tcPr>
          <w:p w14:paraId="2A30128A"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Type</w:t>
            </w:r>
          </w:p>
        </w:tc>
        <w:tc>
          <w:tcPr>
            <w:tcW w:w="4111" w:type="dxa"/>
          </w:tcPr>
          <w:p w14:paraId="114403D0"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Main feature</w:t>
            </w:r>
          </w:p>
        </w:tc>
        <w:tc>
          <w:tcPr>
            <w:tcW w:w="3119" w:type="dxa"/>
          </w:tcPr>
          <w:p w14:paraId="79530791"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URL</w:t>
            </w:r>
          </w:p>
        </w:tc>
        <w:tc>
          <w:tcPr>
            <w:tcW w:w="481" w:type="dxa"/>
            <w:tcMar>
              <w:left w:w="57" w:type="dxa"/>
              <w:right w:w="57" w:type="dxa"/>
            </w:tcMar>
          </w:tcPr>
          <w:p w14:paraId="0156510C"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Ref</w:t>
            </w:r>
          </w:p>
        </w:tc>
      </w:tr>
      <w:tr w:rsidR="00861036" w:rsidRPr="00861036" w14:paraId="3554B4DD" w14:textId="77777777" w:rsidTr="00861036">
        <w:tc>
          <w:tcPr>
            <w:tcW w:w="1384" w:type="dxa"/>
            <w:tcMar>
              <w:left w:w="28" w:type="dxa"/>
              <w:right w:w="28" w:type="dxa"/>
            </w:tcMar>
          </w:tcPr>
          <w:p w14:paraId="4B03293E"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FastEpistasis</w:t>
            </w:r>
          </w:p>
        </w:tc>
        <w:tc>
          <w:tcPr>
            <w:tcW w:w="992" w:type="dxa"/>
            <w:tcMar>
              <w:left w:w="28" w:type="dxa"/>
              <w:right w:w="28" w:type="dxa"/>
            </w:tcMar>
          </w:tcPr>
          <w:p w14:paraId="53521AAC"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0FD60896"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An efficient parallel extension to the PLINK epistasis module</w:t>
            </w:r>
          </w:p>
        </w:tc>
        <w:tc>
          <w:tcPr>
            <w:tcW w:w="3119" w:type="dxa"/>
            <w:tcMar>
              <w:left w:w="28" w:type="dxa"/>
              <w:right w:w="28" w:type="dxa"/>
            </w:tcMar>
          </w:tcPr>
          <w:p w14:paraId="21141CA4" w14:textId="77777777" w:rsidR="00861036" w:rsidRPr="00861036" w:rsidRDefault="00C604D6" w:rsidP="003D4CE6">
            <w:pPr>
              <w:pStyle w:val="bodyindent"/>
              <w:ind w:firstLine="0"/>
              <w:jc w:val="left"/>
              <w:rPr>
                <w:rFonts w:asciiTheme="majorHAnsi" w:hAnsiTheme="majorHAnsi"/>
                <w:bCs/>
                <w:noProof w:val="0"/>
                <w:sz w:val="20"/>
                <w:lang w:val="en-GB"/>
              </w:rPr>
            </w:pPr>
            <w:hyperlink r:id="rId9" w:history="1">
              <w:r w:rsidR="00861036" w:rsidRPr="00861036">
                <w:rPr>
                  <w:rStyle w:val="Hyperlink"/>
                  <w:rFonts w:asciiTheme="majorHAnsi" w:hAnsiTheme="majorHAnsi"/>
                  <w:bCs/>
                  <w:noProof w:val="0"/>
                  <w:sz w:val="20"/>
                  <w:lang w:val="en-GB"/>
                </w:rPr>
                <w:t>http://www.vital-it.ch/software/FastEpistasis/</w:t>
              </w:r>
            </w:hyperlink>
          </w:p>
        </w:tc>
        <w:tc>
          <w:tcPr>
            <w:tcW w:w="481" w:type="dxa"/>
            <w:tcMar>
              <w:left w:w="28" w:type="dxa"/>
              <w:right w:w="28" w:type="dxa"/>
            </w:tcMar>
          </w:tcPr>
          <w:p w14:paraId="1B9B7142"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Schupbach&lt;/Author&gt;&lt;Year&gt;2010&lt;/Year&gt;&lt;RecNum&gt;577&lt;/RecNum&gt;&lt;record&gt;&lt;rec-number&gt;577&lt;/rec-number&gt;&lt;foreign-keys&gt;&lt;key app="EN" db-id="xwdx05xfpvwr2lezad9x2fwl5vzx5wwvz5fr"&gt;577&lt;/key&gt;&lt;/foreign-keys&gt;&lt;ref-type name="Journal Article"&gt;17&lt;/ref-type&gt;&lt;contributors&gt;&lt;authors&gt;&lt;author&gt;Schupbach, T.&lt;/author&gt;&lt;author&gt;Xenarios, I.&lt;/author&gt;&lt;author&gt;Bergmann, S.&lt;/author&gt;&lt;author&gt;Kapur, K.&lt;/author&gt;&lt;/authors&gt;&lt;/contributors&gt;&lt;auth-address&gt;Vital-IT Group, Molecular Modeling Group, Swiss Institute of Bioinformatics, Lausanne, Switzerland.&lt;/auth-address&gt;&lt;titles&gt;&lt;title&gt;FastEpistasis: a high performance computing solution for quantitative trait epistasis&lt;/title&gt;&lt;secondary-title&gt;Bioinformatics&lt;/secondary-title&gt;&lt;/titles&gt;&lt;periodical&gt;&lt;full-title&gt;Bioinformatics&lt;/full-title&gt;&lt;/periodical&gt;&lt;pages&gt;1468-9&lt;/pages&gt;&lt;volume&gt;26&lt;/volume&gt;&lt;number&gt;11&lt;/number&gt;&lt;edition&gt;2010/04/09&lt;/edition&gt;&lt;keywords&gt;&lt;keyword&gt;Computing Methodologies&lt;/keyword&gt;&lt;keyword&gt;Epistasis, Genetic/ genetics&lt;/keyword&gt;&lt;keyword&gt;Genome-Wide Association Study&lt;/keyword&gt;&lt;keyword&gt;Genomics/ methods&lt;/keyword&gt;&lt;keyword&gt;Humans&lt;/keyword&gt;&lt;keyword&gt;Phenotype&lt;/keyword&gt;&lt;keyword&gt;Polymorphism, Single Nucleotide&lt;/keyword&gt;&lt;keyword&gt;Quantitative Trait Loci&lt;/keyword&gt;&lt;keyword&gt;Software&lt;/keyword&gt;&lt;/keywords&gt;&lt;dates&gt;&lt;year&gt;2010&lt;/year&gt;&lt;pub-dates&gt;&lt;date&gt;Jun 1&lt;/date&gt;&lt;/pub-dates&gt;&lt;/dates&gt;&lt;isbn&gt;1367-4811 (Electronic)&amp;#xD;1367-4803 (Linking)&lt;/isbn&gt;&lt;accession-num&gt;20375113&lt;/accession-num&gt;&lt;urls&gt;&lt;/urls&gt;&lt;electronic-resource-num&gt;btq147 [pii]&amp;#xD;10.1093/bioinformatics/btq147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0</w:t>
            </w:r>
            <w:r w:rsidRPr="00861036">
              <w:rPr>
                <w:rFonts w:asciiTheme="majorHAnsi" w:hAnsiTheme="majorHAnsi"/>
                <w:bCs/>
                <w:noProof w:val="0"/>
                <w:sz w:val="20"/>
                <w:lang w:val="en-GB"/>
              </w:rPr>
              <w:fldChar w:fldCharType="end"/>
            </w:r>
          </w:p>
        </w:tc>
      </w:tr>
      <w:tr w:rsidR="00861036" w:rsidRPr="00861036" w14:paraId="4000234A" w14:textId="77777777" w:rsidTr="00861036">
        <w:tc>
          <w:tcPr>
            <w:tcW w:w="1384" w:type="dxa"/>
            <w:tcMar>
              <w:left w:w="28" w:type="dxa"/>
              <w:right w:w="28" w:type="dxa"/>
            </w:tcMar>
          </w:tcPr>
          <w:p w14:paraId="0DAB4B7E"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OOST</w:t>
            </w:r>
          </w:p>
        </w:tc>
        <w:tc>
          <w:tcPr>
            <w:tcW w:w="992" w:type="dxa"/>
            <w:tcMar>
              <w:left w:w="28" w:type="dxa"/>
              <w:right w:w="28" w:type="dxa"/>
            </w:tcMar>
          </w:tcPr>
          <w:p w14:paraId="7F7BE601"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4F33AE45"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itwise implementation, approximate tests for screening and logistic regression for testing</w:t>
            </w:r>
          </w:p>
        </w:tc>
        <w:tc>
          <w:tcPr>
            <w:tcW w:w="3119" w:type="dxa"/>
            <w:tcMar>
              <w:left w:w="28" w:type="dxa"/>
              <w:right w:w="28" w:type="dxa"/>
            </w:tcMar>
          </w:tcPr>
          <w:p w14:paraId="0CB17B4A" w14:textId="77777777" w:rsidR="00861036" w:rsidRPr="00861036" w:rsidRDefault="00C604D6" w:rsidP="003D4CE6">
            <w:pPr>
              <w:pStyle w:val="bodyindent"/>
              <w:ind w:firstLine="0"/>
              <w:jc w:val="left"/>
              <w:rPr>
                <w:rFonts w:asciiTheme="majorHAnsi" w:hAnsiTheme="majorHAnsi"/>
                <w:bCs/>
                <w:noProof w:val="0"/>
                <w:sz w:val="20"/>
                <w:lang w:val="en-GB"/>
              </w:rPr>
            </w:pPr>
            <w:hyperlink r:id="rId10" w:history="1">
              <w:r w:rsidR="00861036" w:rsidRPr="00861036">
                <w:rPr>
                  <w:rStyle w:val="Hyperlink"/>
                  <w:rFonts w:asciiTheme="majorHAnsi" w:hAnsiTheme="majorHAnsi"/>
                  <w:bCs/>
                  <w:noProof w:val="0"/>
                  <w:sz w:val="20"/>
                  <w:lang w:val="en-GB"/>
                </w:rPr>
                <w:t>http://bioinformatics.ust.hk/BOOST.html</w:t>
              </w:r>
            </w:hyperlink>
          </w:p>
        </w:tc>
        <w:tc>
          <w:tcPr>
            <w:tcW w:w="481" w:type="dxa"/>
            <w:tcMar>
              <w:left w:w="28" w:type="dxa"/>
              <w:right w:w="28" w:type="dxa"/>
            </w:tcMar>
          </w:tcPr>
          <w:p w14:paraId="0FD380C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9</w:t>
            </w:r>
            <w:r w:rsidRPr="00861036">
              <w:rPr>
                <w:rFonts w:asciiTheme="majorHAnsi" w:hAnsiTheme="majorHAnsi"/>
                <w:bCs/>
                <w:noProof w:val="0"/>
                <w:sz w:val="20"/>
                <w:lang w:val="en-GB"/>
              </w:rPr>
              <w:fldChar w:fldCharType="end"/>
            </w:r>
          </w:p>
        </w:tc>
      </w:tr>
      <w:tr w:rsidR="00861036" w:rsidRPr="00861036" w14:paraId="3659391F" w14:textId="77777777" w:rsidTr="00861036">
        <w:tc>
          <w:tcPr>
            <w:tcW w:w="1384" w:type="dxa"/>
            <w:tcMar>
              <w:left w:w="28" w:type="dxa"/>
              <w:right w:w="28" w:type="dxa"/>
            </w:tcMar>
          </w:tcPr>
          <w:p w14:paraId="6056B548" w14:textId="77777777" w:rsidR="00861036" w:rsidRPr="00861036" w:rsidRDefault="00861036" w:rsidP="003D4CE6">
            <w:pPr>
              <w:pStyle w:val="bodyindent"/>
              <w:ind w:firstLine="0"/>
              <w:rPr>
                <w:rFonts w:asciiTheme="majorHAnsi" w:hAnsiTheme="majorHAnsi"/>
                <w:bCs/>
                <w:noProof w:val="0"/>
                <w:sz w:val="20"/>
                <w:lang w:val="en-GB"/>
              </w:rPr>
            </w:pPr>
            <w:proofErr w:type="gramStart"/>
            <w:r w:rsidRPr="00861036">
              <w:rPr>
                <w:rFonts w:asciiTheme="majorHAnsi" w:hAnsiTheme="majorHAnsi"/>
                <w:bCs/>
                <w:noProof w:val="0"/>
                <w:sz w:val="20"/>
                <w:lang w:val="en-GB"/>
              </w:rPr>
              <w:t>epiGPU</w:t>
            </w:r>
            <w:proofErr w:type="gramEnd"/>
          </w:p>
        </w:tc>
        <w:tc>
          <w:tcPr>
            <w:tcW w:w="992" w:type="dxa"/>
            <w:tcMar>
              <w:left w:w="28" w:type="dxa"/>
              <w:right w:w="28" w:type="dxa"/>
            </w:tcMar>
          </w:tcPr>
          <w:p w14:paraId="79757E7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2B81B057"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GPU-enhanced contingency table based proximate tests</w:t>
            </w:r>
          </w:p>
        </w:tc>
        <w:tc>
          <w:tcPr>
            <w:tcW w:w="3119" w:type="dxa"/>
            <w:tcMar>
              <w:left w:w="28" w:type="dxa"/>
              <w:right w:w="28" w:type="dxa"/>
            </w:tcMar>
          </w:tcPr>
          <w:p w14:paraId="2956BF11" w14:textId="77777777" w:rsidR="00861036" w:rsidRPr="00861036" w:rsidRDefault="00C604D6" w:rsidP="003D4CE6">
            <w:pPr>
              <w:pStyle w:val="bodyindent"/>
              <w:ind w:firstLine="0"/>
              <w:jc w:val="left"/>
              <w:rPr>
                <w:rFonts w:asciiTheme="majorHAnsi" w:hAnsiTheme="majorHAnsi"/>
                <w:bCs/>
                <w:noProof w:val="0"/>
                <w:sz w:val="20"/>
                <w:lang w:val="en-GB"/>
              </w:rPr>
            </w:pPr>
            <w:hyperlink r:id="rId11" w:history="1">
              <w:r w:rsidR="00861036" w:rsidRPr="00861036">
                <w:rPr>
                  <w:rStyle w:val="Hyperlink"/>
                  <w:rFonts w:asciiTheme="majorHAnsi" w:hAnsiTheme="majorHAnsi"/>
                  <w:bCs/>
                  <w:noProof w:val="0"/>
                  <w:sz w:val="20"/>
                  <w:lang w:val="en-GB"/>
                </w:rPr>
                <w:t>http://sourceforge.net/projects/epigpu/</w:t>
              </w:r>
            </w:hyperlink>
          </w:p>
        </w:tc>
        <w:tc>
          <w:tcPr>
            <w:tcW w:w="481" w:type="dxa"/>
            <w:tcMar>
              <w:left w:w="28" w:type="dxa"/>
              <w:right w:w="28" w:type="dxa"/>
            </w:tcMar>
          </w:tcPr>
          <w:p w14:paraId="7FECB142"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Hemani&lt;/Author&gt;&lt;Year&gt;2011&lt;/Year&gt;&lt;RecNum&gt;563&lt;/RecNum&gt;&lt;record&gt;&lt;rec-number&gt;563&lt;/rec-number&gt;&lt;foreign-keys&gt;&lt;key app="EN" db-id="xwdx05xfpvwr2lezad9x2fwl5vzx5wwvz5fr"&gt;563&lt;/key&gt;&lt;/foreign-keys&gt;&lt;ref-type name="Journal Article"&gt;17&lt;/ref-type&gt;&lt;contributors&gt;&lt;authors&gt;&lt;author&gt;Hemani, G.&lt;/author&gt;&lt;author&gt;Theocharidis, A.&lt;/author&gt;&lt;author&gt;Wei, W.&lt;/author&gt;&lt;author&gt;Haley, C.&lt;/author&gt;&lt;/authors&gt;&lt;/contributors&gt;&lt;auth-address&gt;Division of Genetics and Genomics, The Roslin Institute and R(D)SVS, University of Edinburgh, Easter Bush, Midlothian, EH25 9RG, UK. gib.hemani@roslin.ed.ac.uk&lt;/auth-address&gt;&lt;titles&gt;&lt;title&gt;EpiGPU: exhaustive pairwise epistasis scans parallelized on consumer level graphics cards&lt;/title&gt;&lt;secondary-title&gt;Bioinformatics&lt;/secondary-title&gt;&lt;/titles&gt;&lt;periodical&gt;&lt;full-title&gt;Bioinformatics&lt;/full-title&gt;&lt;/periodical&gt;&lt;pages&gt;1462-5&lt;/pages&gt;&lt;volume&gt;27&lt;/volume&gt;&lt;number&gt;11&lt;/number&gt;&lt;edition&gt;2011/04/08&lt;/edition&gt;&lt;keywords&gt;&lt;keyword&gt;Computer Graphics&lt;/keyword&gt;&lt;keyword&gt;Epistasis, Genetic&lt;/keyword&gt;&lt;keyword&gt;Genome-Wide Association Study&lt;/keyword&gt;&lt;keyword&gt;Phenotype&lt;/keyword&gt;&lt;keyword&gt;Polymorphism, Single Nucleotide&lt;/keyword&gt;&lt;keyword&gt;Software&lt;/keyword&gt;&lt;/keywords&gt;&lt;dates&gt;&lt;year&gt;2011&lt;/year&gt;&lt;pub-dates&gt;&lt;date&gt;Jun 1&lt;/date&gt;&lt;/pub-dates&gt;&lt;/dates&gt;&lt;isbn&gt;1367-4811 (Electronic)&amp;#xD;1367-4803 (Linking)&lt;/isbn&gt;&lt;accession-num&gt;21471009&lt;/accession-num&gt;&lt;urls&gt;&lt;/urls&gt;&lt;electronic-resource-num&gt;btr172 [pii]&amp;#xD;10.1093/bioinformatics/btr172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8</w:t>
            </w:r>
            <w:r w:rsidRPr="00861036">
              <w:rPr>
                <w:rFonts w:asciiTheme="majorHAnsi" w:hAnsiTheme="majorHAnsi"/>
                <w:bCs/>
                <w:noProof w:val="0"/>
                <w:sz w:val="20"/>
                <w:lang w:val="en-GB"/>
              </w:rPr>
              <w:fldChar w:fldCharType="end"/>
            </w:r>
          </w:p>
        </w:tc>
      </w:tr>
      <w:tr w:rsidR="00861036" w:rsidRPr="00861036" w14:paraId="66620904" w14:textId="77777777" w:rsidTr="00861036">
        <w:tc>
          <w:tcPr>
            <w:tcW w:w="1384" w:type="dxa"/>
            <w:tcMar>
              <w:left w:w="28" w:type="dxa"/>
              <w:right w:w="28" w:type="dxa"/>
            </w:tcMar>
          </w:tcPr>
          <w:p w14:paraId="17F135C0"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PIAM</w:t>
            </w:r>
          </w:p>
        </w:tc>
        <w:tc>
          <w:tcPr>
            <w:tcW w:w="992" w:type="dxa"/>
            <w:tcMar>
              <w:left w:w="28" w:type="dxa"/>
              <w:right w:w="28" w:type="dxa"/>
            </w:tcMar>
          </w:tcPr>
          <w:p w14:paraId="1BA7D846"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1120C0E3"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Multithread parallel enabled, contingency table based LR tests??</w:t>
            </w:r>
          </w:p>
        </w:tc>
        <w:tc>
          <w:tcPr>
            <w:tcW w:w="3119" w:type="dxa"/>
            <w:tcMar>
              <w:left w:w="28" w:type="dxa"/>
              <w:right w:w="28" w:type="dxa"/>
            </w:tcMar>
          </w:tcPr>
          <w:p w14:paraId="30947492" w14:textId="77777777" w:rsidR="00861036" w:rsidRPr="00861036" w:rsidRDefault="00C604D6" w:rsidP="003D4CE6">
            <w:pPr>
              <w:pStyle w:val="bodyindent"/>
              <w:ind w:firstLine="0"/>
              <w:jc w:val="left"/>
              <w:rPr>
                <w:rFonts w:asciiTheme="majorHAnsi" w:hAnsiTheme="majorHAnsi"/>
                <w:bCs/>
                <w:noProof w:val="0"/>
                <w:sz w:val="20"/>
                <w:lang w:val="en-GB"/>
              </w:rPr>
            </w:pPr>
            <w:hyperlink r:id="rId12" w:history="1">
              <w:r w:rsidR="00861036" w:rsidRPr="00861036">
                <w:rPr>
                  <w:rStyle w:val="Hyperlink"/>
                  <w:rFonts w:asciiTheme="majorHAnsi" w:hAnsiTheme="majorHAnsi"/>
                  <w:bCs/>
                  <w:noProof w:val="0"/>
                  <w:sz w:val="20"/>
                  <w:lang w:val="en-GB"/>
                </w:rPr>
                <w:t>http://www.ihs.ac.cn/xykong/PIAM.zip</w:t>
              </w:r>
            </w:hyperlink>
          </w:p>
        </w:tc>
        <w:tc>
          <w:tcPr>
            <w:tcW w:w="481" w:type="dxa"/>
            <w:tcMar>
              <w:left w:w="28" w:type="dxa"/>
              <w:right w:w="28" w:type="dxa"/>
            </w:tcMar>
          </w:tcPr>
          <w:p w14:paraId="4A48D00B"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861036">
              <w:rPr>
                <w:rFonts w:asciiTheme="majorHAnsi" w:hAnsiTheme="majorHAnsi"/>
                <w:bCs/>
                <w:noProof w:val="0"/>
                <w:sz w:val="20"/>
                <w:lang w:val="en-GB"/>
              </w:rPr>
              <w:instrText xml:space="preserve"> ADDIN EN.CITE </w:instrText>
            </w:r>
            <w:r w:rsidRPr="00861036">
              <w:rPr>
                <w:rFonts w:asciiTheme="majorHAnsi" w:hAnsiTheme="majorHAnsi"/>
                <w:bCs/>
                <w:noProof w:val="0"/>
                <w:sz w:val="20"/>
                <w:lang w:val="en-GB"/>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861036">
              <w:rPr>
                <w:rFonts w:asciiTheme="majorHAnsi" w:hAnsiTheme="majorHAnsi"/>
                <w:bCs/>
                <w:noProof w:val="0"/>
                <w:sz w:val="20"/>
                <w:lang w:val="en-GB"/>
              </w:rPr>
              <w:instrText xml:space="preserve"> ADDIN EN.CITE.DATA </w:instrText>
            </w:r>
            <w:r w:rsidRPr="00861036">
              <w:rPr>
                <w:rFonts w:asciiTheme="majorHAnsi" w:hAnsiTheme="majorHAnsi"/>
                <w:bCs/>
                <w:noProof w:val="0"/>
                <w:sz w:val="20"/>
                <w:lang w:val="en-GB"/>
              </w:rPr>
            </w:r>
            <w:r w:rsidRPr="00861036">
              <w:rPr>
                <w:rFonts w:asciiTheme="majorHAnsi" w:hAnsiTheme="majorHAnsi"/>
                <w:bCs/>
                <w:noProof w:val="0"/>
                <w:sz w:val="20"/>
                <w:lang w:val="en-GB"/>
              </w:rPr>
              <w:fldChar w:fldCharType="end"/>
            </w:r>
            <w:r w:rsidRPr="00861036">
              <w:rPr>
                <w:rFonts w:asciiTheme="majorHAnsi" w:hAnsiTheme="majorHAnsi"/>
                <w:bCs/>
                <w:noProof w:val="0"/>
                <w:sz w:val="20"/>
                <w:lang w:val="en-GB"/>
              </w:rPr>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9</w:t>
            </w:r>
            <w:r w:rsidRPr="00861036">
              <w:rPr>
                <w:rFonts w:asciiTheme="majorHAnsi" w:hAnsiTheme="majorHAnsi"/>
                <w:bCs/>
                <w:noProof w:val="0"/>
                <w:sz w:val="20"/>
                <w:lang w:val="en-GB"/>
              </w:rPr>
              <w:fldChar w:fldCharType="end"/>
            </w:r>
          </w:p>
        </w:tc>
      </w:tr>
      <w:tr w:rsidR="00861036" w:rsidRPr="00861036" w14:paraId="5A122616" w14:textId="77777777" w:rsidTr="00861036">
        <w:tc>
          <w:tcPr>
            <w:tcW w:w="1384" w:type="dxa"/>
            <w:tcMar>
              <w:left w:w="28" w:type="dxa"/>
              <w:right w:w="28" w:type="dxa"/>
            </w:tcMar>
          </w:tcPr>
          <w:p w14:paraId="5A00C22E"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iForce</w:t>
            </w:r>
          </w:p>
        </w:tc>
        <w:tc>
          <w:tcPr>
            <w:tcW w:w="992" w:type="dxa"/>
            <w:tcMar>
              <w:left w:w="28" w:type="dxa"/>
              <w:right w:w="28" w:type="dxa"/>
            </w:tcMar>
          </w:tcPr>
          <w:p w14:paraId="6A2655D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5BB83854"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itwise and multithread implementation, contingency table based proximate tests</w:t>
            </w:r>
          </w:p>
        </w:tc>
        <w:tc>
          <w:tcPr>
            <w:tcW w:w="3119" w:type="dxa"/>
            <w:tcMar>
              <w:left w:w="28" w:type="dxa"/>
              <w:right w:w="28" w:type="dxa"/>
            </w:tcMar>
          </w:tcPr>
          <w:p w14:paraId="4555C7D5" w14:textId="77777777" w:rsidR="00861036" w:rsidRPr="00861036" w:rsidRDefault="00C604D6" w:rsidP="003D4CE6">
            <w:pPr>
              <w:pStyle w:val="bodyindent"/>
              <w:ind w:firstLine="0"/>
              <w:jc w:val="left"/>
              <w:rPr>
                <w:rFonts w:asciiTheme="majorHAnsi" w:hAnsiTheme="majorHAnsi"/>
                <w:bCs/>
                <w:noProof w:val="0"/>
                <w:sz w:val="20"/>
                <w:lang w:val="en-GB"/>
              </w:rPr>
            </w:pPr>
            <w:hyperlink r:id="rId13" w:history="1">
              <w:r w:rsidR="00861036" w:rsidRPr="00861036">
                <w:rPr>
                  <w:rStyle w:val="Hyperlink"/>
                  <w:rFonts w:asciiTheme="majorHAnsi" w:hAnsiTheme="majorHAnsi"/>
                  <w:bCs/>
                  <w:noProof w:val="0"/>
                  <w:sz w:val="20"/>
                  <w:lang w:val="en-GB"/>
                </w:rPr>
                <w:t>http://bioinfo.utu.fi/biforcetoolbox</w:t>
              </w:r>
            </w:hyperlink>
          </w:p>
        </w:tc>
        <w:tc>
          <w:tcPr>
            <w:tcW w:w="481" w:type="dxa"/>
            <w:tcMar>
              <w:left w:w="28" w:type="dxa"/>
              <w:right w:w="28" w:type="dxa"/>
            </w:tcMar>
          </w:tcPr>
          <w:p w14:paraId="06DFFDA4"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Gyenesei&lt;/Author&gt;&lt;Year&gt;2012&lt;/Year&gt;&lt;RecNum&gt;297&lt;/RecNum&gt;&lt;record&gt;&lt;rec-number&gt;297&lt;/rec-number&gt;&lt;foreign-keys&gt;&lt;key app="EN" db-id="xwdx05xfpvwr2lezad9x2fwl5vzx5wwvz5fr"&gt;297&lt;/key&gt;&lt;/foreign-keys&gt;&lt;ref-type name="Journal Article"&gt;17&lt;/ref-type&gt;&lt;contributors&gt;&lt;authors&gt;&lt;author&gt;Gyenesei, A.&lt;/author&gt;&lt;author&gt;Moody, J.&lt;/author&gt;&lt;author&gt;Laiho, A.&lt;/author&gt;&lt;author&gt;Semple, C. A.&lt;/author&gt;&lt;author&gt;Haley, C. S.&lt;/author&gt;&lt;author&gt;Wei, W. H.&lt;/author&gt;&lt;/authors&gt;&lt;/contributors&gt;&lt;auth-address&gt;Finnish Microarray and Sequencing Centre, Turku Centre for Biotechnology, University of Turku, Turku, Finland.&lt;/auth-address&gt;&lt;titles&gt;&lt;title&gt;BiForce Toolbox: powerful high-throughput computational analysis of gene-gene interactions in genome-wide association studies&lt;/title&gt;&lt;secondary-title&gt;Nucleic Acids Res&lt;/secondary-title&gt;&lt;/titles&gt;&lt;periodical&gt;&lt;full-title&gt;Nucleic Acids Res&lt;/full-title&gt;&lt;/periodical&gt;&lt;pages&gt;W628-32&lt;/pages&gt;&lt;volume&gt;40&lt;/volume&gt;&lt;number&gt;Web Server issue&lt;/number&gt;&lt;edition&gt;2012/06/13&lt;/edition&gt;&lt;keywords&gt;&lt;keyword&gt;Epistasis, Genetic&lt;/keyword&gt;&lt;keyword&gt;Genome-Wide Association Study&lt;/keyword&gt;&lt;keyword&gt;Genomics/methods&lt;/keyword&gt;&lt;keyword&gt;Internet&lt;/keyword&gt;&lt;keyword&gt;Polymorphism, Single Nucleotide&lt;/keyword&gt;&lt;keyword&gt;Software&lt;/keyword&gt;&lt;/keywords&gt;&lt;dates&gt;&lt;year&gt;2012&lt;/year&gt;&lt;pub-dates&gt;&lt;date&gt;Jul&lt;/date&gt;&lt;/pub-dates&gt;&lt;/dates&gt;&lt;isbn&gt;1362-4962 (Electronic)&amp;#xD;0305-1048 (Linking)&lt;/isbn&gt;&lt;accession-num&gt;22689639&lt;/accession-num&gt;&lt;urls&gt;&lt;/urls&gt;&lt;electronic-resource-num&gt;gks550 [pii]&amp;#xD;10.1093/nar/gks550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6</w:t>
            </w:r>
            <w:r w:rsidRPr="00861036">
              <w:rPr>
                <w:rFonts w:asciiTheme="majorHAnsi" w:hAnsiTheme="majorHAnsi"/>
                <w:bCs/>
                <w:noProof w:val="0"/>
                <w:sz w:val="20"/>
                <w:lang w:val="en-GB"/>
              </w:rPr>
              <w:fldChar w:fldCharType="end"/>
            </w:r>
          </w:p>
        </w:tc>
      </w:tr>
      <w:tr w:rsidR="00861036" w:rsidRPr="00861036" w14:paraId="6C234511" w14:textId="77777777" w:rsidTr="00861036">
        <w:tc>
          <w:tcPr>
            <w:tcW w:w="1384" w:type="dxa"/>
            <w:tcMar>
              <w:left w:w="28" w:type="dxa"/>
              <w:right w:w="28" w:type="dxa"/>
            </w:tcMar>
          </w:tcPr>
          <w:p w14:paraId="054C0BF6"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EPIBLASTER</w:t>
            </w:r>
          </w:p>
        </w:tc>
        <w:tc>
          <w:tcPr>
            <w:tcW w:w="992" w:type="dxa"/>
            <w:tcMar>
              <w:left w:w="28" w:type="dxa"/>
              <w:right w:w="28" w:type="dxa"/>
            </w:tcMar>
          </w:tcPr>
          <w:p w14:paraId="51739A6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LD</w:t>
            </w:r>
          </w:p>
        </w:tc>
        <w:tc>
          <w:tcPr>
            <w:tcW w:w="4111" w:type="dxa"/>
            <w:tcMar>
              <w:left w:w="28" w:type="dxa"/>
              <w:right w:w="28" w:type="dxa"/>
            </w:tcMar>
          </w:tcPr>
          <w:p w14:paraId="5AF770E8"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GPU-enhanced, LD-based screening and logistic regression for testing</w:t>
            </w:r>
          </w:p>
        </w:tc>
        <w:tc>
          <w:tcPr>
            <w:tcW w:w="3119" w:type="dxa"/>
            <w:tcMar>
              <w:left w:w="28" w:type="dxa"/>
              <w:right w:w="28" w:type="dxa"/>
            </w:tcMar>
          </w:tcPr>
          <w:p w14:paraId="61B3480D" w14:textId="77777777" w:rsidR="00861036" w:rsidRPr="00861036" w:rsidRDefault="00C604D6" w:rsidP="003D4CE6">
            <w:pPr>
              <w:pStyle w:val="bodyindent"/>
              <w:ind w:firstLine="0"/>
              <w:jc w:val="left"/>
              <w:rPr>
                <w:rFonts w:asciiTheme="majorHAnsi" w:hAnsiTheme="majorHAnsi"/>
                <w:bCs/>
                <w:noProof w:val="0"/>
                <w:sz w:val="20"/>
                <w:lang w:val="en-GB"/>
              </w:rPr>
            </w:pPr>
            <w:hyperlink r:id="rId14" w:history="1">
              <w:r w:rsidR="00861036" w:rsidRPr="00861036">
                <w:rPr>
                  <w:rStyle w:val="Hyperlink"/>
                  <w:rFonts w:asciiTheme="majorHAnsi" w:hAnsiTheme="majorHAnsi"/>
                  <w:bCs/>
                  <w:noProof w:val="0"/>
                  <w:sz w:val="20"/>
                  <w:lang w:val="en-GB"/>
                </w:rPr>
                <w:t>http://www.mpipsykl.mpg.de/en/epiblaster/index.html</w:t>
              </w:r>
            </w:hyperlink>
          </w:p>
        </w:tc>
        <w:tc>
          <w:tcPr>
            <w:tcW w:w="481" w:type="dxa"/>
            <w:tcMar>
              <w:left w:w="28" w:type="dxa"/>
              <w:right w:w="28" w:type="dxa"/>
            </w:tcMar>
          </w:tcPr>
          <w:p w14:paraId="35DFF769"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5</w:t>
            </w:r>
            <w:r w:rsidRPr="00861036">
              <w:rPr>
                <w:rFonts w:asciiTheme="majorHAnsi" w:hAnsiTheme="majorHAnsi"/>
                <w:bCs/>
                <w:noProof w:val="0"/>
                <w:sz w:val="20"/>
                <w:lang w:val="en-GB"/>
              </w:rPr>
              <w:fldChar w:fldCharType="end"/>
            </w:r>
          </w:p>
        </w:tc>
      </w:tr>
      <w:tr w:rsidR="00861036" w:rsidRPr="00861036" w14:paraId="64BC2FAA" w14:textId="77777777" w:rsidTr="00861036">
        <w:tc>
          <w:tcPr>
            <w:tcW w:w="1384" w:type="dxa"/>
            <w:tcMar>
              <w:left w:w="28" w:type="dxa"/>
              <w:right w:w="28" w:type="dxa"/>
            </w:tcMar>
          </w:tcPr>
          <w:p w14:paraId="201D99C9"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SIXPAC</w:t>
            </w:r>
          </w:p>
        </w:tc>
        <w:tc>
          <w:tcPr>
            <w:tcW w:w="992" w:type="dxa"/>
            <w:tcMar>
              <w:left w:w="28" w:type="dxa"/>
              <w:right w:w="28" w:type="dxa"/>
            </w:tcMar>
          </w:tcPr>
          <w:p w14:paraId="2AA16A32"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LD</w:t>
            </w:r>
          </w:p>
        </w:tc>
        <w:tc>
          <w:tcPr>
            <w:tcW w:w="4111" w:type="dxa"/>
            <w:tcMar>
              <w:left w:w="28" w:type="dxa"/>
              <w:right w:w="28" w:type="dxa"/>
            </w:tcMar>
          </w:tcPr>
          <w:p w14:paraId="0D73C028"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 xml:space="preserve">Bitwise implementation of Probably Approximately Complete search algorithm </w:t>
            </w:r>
          </w:p>
        </w:tc>
        <w:tc>
          <w:tcPr>
            <w:tcW w:w="3119" w:type="dxa"/>
            <w:tcMar>
              <w:left w:w="28" w:type="dxa"/>
              <w:right w:w="28" w:type="dxa"/>
            </w:tcMar>
          </w:tcPr>
          <w:p w14:paraId="2C9F76A7" w14:textId="77777777" w:rsidR="00861036" w:rsidRPr="00861036" w:rsidRDefault="00C604D6" w:rsidP="003D4CE6">
            <w:pPr>
              <w:pStyle w:val="bodyindent"/>
              <w:ind w:firstLine="0"/>
              <w:jc w:val="left"/>
              <w:rPr>
                <w:rFonts w:asciiTheme="majorHAnsi" w:hAnsiTheme="majorHAnsi"/>
                <w:bCs/>
                <w:noProof w:val="0"/>
                <w:sz w:val="20"/>
                <w:lang w:val="en-GB"/>
              </w:rPr>
            </w:pPr>
            <w:hyperlink r:id="rId15" w:history="1">
              <w:r w:rsidR="00861036" w:rsidRPr="00861036">
                <w:rPr>
                  <w:rStyle w:val="Hyperlink"/>
                  <w:rFonts w:asciiTheme="majorHAnsi" w:hAnsiTheme="majorHAnsi"/>
                  <w:bCs/>
                  <w:noProof w:val="0"/>
                  <w:sz w:val="20"/>
                  <w:lang w:val="en-GB"/>
                </w:rPr>
                <w:t>http://www.cs.columbia.edu/~snehitp/sixpac/</w:t>
              </w:r>
            </w:hyperlink>
          </w:p>
        </w:tc>
        <w:tc>
          <w:tcPr>
            <w:tcW w:w="481" w:type="dxa"/>
            <w:tcMar>
              <w:left w:w="28" w:type="dxa"/>
              <w:right w:w="28" w:type="dxa"/>
            </w:tcMar>
          </w:tcPr>
          <w:p w14:paraId="7C97C060"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Prabhu&lt;/Author&gt;&lt;Year&gt;2012&lt;/Year&gt;&lt;RecNum&gt;1024&lt;/RecNum&gt;&lt;record&gt;&lt;rec-number&gt;1024&lt;/rec-number&gt;&lt;foreign-keys&gt;&lt;key app="EN" db-id="xwdx05xfpvwr2lezad9x2fwl5vzx5wwvz5fr"&gt;1024&lt;/key&gt;&lt;/foreign-keys&gt;&lt;ref-type name="Journal Article"&gt;17&lt;/ref-type&gt;&lt;contributors&gt;&lt;authors&gt;&lt;author&gt;Prabhu, S.&lt;/author&gt;&lt;author&gt;Pe&amp;apos;er, I.&lt;/author&gt;&lt;/authors&gt;&lt;/contributors&gt;&lt;auth-address&gt;Department of Computer Science, Columbia University, New York, NY 10027, USA.&lt;/auth-address&gt;&lt;titles&gt;&lt;title&gt;Ultrafast genome-wide scan for SNP-SNP interactions in common complex disease&lt;/title&gt;&lt;secondary-title&gt;Genome Res&lt;/secondary-title&gt;&lt;/titles&gt;&lt;periodical&gt;&lt;full-title&gt;Genome Res&lt;/full-title&gt;&lt;/periodical&gt;&lt;pages&gt;2230-40&lt;/pages&gt;&lt;volume&gt;22&lt;/volume&gt;&lt;number&gt;11&lt;/number&gt;&lt;edition&gt;2012/07/07&lt;/edition&gt;&lt;keywords&gt;&lt;keyword&gt;Algorithms&lt;/keyword&gt;&lt;keyword&gt;Alleles&lt;/keyword&gt;&lt;keyword&gt;Bipolar Disorder/ genetics&lt;/keyword&gt;&lt;keyword&gt;Epistasis, Genetic&lt;/keyword&gt;&lt;keyword&gt;Genetic Loci&lt;/keyword&gt;&lt;keyword&gt;Genome, Human&lt;/keyword&gt;&lt;keyword&gt;Humans&lt;/keyword&gt;&lt;keyword&gt;Polymorphism, Single Nucleotide&lt;/keyword&gt;&lt;keyword&gt;Sequence Analysis, DNA/methods&lt;/keyword&gt;&lt;/keywords&gt;&lt;dates&gt;&lt;year&gt;2012&lt;/year&gt;&lt;pub-dates&gt;&lt;date&gt;Nov&lt;/date&gt;&lt;/pub-dates&gt;&lt;/dates&gt;&lt;isbn&gt;1549-5469 (Electronic)&amp;#xD;1088-9051 (Linking)&lt;/isbn&gt;&lt;accession-num&gt;22767386&lt;/accession-num&gt;&lt;urls&gt;&lt;/urls&gt;&lt;electronic-resource-num&gt;gr.137885.112 [pii]&amp;#xD;10.1101/gr.137885.112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8</w:t>
            </w:r>
            <w:r w:rsidRPr="00861036">
              <w:rPr>
                <w:rFonts w:asciiTheme="majorHAnsi" w:hAnsiTheme="majorHAnsi"/>
                <w:bCs/>
                <w:noProof w:val="0"/>
                <w:sz w:val="20"/>
                <w:lang w:val="en-GB"/>
              </w:rPr>
              <w:fldChar w:fldCharType="end"/>
            </w:r>
          </w:p>
        </w:tc>
      </w:tr>
      <w:tr w:rsidR="00861036" w:rsidRPr="00861036" w14:paraId="161B120F" w14:textId="77777777" w:rsidTr="00861036">
        <w:tc>
          <w:tcPr>
            <w:tcW w:w="1384" w:type="dxa"/>
            <w:tcMar>
              <w:left w:w="28" w:type="dxa"/>
              <w:right w:w="28" w:type="dxa"/>
            </w:tcMar>
          </w:tcPr>
          <w:p w14:paraId="227D724A"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GenomeMatrix</w:t>
            </w:r>
          </w:p>
        </w:tc>
        <w:tc>
          <w:tcPr>
            <w:tcW w:w="992" w:type="dxa"/>
            <w:tcMar>
              <w:left w:w="28" w:type="dxa"/>
              <w:right w:w="28" w:type="dxa"/>
            </w:tcMar>
          </w:tcPr>
          <w:p w14:paraId="41963914"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Haplotype</w:t>
            </w:r>
          </w:p>
        </w:tc>
        <w:tc>
          <w:tcPr>
            <w:tcW w:w="4111" w:type="dxa"/>
            <w:tcMar>
              <w:left w:w="28" w:type="dxa"/>
              <w:right w:w="28" w:type="dxa"/>
            </w:tcMar>
          </w:tcPr>
          <w:p w14:paraId="3B1896F2"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Haplotype-based odds ratio test for interactions</w:t>
            </w:r>
          </w:p>
        </w:tc>
        <w:tc>
          <w:tcPr>
            <w:tcW w:w="3119" w:type="dxa"/>
            <w:tcMar>
              <w:left w:w="28" w:type="dxa"/>
              <w:right w:w="28" w:type="dxa"/>
            </w:tcMar>
          </w:tcPr>
          <w:p w14:paraId="3963A439" w14:textId="77777777" w:rsidR="00861036" w:rsidRPr="00861036" w:rsidRDefault="00C604D6" w:rsidP="003D4CE6">
            <w:pPr>
              <w:pStyle w:val="bodyindent"/>
              <w:ind w:firstLine="0"/>
              <w:jc w:val="left"/>
              <w:rPr>
                <w:rFonts w:asciiTheme="majorHAnsi" w:hAnsiTheme="majorHAnsi"/>
                <w:bCs/>
                <w:noProof w:val="0"/>
                <w:sz w:val="20"/>
                <w:lang w:val="en-GB"/>
              </w:rPr>
            </w:pPr>
            <w:hyperlink r:id="rId16" w:history="1">
              <w:r w:rsidR="00861036" w:rsidRPr="00861036">
                <w:rPr>
                  <w:rStyle w:val="Hyperlink"/>
                  <w:rFonts w:asciiTheme="majorHAnsi" w:hAnsiTheme="majorHAnsi"/>
                  <w:bCs/>
                  <w:noProof w:val="0"/>
                  <w:sz w:val="20"/>
                  <w:lang w:val="en-GB"/>
                </w:rPr>
                <w:t>https://sph.uth.edu/hgc/faculty/xiong/software-B.html</w:t>
              </w:r>
            </w:hyperlink>
            <w:r w:rsidR="00861036" w:rsidRPr="00861036">
              <w:rPr>
                <w:rFonts w:asciiTheme="majorHAnsi" w:hAnsiTheme="majorHAnsi"/>
                <w:bCs/>
                <w:noProof w:val="0"/>
                <w:sz w:val="20"/>
                <w:lang w:val="en-GB"/>
              </w:rPr>
              <w:t xml:space="preserve"> </w:t>
            </w:r>
          </w:p>
        </w:tc>
        <w:tc>
          <w:tcPr>
            <w:tcW w:w="481" w:type="dxa"/>
            <w:tcMar>
              <w:left w:w="28" w:type="dxa"/>
              <w:right w:w="28" w:type="dxa"/>
            </w:tcMar>
          </w:tcPr>
          <w:p w14:paraId="3E9FDE2C"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kNvcmRlbGw8L0F1dGhv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</w:fldData>
              </w:fldChar>
            </w:r>
            <w:r w:rsidRPr="00861036">
              <w:rPr>
                <w:rFonts w:asciiTheme="majorHAnsi" w:hAnsiTheme="majorHAnsi"/>
                <w:bCs/>
                <w:noProof w:val="0"/>
                <w:sz w:val="20"/>
                <w:lang w:val="en-GB"/>
              </w:rPr>
              <w:instrText xml:space="preserve"> ADDIN EN.CITE </w:instrText>
            </w:r>
            <w:r w:rsidRPr="00861036">
              <w:rPr>
                <w:rFonts w:asciiTheme="majorHAnsi" w:hAnsiTheme="majorHAnsi"/>
                <w:bCs/>
                <w:noProof w:val="0"/>
                <w:sz w:val="20"/>
                <w:lang w:val="en-GB"/>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kNvcmRlbGw8L0F1dGhv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</w:fldData>
              </w:fldChar>
            </w:r>
            <w:r w:rsidRPr="00861036">
              <w:rPr>
                <w:rFonts w:asciiTheme="majorHAnsi" w:hAnsiTheme="majorHAnsi"/>
                <w:bCs/>
                <w:noProof w:val="0"/>
                <w:sz w:val="20"/>
                <w:lang w:val="en-GB"/>
              </w:rPr>
              <w:instrText xml:space="preserve"> ADDIN EN.CITE.DATA </w:instrText>
            </w:r>
            <w:r w:rsidRPr="00861036">
              <w:rPr>
                <w:rFonts w:asciiTheme="majorHAnsi" w:hAnsiTheme="majorHAnsi"/>
                <w:bCs/>
                <w:noProof w:val="0"/>
                <w:sz w:val="20"/>
                <w:lang w:val="en-GB"/>
              </w:rPr>
            </w:r>
            <w:r w:rsidRPr="00861036">
              <w:rPr>
                <w:rFonts w:asciiTheme="majorHAnsi" w:hAnsiTheme="majorHAnsi"/>
                <w:bCs/>
                <w:noProof w:val="0"/>
                <w:sz w:val="20"/>
                <w:lang w:val="en-GB"/>
              </w:rPr>
              <w:fldChar w:fldCharType="end"/>
            </w:r>
            <w:r w:rsidRPr="00861036">
              <w:rPr>
                <w:rFonts w:asciiTheme="majorHAnsi" w:hAnsiTheme="majorHAnsi"/>
                <w:bCs/>
                <w:noProof w:val="0"/>
                <w:sz w:val="20"/>
                <w:lang w:val="en-GB"/>
              </w:rPr>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2, 33</w:t>
            </w:r>
            <w:r w:rsidRPr="00861036">
              <w:rPr>
                <w:rFonts w:asciiTheme="majorHAnsi" w:hAnsiTheme="majorHAnsi"/>
                <w:bCs/>
                <w:noProof w:val="0"/>
                <w:sz w:val="20"/>
                <w:lang w:val="en-GB"/>
              </w:rPr>
              <w:fldChar w:fldCharType="end"/>
            </w:r>
          </w:p>
        </w:tc>
      </w:tr>
      <w:tr w:rsidR="00861036" w:rsidRPr="00861036" w14:paraId="457E49B8" w14:textId="77777777" w:rsidTr="00861036">
        <w:tc>
          <w:tcPr>
            <w:tcW w:w="1384" w:type="dxa"/>
            <w:tcMar>
              <w:left w:w="28" w:type="dxa"/>
              <w:right w:w="28" w:type="dxa"/>
            </w:tcMar>
          </w:tcPr>
          <w:p w14:paraId="27907549"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EAM series</w:t>
            </w:r>
          </w:p>
        </w:tc>
        <w:tc>
          <w:tcPr>
            <w:tcW w:w="992" w:type="dxa"/>
            <w:tcMar>
              <w:left w:w="28" w:type="dxa"/>
              <w:right w:w="28" w:type="dxa"/>
            </w:tcMar>
          </w:tcPr>
          <w:p w14:paraId="6BF02EF5"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ayesian</w:t>
            </w:r>
          </w:p>
        </w:tc>
        <w:tc>
          <w:tcPr>
            <w:tcW w:w="4111" w:type="dxa"/>
            <w:tcMar>
              <w:left w:w="28" w:type="dxa"/>
              <w:right w:w="28" w:type="dxa"/>
            </w:tcMar>
          </w:tcPr>
          <w:p w14:paraId="78466B1B"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ayesian partition model considering LD</w:t>
            </w:r>
          </w:p>
        </w:tc>
        <w:tc>
          <w:tcPr>
            <w:tcW w:w="3119" w:type="dxa"/>
            <w:tcMar>
              <w:left w:w="28" w:type="dxa"/>
              <w:right w:w="28" w:type="dxa"/>
            </w:tcMar>
          </w:tcPr>
          <w:p w14:paraId="4087DF9F" w14:textId="77777777" w:rsidR="00861036" w:rsidRPr="00861036" w:rsidRDefault="00C604D6" w:rsidP="003D4CE6">
            <w:pPr>
              <w:pStyle w:val="bodyindent"/>
              <w:ind w:firstLine="0"/>
              <w:jc w:val="left"/>
              <w:rPr>
                <w:rFonts w:asciiTheme="majorHAnsi" w:hAnsiTheme="majorHAnsi"/>
                <w:bCs/>
                <w:noProof w:val="0"/>
                <w:sz w:val="20"/>
                <w:lang w:val="en-GB"/>
              </w:rPr>
            </w:pPr>
            <w:hyperlink r:id="rId17" w:history="1">
              <w:r w:rsidR="00861036" w:rsidRPr="00861036">
                <w:rPr>
                  <w:rStyle w:val="Hyperlink"/>
                  <w:rFonts w:asciiTheme="majorHAnsi" w:hAnsiTheme="majorHAnsi"/>
                  <w:bCs/>
                  <w:noProof w:val="0"/>
                  <w:sz w:val="20"/>
                  <w:lang w:val="en-GB"/>
                </w:rPr>
                <w:t>http://sites.stat.psu.edu/~yuzhang/</w:t>
              </w:r>
            </w:hyperlink>
          </w:p>
        </w:tc>
        <w:tc>
          <w:tcPr>
            <w:tcW w:w="481" w:type="dxa"/>
            <w:tcMar>
              <w:left w:w="28" w:type="dxa"/>
              <w:right w:w="28" w:type="dxa"/>
            </w:tcMar>
          </w:tcPr>
          <w:p w14:paraId="379AB77F"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Zhang&lt;/Author&gt;&lt;Year&gt;2011&lt;/Year&gt;&lt;RecNum&gt;17&lt;/RecNum&gt;&lt;record&gt;&lt;rec-number&gt;17&lt;/rec-number&gt;&lt;foreign-keys&gt;&lt;key app="EN" db-id="xwdx05xfpvwr2lezad9x2fwl5vzx5wwvz5fr"&gt;17&lt;/key&gt;&lt;/foreign-keys&gt;&lt;ref-type name="Journal Article"&gt;17&lt;/ref-type&gt;&lt;contributors&gt;&lt;authors&gt;&lt;author&gt;Zhang, Yu&lt;/author&gt;&lt;author&gt;Jiang, Bo&lt;/author&gt;&lt;author&gt;Zhu, Jun&lt;/author&gt;&lt;author&gt;Liu, Jun S.&lt;/author&gt;&lt;/authors&gt;&lt;/contributors&gt;&lt;titles&gt;&lt;title&gt;Bayesian Models for Detecting Epistatic Interactions from Genetic Data&lt;/title&gt;&lt;secondary-title&gt;Annals of Human Genetics&lt;/secondary-title&gt;&lt;/titles&gt;&lt;periodical&gt;&lt;full-title&gt;Annals of Human Genetics&lt;/full-title&gt;&lt;/periodical&gt;&lt;pages&gt;183-193&lt;/pages&gt;&lt;volume&gt;75&lt;/volume&gt;&lt;number&gt;1&lt;/number&gt;&lt;keywords&gt;&lt;keyword&gt;Bayesian Methods&lt;/keyword&gt;&lt;keyword&gt;association mapping&lt;/keyword&gt;&lt;keyword&gt;epistasis&lt;/keyword&gt;&lt;keyword&gt;QTL&lt;/keyword&gt;&lt;/keywords&gt;&lt;dates&gt;&lt;year&gt;2011&lt;/year&gt;&lt;/dates&gt;&lt;publisher&gt;Blackwell Publishing Ltd&lt;/publisher&gt;&lt;isbn&gt;1469-1809&lt;/isbn&gt;&lt;urls&gt;&lt;related-urls&gt;&lt;url&gt;http://dx.doi.org/10.1111/j.1469-1809.2010.00621.x&lt;/url&gt;&lt;/related-urls&gt;&lt;/urls&gt;&lt;electronic-resource-num&gt;10.1111/j.1469-1809.2010.00621.x&lt;/electronic-resource-num&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6</w:t>
            </w:r>
            <w:r w:rsidRPr="00861036">
              <w:rPr>
                <w:rFonts w:asciiTheme="majorHAnsi" w:hAnsiTheme="majorHAnsi"/>
                <w:bCs/>
                <w:noProof w:val="0"/>
                <w:sz w:val="20"/>
                <w:lang w:val="en-GB"/>
              </w:rPr>
              <w:fldChar w:fldCharType="end"/>
            </w:r>
          </w:p>
        </w:tc>
      </w:tr>
      <w:tr w:rsidR="00861036" w:rsidRPr="00861036" w14:paraId="16C814B5" w14:textId="77777777" w:rsidTr="00861036">
        <w:tc>
          <w:tcPr>
            <w:tcW w:w="1384" w:type="dxa"/>
            <w:tcMar>
              <w:left w:w="28" w:type="dxa"/>
              <w:right w:w="28" w:type="dxa"/>
            </w:tcMar>
          </w:tcPr>
          <w:p w14:paraId="18DEF5BB"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hGLM</w:t>
            </w:r>
          </w:p>
        </w:tc>
        <w:tc>
          <w:tcPr>
            <w:tcW w:w="992" w:type="dxa"/>
            <w:tcMar>
              <w:left w:w="28" w:type="dxa"/>
              <w:right w:w="28" w:type="dxa"/>
            </w:tcMar>
          </w:tcPr>
          <w:p w14:paraId="3C85D143"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ayesian</w:t>
            </w:r>
          </w:p>
        </w:tc>
        <w:tc>
          <w:tcPr>
            <w:tcW w:w="4111" w:type="dxa"/>
            <w:tcMar>
              <w:left w:w="28" w:type="dxa"/>
              <w:right w:w="28" w:type="dxa"/>
            </w:tcMar>
          </w:tcPr>
          <w:p w14:paraId="74B9D85E"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ayesian hierarchical Generalized Linear Model for haplotype interactions</w:t>
            </w:r>
          </w:p>
        </w:tc>
        <w:tc>
          <w:tcPr>
            <w:tcW w:w="3119" w:type="dxa"/>
            <w:tcMar>
              <w:left w:w="28" w:type="dxa"/>
              <w:right w:w="28" w:type="dxa"/>
            </w:tcMar>
          </w:tcPr>
          <w:p w14:paraId="18AE96F8" w14:textId="77777777" w:rsidR="00861036" w:rsidRPr="00861036" w:rsidRDefault="00C604D6" w:rsidP="003D4CE6">
            <w:pPr>
              <w:pStyle w:val="bodyindent"/>
              <w:ind w:firstLine="0"/>
              <w:jc w:val="left"/>
              <w:rPr>
                <w:rFonts w:asciiTheme="majorHAnsi" w:hAnsiTheme="majorHAnsi"/>
                <w:bCs/>
                <w:noProof w:val="0"/>
                <w:sz w:val="20"/>
                <w:lang w:val="en-GB"/>
              </w:rPr>
            </w:pPr>
            <w:hyperlink r:id="rId18" w:history="1">
              <w:r w:rsidR="00861036" w:rsidRPr="00861036">
                <w:rPr>
                  <w:rStyle w:val="Hyperlink"/>
                  <w:rFonts w:asciiTheme="majorHAnsi" w:hAnsiTheme="majorHAnsi"/>
                  <w:bCs/>
                  <w:noProof w:val="0"/>
                  <w:sz w:val="20"/>
                  <w:lang w:val="en-GB"/>
                </w:rPr>
                <w:t>http://www.ssg.uab.edu/bhglm/</w:t>
              </w:r>
            </w:hyperlink>
          </w:p>
        </w:tc>
        <w:tc>
          <w:tcPr>
            <w:tcW w:w="481" w:type="dxa"/>
            <w:tcMar>
              <w:left w:w="28" w:type="dxa"/>
              <w:right w:w="28" w:type="dxa"/>
            </w:tcMar>
          </w:tcPr>
          <w:p w14:paraId="7CE275A4"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Yi&lt;/Author&gt;&lt;Year&gt;2011&lt;/Year&gt;&lt;RecNum&gt;808&lt;/RecNum&gt;&lt;record&gt;&lt;rec-number&gt;808&lt;/rec-number&gt;&lt;foreign-keys&gt;&lt;key app="EN" db-id="xwdx05xfpvwr2lezad9x2fwl5vzx5wwvz5fr"&gt;808&lt;/key&gt;&lt;/foreign-keys&gt;&lt;ref-type name="Journal Article"&gt;17&lt;/ref-type&gt;&lt;contributors&gt;&lt;authors&gt;&lt;author&gt;Yi, N.&lt;/author&gt;&lt;author&gt;Kaklamani, V. G.&lt;/author&gt;&lt;author&gt;Pasche, B.&lt;/author&gt;&lt;/authors&gt;&lt;/contributors&gt;&lt;auth-address&gt;Department of Biostatistics, University of Alabama at Birmingham, 35294, USA. nyi@ms.soph.uab.edu&lt;/auth-address&gt;&lt;titles&gt;&lt;title&gt;Bayesian analysis of genetic interactions in case-control studies, with application to adiponectin genes and colorectal cancer risk&lt;/title&gt;&lt;secondary-title&gt;Ann Hum Genet&lt;/secondary-title&gt;&lt;/titles&gt;&lt;periodical&gt;&lt;full-title&gt;Ann Hum Genet&lt;/full-title&gt;&lt;/periodical&gt;&lt;pages&gt;90-104&lt;/pages&gt;&lt;volume&gt;75&lt;/volume&gt;&lt;number&gt;1&lt;/number&gt;&lt;edition&gt;2010/09/18&lt;/edition&gt;&lt;keywords&gt;&lt;keyword&gt;Adiponectin/genetics&lt;/keyword&gt;&lt;keyword&gt;Bayes Theorem&lt;/keyword&gt;&lt;keyword&gt;Case-Control Studies&lt;/keyword&gt;&lt;keyword&gt;Colorectal Neoplasms/ genetics&lt;/keyword&gt;&lt;keyword&gt;Humans&lt;/keyword&gt;&lt;keyword&gt;Models, Genetic&lt;/keyword&gt;&lt;/keywords&gt;&lt;dates&gt;&lt;year&gt;2011&lt;/year&gt;&lt;pub-dates&gt;&lt;date&gt;Jan&lt;/date&gt;&lt;/pub-dates&gt;&lt;/dates&gt;&lt;isbn&gt;1469-1809 (Electronic)&amp;#xD;0003-4800 (Linking)&lt;/isbn&gt;&lt;accession-num&gt;20846215&lt;/accession-num&gt;&lt;urls&gt;&lt;/urls&gt;&lt;electronic-resource-num&gt;10.1111/j.1469-1809.2010.00605.x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43</w:t>
            </w:r>
            <w:r w:rsidRPr="00861036">
              <w:rPr>
                <w:rFonts w:asciiTheme="majorHAnsi" w:hAnsiTheme="majorHAnsi"/>
                <w:bCs/>
                <w:noProof w:val="0"/>
                <w:sz w:val="20"/>
                <w:lang w:val="en-GB"/>
              </w:rPr>
              <w:fldChar w:fldCharType="end"/>
            </w:r>
          </w:p>
        </w:tc>
      </w:tr>
      <w:tr w:rsidR="00861036" w:rsidRPr="00861036" w14:paraId="26289F46" w14:textId="77777777" w:rsidTr="00861036">
        <w:tc>
          <w:tcPr>
            <w:tcW w:w="1384" w:type="dxa"/>
            <w:tcMar>
              <w:left w:w="28" w:type="dxa"/>
              <w:right w:w="28" w:type="dxa"/>
            </w:tcMar>
          </w:tcPr>
          <w:p w14:paraId="14CF2E9C"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SNPTEST</w:t>
            </w:r>
          </w:p>
        </w:tc>
        <w:tc>
          <w:tcPr>
            <w:tcW w:w="992" w:type="dxa"/>
            <w:tcMar>
              <w:left w:w="28" w:type="dxa"/>
              <w:right w:w="28" w:type="dxa"/>
            </w:tcMar>
          </w:tcPr>
          <w:p w14:paraId="6B3BDBC1"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ayesian</w:t>
            </w:r>
          </w:p>
        </w:tc>
        <w:tc>
          <w:tcPr>
            <w:tcW w:w="4111" w:type="dxa"/>
            <w:tcMar>
              <w:left w:w="28" w:type="dxa"/>
              <w:right w:w="28" w:type="dxa"/>
            </w:tcMar>
          </w:tcPr>
          <w:p w14:paraId="726A6715"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ayesian model averaging approach to model interactions involving known risk loci</w:t>
            </w:r>
          </w:p>
        </w:tc>
        <w:tc>
          <w:tcPr>
            <w:tcW w:w="3119" w:type="dxa"/>
            <w:tcMar>
              <w:left w:w="28" w:type="dxa"/>
              <w:right w:w="28" w:type="dxa"/>
            </w:tcMar>
          </w:tcPr>
          <w:p w14:paraId="77018716"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http://www.stats.ox.ac.uk/</w:t>
            </w:r>
            <w:r w:rsidRPr="00861036">
              <w:rPr>
                <w:rFonts w:ascii="Cambria Math" w:hAnsi="Cambria Math" w:cs="Cambria Math"/>
                <w:bCs/>
                <w:noProof w:val="0"/>
                <w:sz w:val="20"/>
                <w:lang w:val="en-GB"/>
              </w:rPr>
              <w:t>∼</w:t>
            </w:r>
            <w:r w:rsidRPr="00861036">
              <w:rPr>
                <w:rFonts w:asciiTheme="majorHAnsi" w:hAnsiTheme="majorHAnsi"/>
                <w:bCs/>
                <w:noProof w:val="0"/>
                <w:sz w:val="20"/>
                <w:lang w:val="en-GB"/>
              </w:rPr>
              <w:t>marchini/software/gwas/</w:t>
            </w:r>
            <w:proofErr w:type="gramStart"/>
            <w:r w:rsidRPr="00861036">
              <w:rPr>
                <w:rFonts w:asciiTheme="majorHAnsi" w:hAnsiTheme="majorHAnsi"/>
                <w:bCs/>
                <w:noProof w:val="0"/>
                <w:sz w:val="20"/>
                <w:lang w:val="en-GB"/>
              </w:rPr>
              <w:t xml:space="preserve">gwas.html   </w:t>
            </w:r>
            <w:proofErr w:type="gramEnd"/>
          </w:p>
        </w:tc>
        <w:tc>
          <w:tcPr>
            <w:tcW w:w="481" w:type="dxa"/>
            <w:tcMar>
              <w:left w:w="28" w:type="dxa"/>
              <w:right w:w="28" w:type="dxa"/>
            </w:tcMar>
          </w:tcPr>
          <w:p w14:paraId="10A85DF1"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Ferreira&lt;/Author&gt;&lt;Year&gt;2011&lt;/Year&gt;&lt;RecNum&gt;1059&lt;/RecNum&gt;&lt;record&gt;&lt;rec-number&gt;1059&lt;/rec-number&gt;&lt;foreign-keys&gt;&lt;key app="EN" db-id="xwdx05xfpvwr2lezad9x2fwl5vzx5wwvz5fr"&gt;1059&lt;/key&gt;&lt;/foreign-keys&gt;&lt;ref-type name="Journal Article"&gt;17&lt;/ref-type&gt;&lt;contributors&gt;&lt;authors&gt;&lt;author&gt;Ferreira, T.&lt;/author&gt;&lt;author&gt;Marchini, J.&lt;/author&gt;&lt;/authors&gt;&lt;/contributors&gt;&lt;auth-address&gt;Department of Statistics, University of Oxford, UK.&lt;/auth-address&gt;&lt;titles&gt;&lt;title&gt;Modeling interactions with known risk loci-a Bayesian model averaging approach&lt;/title&gt;&lt;secondary-title&gt;Ann Hum Genet&lt;/secondary-title&gt;&lt;/titles&gt;&lt;periodical&gt;&lt;full-title&gt;Ann Hum Genet&lt;/full-title&gt;&lt;/periodical&gt;&lt;pages&gt;1-9&lt;/pages&gt;&lt;volume&gt;75&lt;/volume&gt;&lt;number&gt;1&lt;/number&gt;&lt;edition&gt;2010/12/02&lt;/edition&gt;&lt;keywords&gt;&lt;keyword&gt;Bayes Theorem&lt;/keyword&gt;&lt;keyword&gt;Computer Simulation&lt;/keyword&gt;&lt;keyword&gt;Genetic Predisposition to Disease&lt;/keyword&gt;&lt;keyword&gt;Genome-Wide Association Study&lt;/keyword&gt;&lt;keyword&gt;Humans&lt;/keyword&gt;&lt;keyword&gt;Models, Genetic&lt;/keyword&gt;&lt;keyword&gt;Polymorphism, Single Nucleotide&lt;/keyword&gt;&lt;/keywords&gt;&lt;dates&gt;&lt;year&gt;2011&lt;/year&gt;&lt;pub-dates&gt;&lt;date&gt;Jan&lt;/date&gt;&lt;/pub-dates&gt;&lt;/dates&gt;&lt;isbn&gt;1469-1809 (Electronic)&amp;#xD;0003-4800 (Linking)&lt;/isbn&gt;&lt;accession-num&gt;21118191&lt;/accession-num&gt;&lt;urls&gt;&lt;/urls&gt;&lt;electronic-resource-num&gt;10.1111/j.1469-1809.2010.00618.x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46</w:t>
            </w:r>
            <w:r w:rsidRPr="00861036">
              <w:rPr>
                <w:rFonts w:asciiTheme="majorHAnsi" w:hAnsiTheme="majorHAnsi"/>
                <w:bCs/>
                <w:noProof w:val="0"/>
                <w:sz w:val="20"/>
                <w:lang w:val="en-GB"/>
              </w:rPr>
              <w:fldChar w:fldCharType="end"/>
            </w:r>
          </w:p>
        </w:tc>
      </w:tr>
      <w:tr w:rsidR="00861036" w:rsidRPr="00861036" w14:paraId="15D4E7B5" w14:textId="77777777" w:rsidTr="00861036">
        <w:tc>
          <w:tcPr>
            <w:tcW w:w="1384" w:type="dxa"/>
            <w:tcMar>
              <w:left w:w="28" w:type="dxa"/>
              <w:right w:w="28" w:type="dxa"/>
            </w:tcMar>
          </w:tcPr>
          <w:p w14:paraId="7F730729"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EDCF</w:t>
            </w:r>
          </w:p>
        </w:tc>
        <w:tc>
          <w:tcPr>
            <w:tcW w:w="992" w:type="dxa"/>
            <w:tcMar>
              <w:left w:w="28" w:type="dxa"/>
              <w:right w:w="28" w:type="dxa"/>
            </w:tcMar>
          </w:tcPr>
          <w:p w14:paraId="7AE69BB7"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Filtering</w:t>
            </w:r>
          </w:p>
        </w:tc>
        <w:tc>
          <w:tcPr>
            <w:tcW w:w="4111" w:type="dxa"/>
            <w:tcMar>
              <w:left w:w="28" w:type="dxa"/>
              <w:right w:w="28" w:type="dxa"/>
            </w:tcMar>
          </w:tcPr>
          <w:p w14:paraId="7BF0A401"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Clustering frequent genotype combinations for testing interactions</w:t>
            </w:r>
          </w:p>
        </w:tc>
        <w:tc>
          <w:tcPr>
            <w:tcW w:w="3119" w:type="dxa"/>
            <w:tcMar>
              <w:left w:w="28" w:type="dxa"/>
              <w:right w:w="28" w:type="dxa"/>
            </w:tcMar>
          </w:tcPr>
          <w:p w14:paraId="59D0A330"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http://www.cs.ucr.edu/</w:t>
            </w:r>
            <w:r w:rsidRPr="00861036">
              <w:rPr>
                <w:rFonts w:ascii="Cambria Math" w:hAnsi="Cambria Math" w:cs="Cambria Math"/>
                <w:bCs/>
                <w:noProof w:val="0"/>
                <w:sz w:val="20"/>
                <w:lang w:val="en-GB"/>
              </w:rPr>
              <w:t>∼</w:t>
            </w:r>
            <w:r w:rsidRPr="00861036">
              <w:rPr>
                <w:rFonts w:asciiTheme="majorHAnsi" w:hAnsiTheme="majorHAnsi"/>
                <w:bCs/>
                <w:noProof w:val="0"/>
                <w:sz w:val="20"/>
                <w:lang w:val="en-GB"/>
              </w:rPr>
              <w:t>minzhux/EDCF.zip</w:t>
            </w:r>
          </w:p>
        </w:tc>
        <w:tc>
          <w:tcPr>
            <w:tcW w:w="481" w:type="dxa"/>
            <w:tcMar>
              <w:left w:w="28" w:type="dxa"/>
              <w:right w:w="28" w:type="dxa"/>
            </w:tcMar>
          </w:tcPr>
          <w:p w14:paraId="341146C6"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Xie&lt;/Author&gt;&lt;Year&gt;2012&lt;/Year&gt;&lt;RecNum&gt;470&lt;/RecNum&gt;&lt;record&gt;&lt;rec-number&gt;470&lt;/rec-number&gt;&lt;foreign-keys&gt;&lt;key app="EN" db-id="xwdx05xfpvwr2lezad9x2fwl5vzx5wwvz5fr"&gt;470&lt;/key&gt;&lt;/foreign-keys&gt;&lt;ref-type name="Journal Article"&gt;17&lt;/ref-type&gt;&lt;contributors&gt;&lt;authors&gt;&lt;author&gt;Xie, M.&lt;/author&gt;&lt;author&gt;Li, J.&lt;/author&gt;&lt;author&gt;Jiang, T.&lt;/author&gt;&lt;/authors&gt;&lt;/contributors&gt;&lt;auth-address&gt;Department of Computer Science and Engineering, University of California, Riverside, CA 92521, USA.&lt;/auth-address&gt;&lt;titles&gt;&lt;title&gt;Detecting genome-wide epistases based on the clustering of relatively frequent items&lt;/title&gt;&lt;secondary-title&gt;Bioinformatics&lt;/secondary-title&gt;&lt;/titles&gt;&lt;periodical&gt;&lt;full-title&gt;Bioinformatics&lt;/full-title&gt;&lt;/periodical&gt;&lt;pages&gt;5-12&lt;/pages&gt;&lt;volume&gt;28&lt;/volume&gt;&lt;number&gt;1&lt;/number&gt;&lt;edition&gt;2011/11/05&lt;/edition&gt;&lt;keywords&gt;&lt;keyword&gt;Algorithms&lt;/keyword&gt;&lt;keyword&gt;Cluster Analysis&lt;/keyword&gt;&lt;keyword&gt;Epistasis, Genetic&lt;/keyword&gt;&lt;keyword&gt;Genetic Predisposition to Disease&lt;/keyword&gt;&lt;keyword&gt;Genome-Wide Association Study&lt;/keyword&gt;&lt;keyword&gt;Humans&lt;/keyword&gt;&lt;keyword&gt;Macular Degeneration/genetics&lt;/keyword&gt;&lt;keyword&gt;Polymorphism, Single Nucleotide&lt;/keyword&gt;&lt;/keywords&gt;&lt;dates&gt;&lt;year&gt;2012&lt;/year&gt;&lt;pub-dates&gt;&lt;date&gt;Jan 1&lt;/date&gt;&lt;/pub-dates&gt;&lt;/dates&gt;&lt;isbn&gt;1367-4811 (Electronic)&amp;#xD;1367-4803 (Linking)&lt;/isbn&gt;&lt;accession-num&gt;22053078&lt;/accession-num&gt;&lt;urls&gt;&lt;/urls&gt;&lt;electronic-resource-num&gt;btr603 [pii]&amp;#xD;10.1093/bioinformatics/btr603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49</w:t>
            </w:r>
            <w:r w:rsidRPr="00861036">
              <w:rPr>
                <w:rFonts w:asciiTheme="majorHAnsi" w:hAnsiTheme="majorHAnsi"/>
                <w:bCs/>
                <w:noProof w:val="0"/>
                <w:sz w:val="20"/>
                <w:lang w:val="en-GB"/>
              </w:rPr>
              <w:fldChar w:fldCharType="end"/>
            </w:r>
          </w:p>
        </w:tc>
      </w:tr>
      <w:tr w:rsidR="00861036" w:rsidRPr="00861036" w14:paraId="0CFB0D9F" w14:textId="77777777" w:rsidTr="00861036">
        <w:tc>
          <w:tcPr>
            <w:tcW w:w="1384" w:type="dxa"/>
            <w:tcMar>
              <w:left w:w="28" w:type="dxa"/>
              <w:right w:w="28" w:type="dxa"/>
            </w:tcMar>
          </w:tcPr>
          <w:p w14:paraId="23C9D310"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APID</w:t>
            </w:r>
          </w:p>
        </w:tc>
        <w:tc>
          <w:tcPr>
            <w:tcW w:w="992" w:type="dxa"/>
            <w:tcMar>
              <w:left w:w="28" w:type="dxa"/>
              <w:right w:w="28" w:type="dxa"/>
            </w:tcMar>
          </w:tcPr>
          <w:p w14:paraId="10B2CB2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Data mining</w:t>
            </w:r>
          </w:p>
        </w:tc>
        <w:tc>
          <w:tcPr>
            <w:tcW w:w="4111" w:type="dxa"/>
            <w:tcMar>
              <w:left w:w="28" w:type="dxa"/>
              <w:right w:w="28" w:type="dxa"/>
            </w:tcMar>
          </w:tcPr>
          <w:p w14:paraId="362875CE"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Identify correlated SNP pairs after projecting their correlations to distance between two points in a Euclidean space</w:t>
            </w:r>
          </w:p>
        </w:tc>
        <w:tc>
          <w:tcPr>
            <w:tcW w:w="3119" w:type="dxa"/>
            <w:tcMar>
              <w:left w:w="28" w:type="dxa"/>
              <w:right w:w="28" w:type="dxa"/>
            </w:tcMar>
          </w:tcPr>
          <w:p w14:paraId="493C231F" w14:textId="77777777" w:rsidR="00861036" w:rsidRPr="00861036" w:rsidRDefault="00C604D6" w:rsidP="003D4CE6">
            <w:pPr>
              <w:pStyle w:val="bodyindent"/>
              <w:ind w:firstLine="0"/>
              <w:jc w:val="left"/>
              <w:rPr>
                <w:rFonts w:asciiTheme="majorHAnsi" w:hAnsiTheme="majorHAnsi"/>
                <w:bCs/>
                <w:noProof w:val="0"/>
                <w:sz w:val="20"/>
                <w:lang w:val="en-GB"/>
              </w:rPr>
            </w:pPr>
            <w:hyperlink r:id="rId19" w:history="1">
              <w:r w:rsidR="00861036" w:rsidRPr="00861036">
                <w:rPr>
                  <w:rStyle w:val="Hyperlink"/>
                  <w:rFonts w:asciiTheme="majorHAnsi" w:hAnsiTheme="majorHAnsi"/>
                  <w:bCs/>
                  <w:noProof w:val="0"/>
                  <w:sz w:val="20"/>
                  <w:lang w:val="en-GB"/>
                </w:rPr>
                <w:t>http://bix.ucsd.edu/projects/rapid</w:t>
              </w:r>
            </w:hyperlink>
          </w:p>
        </w:tc>
        <w:tc>
          <w:tcPr>
            <w:tcW w:w="481" w:type="dxa"/>
            <w:tcMar>
              <w:left w:w="28" w:type="dxa"/>
              <w:right w:w="28" w:type="dxa"/>
            </w:tcMar>
          </w:tcPr>
          <w:p w14:paraId="231C3A73"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Brinza&lt;/Author&gt;&lt;Year&gt;2010&lt;/Year&gt;&lt;RecNum&gt;1118&lt;/RecNum&gt;&lt;record&gt;&lt;rec-number&gt;1118&lt;/rec-number&gt;&lt;foreign-keys&gt;&lt;key app="EN" db-id="xwdx05xfpvwr2lezad9x2fwl5vzx5wwvz5fr"&gt;1118&lt;/key&gt;&lt;/foreign-keys&gt;&lt;ref-type name="Journal Article"&gt;17&lt;/ref-type&gt;&lt;contributors&gt;&lt;authors&gt;&lt;author&gt;Brinza, Dumitru&lt;/author&gt;&lt;author&gt;Schultz, Matthew&lt;/author&gt;&lt;author&gt;Tesler, Glenn&lt;/author&gt;&lt;author&gt;Bafna, Vineet&lt;/author&gt;&lt;/authors&gt;&lt;/contributors&gt;&lt;titles&gt;&lt;title&gt;RAPID detection of gene-gene interactions in genome-wide association studies&lt;/title&gt;&lt;secondary-title&gt;Bioinformatics&lt;/secondary-title&gt;&lt;/titles&gt;&lt;periodical&gt;&lt;full-title&gt;Bioinformatics&lt;/full-title&gt;&lt;/periodical&gt;&lt;pages&gt;2856-2862&lt;/pages&gt;&lt;volume&gt;26&lt;/volume&gt;&lt;number&gt;22&lt;/number&gt;&lt;dates&gt;&lt;year&gt;2010&lt;/year&gt;&lt;/dates&gt;&lt;urls&gt;&lt;related-urls&gt;&lt;url&gt;http://bioinformatics.oxfordjournals.org/content/26/22/2856.abstract&lt;/url&gt;&lt;/related-urls&gt;&lt;/urls&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51</w:t>
            </w:r>
            <w:r w:rsidRPr="00861036">
              <w:rPr>
                <w:rFonts w:asciiTheme="majorHAnsi" w:hAnsiTheme="majorHAnsi"/>
                <w:bCs/>
                <w:noProof w:val="0"/>
                <w:sz w:val="20"/>
                <w:lang w:val="en-GB"/>
              </w:rPr>
              <w:fldChar w:fldCharType="end"/>
            </w:r>
          </w:p>
        </w:tc>
      </w:tr>
      <w:tr w:rsidR="00861036" w:rsidRPr="00861036" w14:paraId="287FD115" w14:textId="77777777" w:rsidTr="00861036">
        <w:tc>
          <w:tcPr>
            <w:tcW w:w="1384" w:type="dxa"/>
            <w:tcMar>
              <w:left w:w="28" w:type="dxa"/>
              <w:right w:w="28" w:type="dxa"/>
            </w:tcMar>
          </w:tcPr>
          <w:p w14:paraId="164636F3"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TEAM</w:t>
            </w:r>
          </w:p>
        </w:tc>
        <w:tc>
          <w:tcPr>
            <w:tcW w:w="992" w:type="dxa"/>
            <w:tcMar>
              <w:left w:w="28" w:type="dxa"/>
              <w:right w:w="28" w:type="dxa"/>
            </w:tcMar>
          </w:tcPr>
          <w:p w14:paraId="1EB6C5DF"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Data mining</w:t>
            </w:r>
          </w:p>
        </w:tc>
        <w:tc>
          <w:tcPr>
            <w:tcW w:w="4111" w:type="dxa"/>
            <w:tcMar>
              <w:left w:w="28" w:type="dxa"/>
              <w:right w:w="28" w:type="dxa"/>
            </w:tcMar>
          </w:tcPr>
          <w:p w14:paraId="64D1BB53"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Using Minimum Spanning Tree incrementally updates the contingency tables for epistatic tests without scanning all individuals</w:t>
            </w:r>
          </w:p>
        </w:tc>
        <w:tc>
          <w:tcPr>
            <w:tcW w:w="3119" w:type="dxa"/>
            <w:tcMar>
              <w:left w:w="28" w:type="dxa"/>
              <w:right w:w="28" w:type="dxa"/>
            </w:tcMar>
          </w:tcPr>
          <w:p w14:paraId="5D0C4BA6" w14:textId="77777777" w:rsidR="00861036" w:rsidRPr="00861036" w:rsidRDefault="00C604D6" w:rsidP="003D4CE6">
            <w:pPr>
              <w:pStyle w:val="bodyindent"/>
              <w:ind w:firstLine="0"/>
              <w:jc w:val="left"/>
              <w:rPr>
                <w:rFonts w:asciiTheme="majorHAnsi" w:hAnsiTheme="majorHAnsi"/>
                <w:bCs/>
                <w:noProof w:val="0"/>
                <w:sz w:val="20"/>
                <w:lang w:val="en-GB"/>
              </w:rPr>
            </w:pPr>
            <w:hyperlink r:id="rId20" w:history="1">
              <w:r w:rsidR="00861036" w:rsidRPr="00861036">
                <w:rPr>
                  <w:rStyle w:val="Hyperlink"/>
                  <w:rFonts w:asciiTheme="majorHAnsi" w:hAnsiTheme="majorHAnsi"/>
                  <w:bCs/>
                  <w:noProof w:val="0"/>
                  <w:sz w:val="20"/>
                  <w:lang w:val="en-GB"/>
                </w:rPr>
                <w:t>http://www.csbio.unc.edu/epistasis/</w:t>
              </w:r>
            </w:hyperlink>
          </w:p>
        </w:tc>
        <w:tc>
          <w:tcPr>
            <w:tcW w:w="481" w:type="dxa"/>
            <w:tcMar>
              <w:left w:w="28" w:type="dxa"/>
              <w:right w:w="28" w:type="dxa"/>
            </w:tcMar>
          </w:tcPr>
          <w:p w14:paraId="3BBEF9BE"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Zhang&lt;/Author&gt;&lt;Year&gt;2010&lt;/Year&gt;&lt;RecNum&gt;92&lt;/RecNum&gt;&lt;record&gt;&lt;rec-number&gt;92&lt;/rec-number&gt;&lt;foreign-keys&gt;&lt;key app="EN" db-id="xwdx05xfpvwr2lezad9x2fwl5vzx5wwvz5fr"&gt;92&lt;/key&gt;&lt;/foreign-keys&gt;&lt;ref-type name="Journal Article"&gt;17&lt;/ref-type&gt;&lt;contributors&gt;&lt;authors&gt;&lt;author&gt;Zhang, X.&lt;/author&gt;&lt;author&gt;Huang, S.&lt;/author&gt;&lt;author&gt;Zou, F.&lt;/author&gt;&lt;author&gt;Wang, W.&lt;/author&gt;&lt;/authors&gt;&lt;/contributors&gt;&lt;auth-address&gt;Department of Computer Science, University of North Carolina at Chapel Hill, USA. xiang@cs.unc.edu&lt;/auth-address&gt;&lt;titles&gt;&lt;title&gt;TEAM: efficient two-locus epistasis tests in human genome-wide association study&lt;/title&gt;&lt;secondary-title&gt;Bioinformatics&lt;/secondary-title&gt;&lt;/titles&gt;&lt;periodical&gt;&lt;full-title&gt;Bioinformatics&lt;/full-title&gt;&lt;/periodical&gt;&lt;pages&gt;i217-27&lt;/pages&gt;&lt;volume&gt;26&lt;/volume&gt;&lt;number&gt;12&lt;/number&gt;&lt;edition&gt;2010/06/10&lt;/edition&gt;&lt;keywords&gt;&lt;keyword&gt;Algorithms&lt;/keyword&gt;&lt;keyword&gt;Epistasis, Genetic&lt;/keyword&gt;&lt;keyword&gt;Genome, Human&lt;/keyword&gt;&lt;keyword&gt;Genome-Wide Association Study/ methods&lt;/keyword&gt;&lt;keyword&gt;Genomics/ methods&lt;/keyword&gt;&lt;keyword&gt;Humans&lt;/keyword&gt;&lt;keyword&gt;Population Groups/genetics&lt;/keyword&gt;&lt;keyword&gt;Software&lt;/keyword&gt;&lt;/keywords&gt;&lt;dates&gt;&lt;year&gt;2010&lt;/year&gt;&lt;pub-dates&gt;&lt;date&gt;Jun 15&lt;/date&gt;&lt;/pub-dates&gt;&lt;/dates&gt;&lt;isbn&gt;1367-4811 (Electronic)&amp;#xD;1367-4803 (Linking)&lt;/isbn&gt;&lt;accession-num&gt;20529910&lt;/accession-num&gt;&lt;urls&gt;&lt;/urls&gt;&lt;electronic-resource-num&gt;btq186 [pii]&amp;#xD;10.1093/bioinformatics/btq186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50</w:t>
            </w:r>
            <w:r w:rsidRPr="00861036">
              <w:rPr>
                <w:rFonts w:asciiTheme="majorHAnsi" w:hAnsiTheme="majorHAnsi"/>
                <w:bCs/>
                <w:noProof w:val="0"/>
                <w:sz w:val="20"/>
                <w:lang w:val="en-GB"/>
              </w:rPr>
              <w:fldChar w:fldCharType="end"/>
            </w:r>
          </w:p>
        </w:tc>
      </w:tr>
    </w:tbl>
    <w:p w14:paraId="4A84CB0D" w14:textId="77777777" w:rsidR="00861036" w:rsidRPr="00861036" w:rsidRDefault="00861036" w:rsidP="0086103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 Only list a small proportion of recent developed tools</w:t>
      </w:r>
    </w:p>
    <w:p w14:paraId="636E82F1" w14:textId="77777777" w:rsidR="00861036" w:rsidRPr="00861036" w:rsidRDefault="00861036" w:rsidP="00861036">
      <w:pPr>
        <w:pStyle w:val="bodyindent"/>
        <w:ind w:firstLine="0"/>
        <w:rPr>
          <w:rFonts w:asciiTheme="majorHAnsi" w:hAnsiTheme="majorHAnsi"/>
          <w:noProof w:val="0"/>
          <w:sz w:val="20"/>
          <w:lang w:val="en-GB"/>
        </w:rPr>
      </w:pPr>
    </w:p>
    <w:p w14:paraId="21A253DC" w14:textId="77777777" w:rsidR="00861036" w:rsidRDefault="00861036" w:rsidP="00894474">
      <w:pPr>
        <w:pStyle w:val="Heading2"/>
      </w:pPr>
      <w:r>
        <w:t>Figure 1</w:t>
      </w:r>
    </w:p>
    <w:p w14:paraId="6B77DF82" w14:textId="77777777" w:rsidR="00861036" w:rsidRDefault="004470CF" w:rsidP="00894474">
      <w:pPr>
        <w:pStyle w:val="Heading2"/>
        <w:rPr>
          <w:b w:val="0"/>
          <w:color w:val="auto"/>
          <w:sz w:val="22"/>
          <w:szCs w:val="22"/>
        </w:rPr>
      </w:pPr>
      <w:proofErr w:type="gramStart"/>
      <w:r w:rsidRPr="004470CF">
        <w:rPr>
          <w:b w:val="0"/>
          <w:color w:val="auto"/>
          <w:sz w:val="22"/>
          <w:szCs w:val="22"/>
        </w:rPr>
        <w:t>Types of methods to detect epistasis in GWAS.</w:t>
      </w:r>
      <w:proofErr w:type="gramEnd"/>
      <w:r w:rsidRPr="004470CF">
        <w:rPr>
          <w:b w:val="0"/>
          <w:color w:val="auto"/>
          <w:sz w:val="22"/>
          <w:szCs w:val="22"/>
        </w:rPr>
        <w:t xml:space="preserve"> Outline of different types of methods in two major groups based on SNPs and groups of SNPs respectively.</w:t>
      </w:r>
    </w:p>
    <w:p w14:paraId="70C66E18" w14:textId="77777777" w:rsidR="004470CF" w:rsidRDefault="00C604D6" w:rsidP="004470CF">
      <w:r>
        <w:rPr>
          <w:noProof/>
          <w:lang w:val="en-GB" w:eastAsia="en-GB"/>
        </w:rPr>
        <w:pict w14:anchorId="7966EA74">
          <v:roundrect id="Rounded Rectangle 13" o:spid="_x0000_s1037" style="position:absolute;margin-left:266.5pt;margin-top:10.85pt;width:65.2pt;height:22.7pt;z-index:2516705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QWGcQA&#10;AADbAAAADwAAAGRycy9kb3ducmV2LnhtbERPTWvCQBC9F/oflil4KbppBUmjayiBQg8i1VTQ25Cd&#10;bkKzsyG7NfHfuwXB2zze56zy0bbiTL1vHCt4mSUgiCunGzYKvsuPaQrCB2SNrWNScCEP+frxYYWZ&#10;dgPv6LwPRsQQ9hkqqEPoMil9VZNFP3MdceR+XG8xRNgbqXscYrht5WuSLKTFhmNDjR0VNVW/+z+r&#10;oCnN9jgfLmnx9nwa5WHzdViURqnJ0/i+BBFoDHfxzf2p4/w5/P8SD5D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0FhnEAAAA2wAAAA8AAAAAAAAAAAAAAAAAmAIAAGRycy9k&#10;b3ducmV2LnhtbFBLBQYAAAAABAAEAPUAAACJAwAAAAA=&#10;" fillcolor="#ffff80" strokecolor="#4579b8 [3044]">
            <v:fill color2="#ffffda" rotate="t" angle="180" colors="0 #ffff80;.5 #ffffb3;1 #ffffda" focus="100%" type="gradient"/>
            <v:shadow on="t" opacity="24903f" origin=",.5" offset="0,20000emu"/>
            <v:textbox style="mso-next-textbox:#Rounded Rectangle 13">
              <w:txbxContent>
                <w:p w14:paraId="4BF6881A"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w:r>
    </w:p>
    <w:p w14:paraId="077A6FE8" w14:textId="77777777" w:rsidR="004470CF" w:rsidRPr="004470CF" w:rsidRDefault="00C604D6" w:rsidP="004470CF">
      <w:r>
        <w:rPr>
          <w:noProof/>
          <w:lang w:val="en-GB" w:eastAsia="en-GB"/>
        </w:rPr>
        <w:pict w14:anchorId="7C3D4EFC">
          <v:line id="Straight Connector 35" o:spid="_x0000_s1059" style="position:absolute;flip:y;z-index:251693056;visibility:visible;mso-wrap-style:square" from="249.5pt,8.1pt" to="266.5pt,36.4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DCkMMAAADbAAAADwAAAGRycy9kb3ducmV2LnhtbESPQWuDQBSE74H+h+UVeotrWwzWZhVJ&#10;KOTSQ00O7e3hvqjovhV3E+2/zxYKOQ4z8w2zLRYziCtNrrOs4DmKQRDXVnfcKDgdP9YpCOeRNQ6W&#10;ScEvOSjyh9UWM21n/qJr5RsRIOwyVNB6P2ZSurolgy6yI3HwznYy6IOcGqknnAPcDPIljjfSYMdh&#10;ocWRdi3VfXUxCn5o3O3fqhTl9zkp6+HT9Z1JlXp6XMp3EJ4Wfw//tw9awWsCf1/CD5D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LgwpDDAAAA2wAAAA8AAAAAAAAAAAAA&#10;AAAAoQIAAGRycy9kb3ducmV2LnhtbFBLBQYAAAAABAAEAPkAAACRAwAAAAA=&#10;" strokecolor="#548dd4 [1951]" strokeweight="1.5pt"/>
        </w:pict>
      </w:r>
    </w:p>
    <w:p w14:paraId="7F23BB05" w14:textId="77777777" w:rsidR="004470CF" w:rsidRDefault="00C604D6" w:rsidP="00894474">
      <w:pPr>
        <w:pStyle w:val="Heading2"/>
      </w:pPr>
      <w:r>
        <w:rPr>
          <w:noProof/>
          <w:lang w:val="en-GB" w:eastAsia="en-GB"/>
        </w:rPr>
        <w:pict w14:anchorId="570C1AA6">
          <v:line id="Straight Connector 34" o:spid="_x0000_s1058" style="position:absolute;flip:y;z-index:251692032;visibility:visible;mso-wrap-style:square" from="249.5pt,22.4pt" to="266.5pt,22.4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xnC8MAAADbAAAADwAAAGRycy9kb3ducmV2LnhtbESPT4vCMBTE78J+h/AWvGnq+odaG0UU&#10;wYsH6x7W26N5tqXNS2my2v32G0HwOMzMb5h005tG3KlzlWUFk3EEgji3uuJCwfflMIpBOI+ssbFM&#10;Cv7IwWb9MUgx0fbBZ7pnvhABwi5BBaX3bSKly0sy6Ma2JQ7ezXYGfZBdIXWHjwA3jfyKooU0WHFY&#10;KLGlXUl5nf0aBVdqd/tlFqP8uc23eXNydWVipYaf/XYFwlPv3+FX+6gVTGfw/BJ+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2sZwvDAAAA2wAAAA8AAAAAAAAAAAAA&#10;AAAAoQIAAGRycy9kb3ducmV2LnhtbFBLBQYAAAAABAAEAPkAAACRAwAAAAA=&#10;" strokecolor="#548dd4 [1951]" strokeweight="1.5pt"/>
        </w:pict>
      </w:r>
      <w:r>
        <w:rPr>
          <w:noProof/>
          <w:lang w:val="en-GB" w:eastAsia="en-GB"/>
        </w:rPr>
        <w:pict w14:anchorId="06672AF3">
          <v:line id="Straight Connector 33" o:spid="_x0000_s1057" style="position:absolute;flip:x y;z-index:251691008;visibility:visible;mso-wrap-style:square" from="249.5pt,22.4pt" to="266.5pt,50.7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Dnx8QAAADbAAAADwAAAGRycy9kb3ducmV2LnhtbESPUWvCQBCE3wv+h2MF3+rFRkpJPUUE&#10;oQ+hteoPWHPbJG1uL+RWk/bXe4LQx2FmvmEWq8E16kJdqD0bmE0TUMSFtzWXBo6H7eMLqCDIFhvP&#10;ZOCXAqyWo4cFZtb3/EmXvZQqQjhkaKASaTOtQ1GRwzD1LXH0vnznUKLsSm077CPcNfopSZ61w5rj&#10;QoUtbSoqfvZnZyAfZu+pyK5fnzzP5zn9HT7yb2Mm42H9CkpokP/wvf1mDaQp3L7EH6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EOfHxAAAANsAAAAPAAAAAAAAAAAA&#10;AAAAAKECAABkcnMvZG93bnJldi54bWxQSwUGAAAAAAQABAD5AAAAkgMAAAAA&#10;" strokecolor="#548dd4 [1951]" strokeweight="1.5pt"/>
        </w:pict>
      </w:r>
      <w:r>
        <w:rPr>
          <w:noProof/>
          <w:lang w:val="en-GB" w:eastAsia="en-GB"/>
        </w:rPr>
        <w:pict w14:anchorId="3EE75B2F">
          <v:line id="Straight Connector 22" o:spid="_x0000_s1046" style="position:absolute;flip:y;z-index:251679744;visibility:visible;mso-wrap-style:square" from="164.45pt,22.4pt" to="181.45pt,56.4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DMOcIAAADbAAAADwAAAGRycy9kb3ducmV2LnhtbESPQYvCMBSE7wv+h/AEb2tqQanVVEQR&#10;vHjYrge9PZpnW9q8lCZq/fdmQdjjMDPfMOvNYFrxoN7VlhXMphEI4sLqmksF59/DdwLCeWSNrWVS&#10;8CIHm2z0tcZU2yf/0CP3pQgQdikqqLzvUildUZFBN7UdcfButjfog+xLqXt8BrhpZRxFC2mw5rBQ&#10;YUe7ioomvxsFV+p2+2WeoLzc5tuiPbmmNolSk/GwXYHwNPj/8Kd91AriGP6+hB8gs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NDMOcIAAADbAAAADwAAAAAAAAAAAAAA&#10;AAChAgAAZHJzL2Rvd25yZXYueG1sUEsFBgAAAAAEAAQA+QAAAJADAAAAAA==&#10;" strokecolor="#548dd4 [1951]" strokeweight="1.5pt"/>
        </w:pict>
      </w:r>
      <w:r>
        <w:rPr>
          <w:noProof/>
          <w:lang w:val="en-GB" w:eastAsia="en-GB"/>
        </w:rPr>
        <w:pict w14:anchorId="4CA1E8AC">
          <v:roundrect id="Rounded Rectangle 12" o:spid="_x0000_s1036" style="position:absolute;margin-left:266.5pt;margin-top:11.05pt;width:65.2pt;height:22.7pt;z-index:2516695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izgsIA&#10;AADbAAAADwAAAGRycy9kb3ducmV2LnhtbERPTYvCMBC9L/gfwgheljVVQbRrFBEED8viWoXd29CM&#10;abGZlCba+u+NsOBtHu9zFqvOVuJGjS8dKxgNExDEudMlGwXHbPsxA+EDssbKMSm4k4fVsve2wFS7&#10;ln/odghGxBD2KSooQqhTKX1ekEU/dDVx5M6usRgibIzUDbYx3FZynCRTabHk2FBgTZuC8svhahWU&#10;mfn+nbT32Wb+/tfJ09f+NM2MUoN+t/4EEagLL/G/e6fj/DE8f4k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eLOCwgAAANsAAAAPAAAAAAAAAAAAAAAAAJgCAABkcnMvZG93&#10;bnJldi54bWxQSwUGAAAAAAQABAD1AAAAhwMAAAAA&#10;" fillcolor="#ffff80" strokecolor="#4579b8 [3044]">
            <v:fill color2="#ffffda" rotate="t" angle="180" colors="0 #ffff80;.5 #ffffb3;1 #ffffda" focus="100%" type="gradient"/>
            <v:shadow on="t" opacity="24903f" origin=",.5" offset="0,20000emu"/>
            <v:textbox style="mso-next-textbox:#Rounded Rectangle 12">
              <w:txbxContent>
                <w:p w14:paraId="0BA82B62"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w:r>
      <w:r>
        <w:rPr>
          <w:noProof/>
          <w:lang w:val="en-GB" w:eastAsia="en-GB"/>
        </w:rPr>
        <w:pict w14:anchorId="7A67FD13">
          <v:roundrect id="Rounded Rectangle 7" o:spid="_x0000_s1031" style="position:absolute;margin-left:181.45pt;margin-top:11.05pt;width:68.05pt;height:22.7pt;z-index:2516643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uxP8UA&#10;AADaAAAADwAAAGRycy9kb3ducmV2LnhtbESPQWvCQBSE70L/w/IEL6VuVLA2zUaKIPQgRU2F9vbI&#10;vm6C2bchuzXx33eFgsdhZr5hsvVgG3GhzteOFcymCQji0umajYLPYvu0AuEDssbGMSm4kod1/jDK&#10;MNWu5wNdjsGICGGfooIqhDaV0pcVWfRT1xJH78d1FkOUnZG6wz7CbSPnSbKUFmuOCxW2tKmoPB9/&#10;rYK6MB9fi/662rw8fg/ytNufloVRajIe3l5BBBrCPfzfftcKnuF2Jd4A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a7E/xQAAANoAAAAPAAAAAAAAAAAAAAAAAJgCAABkcnMv&#10;ZG93bnJldi54bWxQSwUGAAAAAAQABAD1AAAAigMAAAAA&#10;" fillcolor="#ffff80" strokecolor="#4579b8 [3044]">
            <v:fill color2="#ffffda" rotate="t" angle="180" colors="0 #ffff80;.5 #ffffb3;1 #ffffda" focus="100%" type="gradient"/>
            <v:shadow on="t" opacity="24903f" origin=",.5" offset="0,20000emu"/>
            <v:textbox style="mso-next-textbox:#Rounded Rectangle 7">
              <w:txbxContent>
                <w:p w14:paraId="6B466ADD"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v:textbox>
          </v:roundrect>
        </w:pict>
      </w:r>
    </w:p>
    <w:p w14:paraId="18CAA14F" w14:textId="77777777" w:rsidR="004470CF" w:rsidRDefault="00C604D6" w:rsidP="00894474">
      <w:pPr>
        <w:pStyle w:val="Heading2"/>
      </w:pPr>
      <w:r>
        <w:rPr>
          <w:noProof/>
          <w:lang w:val="en-GB" w:eastAsia="en-GB"/>
        </w:rPr>
        <w:pict w14:anchorId="0264C601">
          <v:roundrect id="Rounded Rectangle 16" o:spid="_x0000_s1040" style="position:absolute;margin-left:96.4pt;margin-top:19.15pt;width:68.05pt;height:22.7pt;z-index:25167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Db0cEA&#10;AADbAAAADwAAAGRycy9kb3ducmV2LnhtbERP22oCMRB9F/oPYQq+lJqtoJXVKEXxhn3R+gHDZppd&#10;upksSdTVrzdCwbc5nOtMZq2txZl8qBwr+OhlIIgLpys2Co4/y/cRiBCRNdaOScGVAsymL50J5tpd&#10;eE/nQzQihXDIUUEZY5NLGYqSLIaea4gT9+u8xZigN1J7vKRwW8t+lg2lxYpTQ4kNzUsq/g4nq2B+&#10;a7fme3ddDT4XG2/WbyuTUV+p7mv7NQYRqY1P8b97o9P8ITx+SQfI6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g29HBAAAA2wAAAA8AAAAAAAAAAAAAAAAAmAIAAGRycy9kb3du&#10;cmV2LnhtbFBLBQYAAAAABAAEAPUAAACGAwAAAAA=&#10;" fillcolor="#ffff80" strokecolor="#4579b8 [3044]">
            <v:fill color2="#ffffda" rotate="t" angle="180" colors="0 #ffff80;.5 #ffffb3;1 #ffffda" focus="100%" type="gradient"/>
            <v:shadow on="t" opacity="24903f" origin=",.5" offset="0,20000emu"/>
            <v:textbox style="mso-next-textbox:#Rounded Rectangle 16" inset="0,,0">
              <w:txbxContent>
                <w:p w14:paraId="1C1F985B"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w:r>
      <w:r>
        <w:rPr>
          <w:noProof/>
          <w:lang w:val="en-GB" w:eastAsia="en-GB"/>
        </w:rPr>
        <w:pict w14:anchorId="6F0CD0D4">
          <v:roundrect id="Rounded Rectangle 11" o:spid="_x0000_s1035" style="position:absolute;margin-left:266.5pt;margin-top:13.5pt;width:65.2pt;height:22.65pt;z-index:2516684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ot9cMA&#10;AADbAAAADwAAAGRycy9kb3ducmV2LnhtbERPTWvCQBC9C/6HZQQvUjcqSJq6ShEKPZSipkJ7G7Lj&#10;JpidDdmtif/eFQRv83ifs9r0thYXan3lWMFsmoAgLpyu2Cj4yT9eUhA+IGusHZOCK3nYrIeDFWba&#10;dbynyyEYEUPYZ6igDKHJpPRFSRb91DXEkTu51mKIsDVSt9jFcFvLeZIspcWKY0OJDW1LKs6Hf6ug&#10;ys3376K7ptvXyV8vj1+74zI3So1H/fsbiEB9eIof7k8d58/g/ks8QK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ot9cMAAADbAAAADwAAAAAAAAAAAAAAAACYAgAAZHJzL2Rv&#10;d25yZXYueG1sUEsFBgAAAAAEAAQA9QAAAIgDAAAAAA==&#10;" fillcolor="#ffff80" strokecolor="#4579b8 [3044]">
            <v:fill color2="#ffffda" rotate="t" angle="180" colors="0 #ffff80;.5 #ffffb3;1 #ffffda" focus="100%" type="gradient"/>
            <v:shadow on="t" opacity="24903f" origin=",.5" offset="0,20000emu"/>
            <v:textbox style="mso-next-textbox:#Rounded Rectangle 11">
              <w:txbxContent>
                <w:p w14:paraId="2CC4CC36"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w:r>
    </w:p>
    <w:p w14:paraId="309B1C28" w14:textId="77777777" w:rsidR="004470CF" w:rsidRDefault="00C604D6" w:rsidP="00894474">
      <w:pPr>
        <w:pStyle w:val="Heading2"/>
      </w:pPr>
      <w:r>
        <w:rPr>
          <w:noProof/>
          <w:lang w:val="en-GB" w:eastAsia="en-GB"/>
        </w:rPr>
        <w:pict w14:anchorId="59B44542">
          <v:line id="Straight Connector 38" o:spid="_x0000_s1062" style="position:absolute;flip:x y;z-index:251696128;visibility:visible;mso-wrap-style:square" from="164.45pt,4.65pt" to="181.45pt,38.7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R1tsAAAADbAAAADwAAAGRycy9kb3ducmV2LnhtbERPy2rCQBTdF/yH4Qru6sQHRaKjiCC4&#10;CH2oH3DNXJNo5k7IXE3ar+8sCl0eznu16V2tntSGyrOByTgBRZx7W3Fh4Hzavy5ABUG2WHsmA98U&#10;YLMevKwwtb7jL3oepVAxhEOKBkqRJtU65CU5DGPfEEfu6luHEmFbaNtiF8NdradJ8qYdVhwbSmxo&#10;V1J+Pz6cgayfvM9EPrvtxfN8ntHP6SO7GTMa9tslKKFe/sV/7oM1MItj45f4A/T6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0dbbAAAAA2wAAAA8AAAAAAAAAAAAAAAAA&#10;oQIAAGRycy9kb3ducmV2LnhtbFBLBQYAAAAABAAEAPkAAACOAwAAAAA=&#10;" strokecolor="#548dd4 [1951]" strokeweight="1.5pt"/>
        </w:pict>
      </w:r>
      <w:r>
        <w:rPr>
          <w:noProof/>
          <w:lang w:val="en-GB" w:eastAsia="en-GB"/>
        </w:rPr>
        <w:pict w14:anchorId="73D1E9A3">
          <v:line id="Straight Connector 25" o:spid="_x0000_s1049" style="position:absolute;flip:y;z-index:251682816;visibility:visible;mso-wrap-style:square" from="68.05pt,4.65pt" to="96.4pt,106.7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lUTb8AAADbAAAADwAAAGRycy9kb3ducmV2LnhtbESPwQrCMBBE74L/EFbwpqmCUqtRRBG8&#10;eLB60NvSrG2x2ZQmav17Iwgeh5l5wyxWranEkxpXWlYwGkYgiDOrS84VnE+7QQzCeWSNlWVS8CYH&#10;q2W3s8BE2xcf6Zn6XAQIuwQVFN7XiZQuK8igG9qaOHg32xj0QTa51A2+AtxUchxFU2mw5LBQYE2b&#10;grJ7+jAKrlRvtrM0Rnm5TdZZdXD30sRK9Xvteg7CU+v/4V97rxWMJ/D9En6AXH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9zlUTb8AAADbAAAADwAAAAAAAAAAAAAAAACh&#10;AgAAZHJzL2Rvd25yZXYueG1sUEsFBgAAAAAEAAQA+QAAAI0DAAAAAA==&#10;" strokecolor="#548dd4 [1951]" strokeweight="1.5pt"/>
        </w:pict>
      </w:r>
      <w:r>
        <w:rPr>
          <w:noProof/>
          <w:lang w:val="en-GB" w:eastAsia="en-GB"/>
        </w:rPr>
        <w:pict w14:anchorId="56FD0B4C">
          <v:roundrect id="Rounded Rectangle 10" o:spid="_x0000_s1034" style="position:absolute;margin-left:266.5pt;margin-top:16pt;width:65.2pt;height:22.7pt;z-index:2516674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IbsYA&#10;AADbAAAADwAAAGRycy9kb3ducmV2LnhtbESPQWvCQBCF70L/wzIFL1I3WhAbXaUIQg8irVFob0N2&#10;3IRmZ0N2a+K/7xwKvc3w3rz3zXo7+EbdqIt1YAOzaQaKuAy2ZmfgXOyflqBiQrbYBCYDd4qw3TyM&#10;1pjb0PMH3U7JKQnhmKOBKqU21zqWFXmM09ASi3YNnccka+e07bCXcN/oeZYttMeapaHClnYVld+n&#10;H2+gLtzx87m/L3cvk69BXw7vl0XhjBk/Dq8rUImG9G/+u36zgi/08osMo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IbsYAAADbAAAADwAAAAAAAAAAAAAAAACYAgAAZHJz&#10;L2Rvd25yZXYueG1sUEsFBgAAAAAEAAQA9QAAAIsDAAAAAA==&#10;" fillcolor="#ffff80" strokecolor="#4579b8 [3044]">
            <v:fill color2="#ffffda" rotate="t" angle="180" colors="0 #ffff80;.5 #ffffb3;1 #ffffda" focus="100%" type="gradient"/>
            <v:shadow on="t" opacity="24903f" origin=",.5" offset="0,20000emu"/>
            <v:textbox style="mso-next-textbox:#Rounded Rectangle 10">
              <w:txbxContent>
                <w:p w14:paraId="2E9DF859"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w:r>
    </w:p>
    <w:p w14:paraId="4993F6CF" w14:textId="77777777" w:rsidR="004470CF" w:rsidRDefault="00C604D6" w:rsidP="00894474">
      <w:pPr>
        <w:pStyle w:val="Heading2"/>
      </w:pPr>
      <w:r>
        <w:rPr>
          <w:noProof/>
          <w:lang w:val="en-GB" w:eastAsia="en-GB"/>
        </w:rPr>
        <w:pict w14:anchorId="44A750D4">
          <v:line id="Straight Connector 32" o:spid="_x0000_s1056" style="position:absolute;flip:y;z-index:251689984;visibility:visible;mso-wrap-style:square" from="249.5pt,1.5pt" to="266.5pt,12.8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a5MQAAADbAAAADwAAAGRycy9kb3ducmV2LnhtbESPzWrDMBCE74G+g9hAb4mclATHsWJM&#10;SqGXHuL20N4Wa/1DrJWxVNt9+yoQyHGYmW+YNJtNJ0YaXGtZwWYdgSAurW65VvD1+baKQTiPrLGz&#10;TAr+yEF2elqkmGg78YXGwtciQNglqKDxvk+kdGVDBt3a9sTBq+xg0Ac51FIPOAW46eQ2ivbSYMth&#10;ocGezg2V1+LXKPih/vx6KGKU39UuL7sPd21NrNTzcs6PIDzN/hG+t9+1gpct3L6EHy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CVrkxAAAANsAAAAPAAAAAAAAAAAA&#10;AAAAAKECAABkcnMvZG93bnJldi54bWxQSwUGAAAAAAQABAD5AAAAkgMAAAAA&#10;" strokecolor="#548dd4 [1951]" strokeweight="1.5pt"/>
        </w:pict>
      </w:r>
      <w:r>
        <w:rPr>
          <w:noProof/>
          <w:lang w:val="en-GB" w:eastAsia="en-GB"/>
        </w:rPr>
        <w:pict w14:anchorId="61D4B645">
          <v:line id="Straight Connector 31" o:spid="_x0000_s1055" style="position:absolute;z-index:251688960;visibility:visible;mso-wrap-style:square" from="249.5pt,12.85pt" to="266.5pt,29.8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Hk58MAAADbAAAADwAAAGRycy9kb3ducmV2LnhtbESPT2sCMRTE74LfITyhN81qi9itUVph&#10;wUMvVSk9PpLnZnHzsmyyf/z2TaHgcZiZ3zDb/ehq0VMbKs8KlosMBLH2puJSweVczDcgQkQ2WHsm&#10;BXcKsN9NJ1vMjR/4i/pTLEWCcMhRgY2xyaUM2pLDsPANcfKuvnUYk2xLaVocEtzVcpVla+mw4rRg&#10;saGDJX07dU6Bj9cXf+svRTf8oKbXT4vn7w+lnmbj+xuISGN8hP/bR6PgeQl/X9IPkL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R5OfDAAAA2wAAAA8AAAAAAAAAAAAA&#10;AAAAoQIAAGRycy9kb3ducmV2LnhtbFBLBQYAAAAABAAEAPkAAACRAwAAAAA=&#10;" strokecolor="#548dd4 [1951]" strokeweight="1.5pt"/>
        </w:pict>
      </w:r>
      <w:r>
        <w:rPr>
          <w:noProof/>
          <w:lang w:val="en-GB" w:eastAsia="en-GB"/>
        </w:rPr>
        <w:pict w14:anchorId="38616C6E">
          <v:roundrect id="Rounded Rectangle 9" o:spid="_x0000_s1033" style="position:absolute;margin-left:266.5pt;margin-top:18.5pt;width:65.2pt;height:22.7pt;z-index:2516664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iA1sUA&#10;AADaAAAADwAAAGRycy9kb3ducmV2LnhtbESPQWvCQBSE74X+h+UVvBSzqYJomlWKUPAgUo1Ce3tk&#10;Xzeh2bchu5r4792C4HGYmW+YfDXYRlyo87VjBW9JCoK4dLpmo+BYfI7nIHxA1tg4JgVX8rBaPj/l&#10;mGnX854uh2BEhLDPUEEVQptJ6cuKLPrEtcTR+3WdxRBlZ6TusI9w28hJms6kxZrjQoUtrSsq/w5n&#10;q6AuzO572l/n68XrzyBP26/TrDBKjV6Gj3cQgYbwCN/bG61gAf9X4g2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IDWxQAAANoAAAAPAAAAAAAAAAAAAAAAAJgCAABkcnMv&#10;ZG93bnJldi54bWxQSwUGAAAAAAQABAD1AAAAigMAAAAA&#10;" fillcolor="#ffff80" strokecolor="#4579b8 [3044]">
            <v:fill color2="#ffffda" rotate="t" angle="180" colors="0 #ffff80;.5 #ffffb3;1 #ffffda" focus="100%" type="gradient"/>
            <v:shadow on="t" opacity="24903f" origin=",.5" offset="0,20000emu"/>
            <v:textbox style="mso-next-textbox:#Rounded Rectangle 9">
              <w:txbxContent>
                <w:p w14:paraId="196C0AEF"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w:r>
      <w:r>
        <w:rPr>
          <w:noProof/>
          <w:lang w:val="en-GB" w:eastAsia="en-GB"/>
        </w:rPr>
        <w:pict w14:anchorId="0C897901">
          <v:roundrect id="Rounded Rectangle 6" o:spid="_x0000_s1030" style="position:absolute;margin-left:181.45pt;margin-top:1.5pt;width:68.05pt;height:22.65pt;z-index:2516633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cUpMUA&#10;AADaAAAADwAAAGRycy9kb3ducmV2LnhtbESPQWvCQBSE74X+h+UVvJS6USHY1E0oguBBpJoK7e2R&#10;fd2EZt+G7Griv3cLQo/DzHzDrIrRtuJCvW8cK5hNExDEldMNGwWf5eZlCcIHZI2tY1JwJQ9F/viw&#10;wky7gQ90OQYjIoR9hgrqELpMSl/VZNFPXUccvR/XWwxR9kbqHocIt62cJ0kqLTYcF2rsaF1T9Xs8&#10;WwVNafZfi+G6XL8+f4/ytPs4paVRavI0vr+BCDSG//C9vdUKUvi7Em+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JxSkxQAAANoAAAAPAAAAAAAAAAAAAAAAAJgCAABkcnMv&#10;ZG93bnJldi54bWxQSwUGAAAAAAQABAD1AAAAigMAAAAA&#10;" fillcolor="#ffff80" strokecolor="#4579b8 [3044]">
            <v:fill color2="#ffffda" rotate="t" angle="180" colors="0 #ffff80;.5 #ffffb3;1 #ffffda" focus="100%" type="gradient"/>
            <v:shadow on="t" opacity="24903f" origin=",.5" offset="0,20000emu"/>
            <v:textbox style="mso-next-textbox:#Rounded Rectangle 6">
              <w:txbxContent>
                <w:p w14:paraId="60DC0EBE"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w:r>
    </w:p>
    <w:p w14:paraId="4C703997" w14:textId="77777777" w:rsidR="004470CF" w:rsidRDefault="00C604D6" w:rsidP="00894474">
      <w:pPr>
        <w:pStyle w:val="Heading2"/>
      </w:pPr>
      <w:r>
        <w:rPr>
          <w:noProof/>
          <w:lang w:val="en-GB" w:eastAsia="en-GB"/>
        </w:rPr>
        <w:pict w14:anchorId="10F3C1F4">
          <v:roundrect id="Rounded Rectangle 5" o:spid="_x0000_s1029" style="position:absolute;margin-left:181.45pt;margin-top:15.3pt;width:68.05pt;height:22.65pt;z-index:2516623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0pX8IA&#10;AADaAAAADwAAAGRycy9kb3ducmV2LnhtbESPT4vCMBTE7wt+h/AEL4umuviHahQRBC8iWyt4fDTP&#10;ttq8lCZq/fYbYcHjMDO/YRar1lTiQY0rLSsYDiIQxJnVJecK0uO2PwPhPLLGyjIpeJGD1bLztcBY&#10;2yf/0iPxuQgQdjEqKLyvYyldVpBBN7A1cfAutjHog2xyqRt8Brip5CiKJtJgyWGhwJo2BWW35G4U&#10;XE8u9a/pOfn5PuhxetnPnN5mSvW67XoOwlPrP+H/9k4rGMP7SrgB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fSlfwgAAANoAAAAPAAAAAAAAAAAAAAAAAJgCAABkcnMvZG93&#10;bnJldi54bWxQSwUGAAAAAAQABAD1AAAAhwMAAAAA&#10;" fillcolor="#ffbc86" strokecolor="#4579b8 [3044]">
            <v:fill color2="#ffe9db" rotate="t" angle="180" colors="0 #ffbc86;.5 #ffd4b6;1 #ffe9db" focus="100%" type="gradient"/>
            <v:shadow on="t" opacity="24903f" origin=",.5" offset="0,20000emu"/>
            <v:textbox style="mso-next-textbox:#Rounded Rectangle 5">
              <w:txbxContent>
                <w:p w14:paraId="142E4D48"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w:r>
    </w:p>
    <w:p w14:paraId="085E4042" w14:textId="77777777" w:rsidR="004470CF" w:rsidRDefault="00C604D6" w:rsidP="00894474">
      <w:pPr>
        <w:pStyle w:val="Heading2"/>
      </w:pPr>
      <w:r>
        <w:rPr>
          <w:noProof/>
          <w:lang w:val="en-GB" w:eastAsia="en-GB"/>
        </w:rPr>
        <w:pict w14:anchorId="72647605">
          <v:line id="Straight Connector 30" o:spid="_x0000_s1054" style="position:absolute;flip:y;z-index:251687936;visibility:visible;mso-wrap-style:square" from="164.45pt,.8pt" to="181.45pt,29.1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dhCLwAAADbAAAADwAAAGRycy9kb3ducmV2LnhtbERPzQ7BQBC+S7zDZiRubBFSZYkQiYuD&#10;cuA26Y620Z1tuot6e3uQOH75/pfr1lTiRY0rLSsYDSMQxJnVJecKLuf9IAbhPLLGyjIp+JCD9arb&#10;WWKi7ZtP9Ep9LkIIuwQVFN7XiZQuK8igG9qaOHB32xj0ATa51A2+Q7ip5DiKZtJgyaGhwJq2BWWP&#10;9GkU3Kje7uZpjPJ6n26y6ugepYmV6vfazQKEp9b/xT/3QSuYhPXhS/gBcvUF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YpdhCLwAAADbAAAADwAAAAAAAAAAAAAAAAChAgAA&#10;ZHJzL2Rvd25yZXYueG1sUEsFBgAAAAAEAAQA+QAAAIoDAAAAAA==&#10;" strokecolor="#548dd4 [1951]" strokeweight="1.5pt"/>
        </w:pict>
      </w:r>
      <w:r>
        <w:rPr>
          <w:noProof/>
          <w:lang w:val="en-GB" w:eastAsia="en-GB"/>
        </w:rPr>
        <w:pict w14:anchorId="1310897E">
          <v:roundrect id="Rounded Rectangle 15" o:spid="_x0000_s1039" style="position:absolute;margin-left:96.4pt;margin-top:17.8pt;width:68.05pt;height:22.65pt;z-index:25167257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WgsMA&#10;AADbAAAADwAAAGRycy9kb3ducmV2LnhtbERPS2vCQBC+C/0PyxR6kbqxkjZEV5GC0EsR0xQ8Dtkx&#10;SZudDdltHv/eFYTe5uN7zmY3mkb01LnasoLlIgJBXFhdc6kg/zo8JyCcR9bYWCYFEznYbR9mG0y1&#10;HfhEfeZLEULYpaig8r5NpXRFRQbdwrbEgbvYzqAPsCul7nAI4aaRL1H0Kg3WHBoqbOm9ouI3+zMK&#10;fr5d7qe3c7aaH3WcXz4Tpw+FUk+P434NwtPo/8V394cO82O4/RIOkN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AWgsMAAADbAAAADwAAAAAAAAAAAAAAAACYAgAAZHJzL2Rv&#10;d25yZXYueG1sUEsFBgAAAAAEAAQA9QAAAIgDAAAAAA==&#10;" fillcolor="#ffbc86" strokecolor="#4579b8 [3044]">
            <v:fill color2="#ffe9db" rotate="t" angle="180" colors="0 #ffbc86;.5 #ffd4b6;1 #ffe9db" focus="100%" type="gradient"/>
            <v:shadow on="t" opacity="24903f" origin=",.5" offset="0,20000emu"/>
            <v:textbox style="mso-next-textbox:#Rounded Rectangle 15">
              <w:txbxContent>
                <w:p w14:paraId="6C8852D4"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w:r>
      <w:r>
        <w:rPr>
          <w:noProof/>
          <w:lang w:val="en-GB" w:eastAsia="en-GB"/>
        </w:rPr>
        <w:pict w14:anchorId="7C775AFF">
          <v:roundrect id="Rounded Rectangle 4" o:spid="_x0000_s1028" style="position:absolute;margin-left:181.45pt;margin-top:17.8pt;width:68.05pt;height:22.65pt;z-index:2516613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GMxMQA&#10;AADaAAAADwAAAGRycy9kb3ducmV2LnhtbESPQWvCQBSE70L/w/IKvRTdtNZWopsgguClFNMIPT6y&#10;zyQ2+zZkV5P8e7dQ8DjMzDfMOh1MI67UudqygpdZBIK4sLrmUkH+vZsuQTiPrLGxTApGcpAmD5M1&#10;xtr2fKBr5ksRIOxiVFB538ZSuqIig25mW+LgnWxn0AfZlVJ32Ae4aeRrFL1LgzWHhQpb2lZU/GYX&#10;o+B8dLkfP36y+fOXXuSnz6XTu0Kpp8dhswLhafD38H97rxW8wd+VcANk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xjMTEAAAA2gAAAA8AAAAAAAAAAAAAAAAAmAIAAGRycy9k&#10;b3ducmV2LnhtbFBLBQYAAAAABAAEAPUAAACJAwAAAAA=&#10;" fillcolor="#ffbc86" strokecolor="#4579b8 [3044]">
            <v:fill color2="#ffe9db" rotate="t" angle="180" colors="0 #ffbc86;.5 #ffd4b6;1 #ffe9db" focus="100%" type="gradient"/>
            <v:shadow on="t" opacity="24903f" origin=",.5" offset="0,20000emu"/>
            <v:textbox style="mso-next-textbox:#Rounded Rectangle 4">
              <w:txbxContent>
                <w:p w14:paraId="255D94CE"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w:r>
      <w:r>
        <w:rPr>
          <w:noProof/>
          <w:lang w:val="en-GB" w:eastAsia="en-GB"/>
        </w:rPr>
        <w:pict w14:anchorId="09EAD9A2">
          <v:roundrect id="Rounded Rectangle 3" o:spid="_x0000_s1027" style="position:absolute;margin-left:0;margin-top:17.8pt;width:68.05pt;height:22.65pt;z-index:2516602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oXMEA&#10;AADaAAAADwAAAGRycy9kb3ducmV2LnhtbESPQWvCQBSE74L/YXlCb7rRllJSN0ENpb2Vxvb+yD6z&#10;wd23IbvV1F/vFgSPw8x8w6zL0VlxoiF0nhUsFxkI4sbrjlsF3/u3+QuIEJE1Ws+k4I8ClMV0ssZc&#10;+zN/0amOrUgQDjkqMDH2uZShMeQwLHxPnLyDHxzGJIdW6gHPCe6sXGXZs3TYcVow2NPOUHOsf52C&#10;2lcX0hU+VZXdWv753Nr3zCj1MBs3ryAijfEevrU/tIJH+L+SboAsr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fqFzBAAAA2gAAAA8AAAAAAAAAAAAAAAAAmAIAAGRycy9kb3du&#10;cmV2LnhtbFBLBQYAAAAABAAEAPUAAACGAwAAAAA=&#10;" fillcolor="#e36c0a [2409]" strokecolor="#4579b8 [3044]">
            <v:fill color2="#e36c0a [2409]" rotate="t" angle="180" colors="0 #ffa586;.5 #ffc7b7;1 #ffe3dc" focus="100%" type="gradient"/>
            <v:shadow on="t" opacity="24903f" origin=",.5" offset="0,20000emu"/>
            <v:textbox style="mso-next-textbox:#Rounded Rectangle 3">
              <w:txbxContent>
                <w:p w14:paraId="4D164D0D"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w:r>
    </w:p>
    <w:p w14:paraId="22D3D4C2" w14:textId="77777777" w:rsidR="004470CF" w:rsidRDefault="00C604D6" w:rsidP="00894474">
      <w:pPr>
        <w:pStyle w:val="Heading2"/>
      </w:pPr>
      <w:r>
        <w:rPr>
          <w:noProof/>
          <w:lang w:val="en-GB" w:eastAsia="en-GB"/>
        </w:rPr>
        <w:pict w14:anchorId="11ABCC09">
          <v:line id="Straight Connector 23" o:spid="_x0000_s1047" style="position:absolute;flip:x y;z-index:251680768;visibility:visible;mso-wrap-style:square" from="68.05pt,3.25pt" to="96.4pt,74.3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lxGsQAAADbAAAADwAAAGRycy9kb3ducmV2LnhtbESP3WrCQBSE7wt9h+UIvasbfygSXUUK&#10;hV4Ea9UHOGaPSTR7NmRPTezTu4WCl8PMfMMsVr2r1ZXaUHk2MBomoIhzbysuDBz2H68zUEGQLdae&#10;ycCNAqyWz08LTK3v+JuuOylUhHBI0UAp0qRah7wkh2HoG+LonXzrUKJsC21b7CLc1XqcJG/aYcVx&#10;ocSG3kvKL7sfZyDrR5uJyLZbHz1Ppxn97r+yszEvg349ByXUyyP83/60BsYT+PsSf4Be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yXEaxAAAANsAAAAPAAAAAAAAAAAA&#10;AAAAAKECAABkcnMvZG93bnJldi54bWxQSwUGAAAAAAQABAD5AAAAkgMAAAAA&#10;" strokecolor="#548dd4 [1951]" strokeweight="1.5pt"/>
        </w:pict>
      </w:r>
      <w:r>
        <w:rPr>
          <w:noProof/>
          <w:lang w:val="en-GB" w:eastAsia="en-GB"/>
        </w:rPr>
        <w:pict w14:anchorId="06BF20E2">
          <v:line id="Straight Connector 29" o:spid="_x0000_s1053" style="position:absolute;z-index:251686912;visibility:visible;mso-wrap-style:square" from="164.45pt,3.2pt" to="181.45pt,3.2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5+PMIAAADbAAAADwAAAGRycy9kb3ducmV2LnhtbESPT4vCMBTE78J+h/AW9qapIqLdRnEX&#10;BA9e/IPs8dE8m9LmpTSx7X57Iwgeh5n5DZNtBluLjlpfOlYwnSQgiHOnSy4UXM678RKED8gaa8ek&#10;4J88bNYfowxT7Xo+UncKhYgQ9ikqMCE0qZQ+N2TRT1xDHL2bay2GKNtC6hb7CLe1nCXJQlosOS4Y&#10;bOjXUF6d7laBC7e5q7rL7t7/YU6rg8Hz9Uepr89h+w0i0BDe4Vd7rxXMVvD8En+AX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z5+PMIAAADbAAAADwAAAAAAAAAAAAAA&#10;AAChAgAAZHJzL2Rvd25yZXYueG1sUEsFBgAAAAAEAAQA+QAAAJADAAAAAA==&#10;" strokecolor="#548dd4 [1951]" strokeweight="1.5pt"/>
        </w:pict>
      </w:r>
      <w:r>
        <w:rPr>
          <w:noProof/>
          <w:lang w:val="en-GB" w:eastAsia="en-GB"/>
        </w:rPr>
        <w:pict w14:anchorId="6D5D26A3">
          <v:line id="Straight Connector 28" o:spid="_x0000_s1052" style="position:absolute;flip:x y;z-index:251685888;visibility:visible;mso-wrap-style:square" from="164.45pt,3.2pt" to="181.45pt,31.5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3ja8EAAADbAAAADwAAAGRycy9kb3ducmV2LnhtbERPzWrCQBC+F3yHZQRvdeMPRaKriCD0&#10;EGyrPsCYHZNodjZkpyb26buHQo8f3/9q07taPagNlWcDk3ECijj3tuLCwPm0f12ACoJssfZMBp4U&#10;YLMevKwwtb7jL3ocpVAxhEOKBkqRJtU65CU5DGPfEEfu6luHEmFbaNtiF8NdradJ8qYdVhwbSmxo&#10;V1J+P347A1k/OcxEPrvtxfN8ntHP6SO7GTMa9tslKKFe/sV/7ndrYBrHxi/xB+j1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beNrwQAAANsAAAAPAAAAAAAAAAAAAAAA&#10;AKECAABkcnMvZG93bnJldi54bWxQSwUGAAAAAAQABAD5AAAAjwMAAAAA&#10;" strokecolor="#548dd4 [1951]" strokeweight="1.5pt"/>
        </w:pict>
      </w:r>
      <w:r>
        <w:rPr>
          <w:noProof/>
          <w:lang w:val="en-GB" w:eastAsia="en-GB"/>
        </w:rPr>
        <w:pict w14:anchorId="29A01F52">
          <v:line id="Straight Connector 24" o:spid="_x0000_s1048" style="position:absolute;z-index:251681792;visibility:visible;mso-wrap-style:square" from="68.05pt,3.2pt" to="96.4pt,3.2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RosIAAADbAAAADwAAAGRycy9kb3ducmV2LnhtbESPT4vCMBTE78J+h/CEvWmqiLjdRtkV&#10;BA9e/IPs8dG8NsXmpTSx7X57Iwgeh5n5DZNtBluLjlpfOVYwmyYgiHOnKy4VXM67yQqED8gaa8ek&#10;4J88bNYfowxT7Xo+UncKpYgQ9ikqMCE0qZQ+N2TRT11DHL3CtRZDlG0pdYt9hNtazpNkKS1WHBcM&#10;NrQ1lN9Od6vAhWLhbt1ld+//MKevg8Hz9Vepz/Hw8w0i0BDe4Vd7rxXMF/D8En+AX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T/RosIAAADbAAAADwAAAAAAAAAAAAAA&#10;AAChAgAAZHJzL2Rvd25yZXYueG1sUEsFBgAAAAAEAAQA+QAAAJADAAAAAA==&#10;" strokecolor="#548dd4 [1951]" strokeweight="1.5pt"/>
        </w:pict>
      </w:r>
      <w:r>
        <w:rPr>
          <w:noProof/>
          <w:lang w:val="en-GB" w:eastAsia="en-GB"/>
        </w:rPr>
        <w:pict w14:anchorId="7EDE5A09">
          <v:roundrect id="Rounded Rectangle 17" o:spid="_x0000_s1041" style="position:absolute;margin-left:181.45pt;margin-top:20.25pt;width:68.05pt;height:22.65pt;z-index:25167462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fy8IA&#10;AADbAAAADwAAAGRycy9kb3ducmV2LnhtbERPS2sCMRC+C/6HMEJvblZLH2yNIkqLeFPbQm/DZtyE&#10;bibLJnVXf70RCt7m43vObNG7WpyoDdazgkmWgyAuvbZcKfg8vI9fQYSIrLH2TArOFGAxHw5mWGjf&#10;8Y5O+1iJFMKhQAUmxqaQMpSGHIbMN8SJO/rWYUywraRusUvhrpbTPH+WDi2nBoMNrQyVv/s/p2Cz&#10;/Tj+XJpuHb8v2D89ftnzxFilHkb98g1EpD7exf/ujU7zX+D2SzpA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r5/LwgAAANsAAAAPAAAAAAAAAAAAAAAAAJgCAABkcnMvZG93&#10;bnJldi54bWxQSwUGAAAAAAQABAD1AAAAhwMAAAAA&#10;" fillcolor="#ffbc86" strokecolor="#4579b8 [3044]">
            <v:fill color2="#ffe9db" rotate="t" angle="180" colors="0 #ffbc86;.5 #ffd4b6;1 #ffe9db" focus="100%" type="gradient"/>
            <v:shadow on="t" opacity="24903f" origin=",.5" offset="0,20000emu"/>
            <v:textbox style="mso-next-textbox:#Rounded Rectangle 17" inset="1mm,,1mm">
              <w:txbxContent>
                <w:p w14:paraId="10402CD8"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w:r>
    </w:p>
    <w:p w14:paraId="3395D378" w14:textId="77777777" w:rsidR="004470CF" w:rsidRDefault="00C604D6" w:rsidP="00894474">
      <w:pPr>
        <w:pStyle w:val="Heading2"/>
      </w:pPr>
      <w:r>
        <w:rPr>
          <w:noProof/>
          <w:lang w:val="en-GB" w:eastAsia="en-GB"/>
        </w:rPr>
        <w:pict w14:anchorId="333115E3">
          <v:roundrect id="Rounded Rectangle 19" o:spid="_x0000_s1043" style="position:absolute;margin-left:181.45pt;margin-top:22.55pt;width:68.05pt;height:31.15pt;z-index:2516766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GdScMA&#10;AADbAAAADwAAAGRycy9kb3ducmV2LnhtbERPTWsCMRC9F/wPYQQvpWarUOrWKEXU9dCD3RZ6nW7G&#10;3cVksiRR139vhEJv83ifM1/21ogz+dA6VvA8zkAQV063XCv4/to8vYIIEVmjcUwKrhRguRg8zDHX&#10;7sKfdC5jLVIIhxwVNDF2uZShashiGLuOOHEH5y3GBH0ttcdLCrdGTrLsRVpsOTU02NGqoepYnqyC&#10;lS8mH8WuuK4f2/3259dMzawslBoN+/c3EJH6+C/+c+90mj+D+y/pA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GdScMAAADbAAAADwAAAAAAAAAAAAAAAACYAgAAZHJzL2Rv&#10;d25yZXYueG1sUEsFBgAAAAAEAAQA9QAAAIgDAAAAAA==&#10;" fillcolor="#ff8e8e" strokecolor="#4579b8 [3044]">
            <v:fill color2="#fdd" rotate="t" angle="180" colors="0 #ff8e8e;.5 #ffbaba;1 #fdd" focus="100%" type="gradient"/>
            <v:shadow on="t" opacity="24903f" origin=",.5" offset="0,20000emu"/>
            <v:textbox style="mso-next-textbox:#Rounded Rectangle 19" inset="1mm,,1mm">
              <w:txbxContent>
                <w:p w14:paraId="22C98505"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w:r>
    </w:p>
    <w:p w14:paraId="15DE76E4" w14:textId="77777777" w:rsidR="004470CF" w:rsidRDefault="00C604D6" w:rsidP="00894474">
      <w:pPr>
        <w:pStyle w:val="Heading2"/>
      </w:pPr>
      <w:r>
        <w:rPr>
          <w:noProof/>
          <w:lang w:val="en-GB" w:eastAsia="en-GB"/>
        </w:rPr>
        <w:pict w14:anchorId="7D2180CD">
          <v:line id="Straight Connector 27" o:spid="_x0000_s1051" style="position:absolute;flip:y;z-index:251684864;visibility:visible;mso-wrap-style:square" from="164.45pt,12.3pt" to="181.45pt,22.6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dvocQAAADbAAAADwAAAGRycy9kb3ducmV2LnhtbESPzWrDMBCE74G+g9hAb4mcQBPHsWJM&#10;SqGXHuL20N4Wa/1DrJWxVNt9+yoQyHGYmW+YNJtNJ0YaXGtZwWYdgSAurW65VvD1+baKQTiPrLGz&#10;TAr+yEF2elqkmGg78YXGwtciQNglqKDxvk+kdGVDBt3a9sTBq+xg0Ac51FIPOAW46eQ2inbSYMth&#10;ocGezg2V1+LXKPih/vx6KGKU39VLXnYf7tqaWKnn5ZwfQXia/SN8b79rBds93L6EHy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p2+hxAAAANsAAAAPAAAAAAAAAAAA&#10;AAAAAKECAABkcnMvZG93bnJldi54bWxQSwUGAAAAAAQABAD5AAAAkgMAAAAA&#10;" strokecolor="#548dd4 [1951]" strokeweight="1.5pt"/>
        </w:pict>
      </w:r>
      <w:r>
        <w:rPr>
          <w:noProof/>
          <w:lang w:val="en-GB" w:eastAsia="en-GB"/>
        </w:rPr>
        <w:pict w14:anchorId="0957226D">
          <v:roundrect id="Rounded Rectangle 8" o:spid="_x0000_s1032" style="position:absolute;margin-left:96.4pt;margin-top:5.85pt;width:68.05pt;height:33.55pt;z-index:2516654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uuIcEA&#10;AADaAAAADwAAAGRycy9kb3ducmV2LnhtbERPz2vCMBS+C/4P4Q28DE2nMFxnFJG5evCgnbDrW/PW&#10;liUvJcm0/vfmIHj8+H4vVr014kw+tI4VvEwyEMSV0y3XCk5f2/EcRIjIGo1jUnClAKvlcLDAXLsL&#10;H+lcxlqkEA45Kmhi7HIpQ9WQxTBxHXHifp23GBP0tdQeLyncGjnNsldpseXU0GBHm4aqv/LfKtj4&#10;YrovdsX147k9fH7/mJl5KwulRk/9+h1EpD4+xHf3TitIW9OVdAP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rriHBAAAA2gAAAA8AAAAAAAAAAAAAAAAAmAIAAGRycy9kb3du&#10;cmV2LnhtbFBLBQYAAAAABAAEAPUAAACGAwAAAAA=&#10;" fillcolor="#ff8e8e" strokecolor="#4579b8 [3044]">
            <v:fill color2="#fdd" rotate="t" angle="180" colors="0 #ff8e8e;.5 #ffbaba;1 #fdd" focus="100%" type="gradient"/>
            <v:shadow on="t" opacity="24903f" origin=",.5" offset="0,20000emu"/>
            <v:textbox style="mso-next-textbox:#Rounded Rectangle 8" inset="1mm,,1mm">
              <w:txbxContent>
                <w:p w14:paraId="40B0C055" w14:textId="77777777" w:rsidR="009D14BF" w:rsidRPr="00EE5ED1" w:rsidRDefault="009D14BF"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w:r>
      <w:r>
        <w:rPr>
          <w:noProof/>
          <w:lang w:val="en-GB" w:eastAsia="en-GB"/>
        </w:rPr>
        <w:pict w14:anchorId="6ED05D14">
          <v:line id="Straight Connector 26" o:spid="_x0000_s1050" style="position:absolute;z-index:251683840;visibility:visible;mso-wrap-style:square" from="164.45pt,22.65pt" to="181.45pt,42.2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HqTsEAAADbAAAADwAAAGRycy9kb3ducmV2LnhtbESPzarCMBSE9xd8h3AEd9dUEdFqFL0g&#10;3IUbfxCXh+bYFJuT0sS2vr0RBJfDzHzDLNedLUVDtS8cKxgNExDEmdMF5wrOp93vDIQPyBpLx6Tg&#10;SR7Wq97PElPtWj5Qcwy5iBD2KSowIVSplD4zZNEPXUUcvZurLYYo61zqGtsIt6UcJ8lUWiw4Lhis&#10;6M9Qdj8+rAIXbhN3b867R3vFjOZ7g6fLVqlBv9ssQATqwjf8af9rBeMpvL/EHyB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oepOwQAAANsAAAAPAAAAAAAAAAAAAAAA&#10;AKECAABkcnMvZG93bnJldi54bWxQSwUGAAAAAAQABAD5AAAAjwMAAAAA&#10;" strokecolor="#548dd4 [1951]" strokeweight="1.5pt"/>
        </w:pict>
      </w:r>
    </w:p>
    <w:p w14:paraId="1283C992" w14:textId="77777777" w:rsidR="004470CF" w:rsidRDefault="00C604D6" w:rsidP="00894474">
      <w:pPr>
        <w:pStyle w:val="Heading2"/>
      </w:pPr>
      <w:r>
        <w:rPr>
          <w:noProof/>
          <w:lang w:val="en-GB" w:eastAsia="en-GB"/>
        </w:rPr>
        <w:pict w14:anchorId="4A8FABEC">
          <v:roundrect id="Rounded Rectangle 21" o:spid="_x0000_s1045" style="position:absolute;margin-left:96.4pt;margin-top:22pt;width:68.05pt;height:22.7pt;z-index:2516787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EaqMQA&#10;AADbAAAADwAAAGRycy9kb3ducmV2LnhtbESPQWvCQBSE70L/w/KEXkQ3ChWbugmlUGlPYmrx+pp9&#10;JtHs27C7xvTfdwWhx2FmvmHW+WBa0ZPzjWUF81kCgri0uuFKwf7rfboC4QOyxtYyKfglD3n2MFpj&#10;qu2Vd9QXoRIRwj5FBXUIXSqlL2sy6Ge2I47e0TqDIUpXSe3wGuGmlYskWUqDDceFGjt6q6k8Fxej&#10;oNCbyVO/xZ9To3ef1m2+D8+XVqnH8fD6AiLQEP7D9/aHVrCYw+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RGqjEAAAA2wAAAA8AAAAAAAAAAAAAAAAAmAIAAGRycy9k&#10;b3ducmV2LnhtbFBLBQYAAAAABAAEAPUAAACJAwAAAAA=&#10;" fillcolor="#a7bfde [1620]" strokecolor="#4579b8 [3044]">
            <v:fill color2="#e4ecf5 [500]" rotate="t" angle="180" colors="0 #a3c4ff;22938f #bfd5ff;1 #e5eeff" focus="100%" type="gradient"/>
            <v:shadow on="t" opacity="24903f" origin=",.5" offset="0,20000emu"/>
            <v:textbox style="mso-next-textbox:#Rounded Rectangle 21" inset="1mm,,1mm">
              <w:txbxContent>
                <w:p w14:paraId="4752ED1F"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w:r>
      <w:r>
        <w:rPr>
          <w:noProof/>
          <w:lang w:val="en-GB" w:eastAsia="en-GB"/>
        </w:rPr>
        <w:pict w14:anchorId="04C346B1">
          <v:roundrect id="Rounded Rectangle 18" o:spid="_x0000_s1042" style="position:absolute;margin-left:181.45pt;margin-top:5pt;width:68.05pt;height:22.7pt;z-index:2516756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40sYA&#10;AADbAAAADwAAAGRycy9kb3ducmV2LnhtbESPQU/DMAyF70j7D5GRuKAtZUgIyrJpmoDusMMok7ia&#10;xrQViVMlYev+PT5M4mbrPb/3ebEavVNHiqkPbOBuVoAiboLtuTVw+HidPoJKGdmiC0wGzpRgtZxc&#10;LbC04cTvdKxzqySEU4kGupyHUuvUdOQxzcJALNp3iB6zrLHVNuJJwr3T86J40B57loYOB9p01PzU&#10;v97AJlbzXbWtzi+3/f7t88vdu6e6Mubmelw/g8o05n/z5XprBV9g5RcZQ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040sYAAADbAAAADwAAAAAAAAAAAAAAAACYAgAAZHJz&#10;L2Rvd25yZXYueG1sUEsFBgAAAAAEAAQA9QAAAIsDAAAAAA==&#10;" fillcolor="#ff8e8e" strokecolor="#4579b8 [3044]">
            <v:fill color2="#fdd" rotate="t" angle="180" colors="0 #ff8e8e;.5 #ffbaba;1 #fdd" focus="100%" type="gradient"/>
            <v:shadow on="t" opacity="24903f" origin=",.5" offset="0,20000emu"/>
            <v:textbox style="mso-next-textbox:#Rounded Rectangle 18" inset="1mm,,1mm">
              <w:txbxContent>
                <w:p w14:paraId="142FFC92"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w:r>
    </w:p>
    <w:p w14:paraId="64D8971D" w14:textId="77777777" w:rsidR="004470CF" w:rsidRDefault="00C604D6" w:rsidP="00894474">
      <w:pPr>
        <w:pStyle w:val="Heading2"/>
      </w:pPr>
      <w:r>
        <w:rPr>
          <w:noProof/>
          <w:lang w:val="en-GB" w:eastAsia="en-GB"/>
        </w:rPr>
        <w:pict w14:anchorId="527BB27E">
          <v:line id="Straight Connector 37" o:spid="_x0000_s1061" style="position:absolute;flip:y;z-index:251695104;visibility:visible;mso-wrap-style:square" from="68.05pt,7.5pt" to="96.4pt,18.8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75fMMAAADbAAAADwAAAGRycy9kb3ducmV2LnhtbESPQYvCMBSE78L+h/AWvGnqilpro4gi&#10;ePFg3cN6ezTPtrR5KU1Wu/9+Iwgeh5n5hkk3vWnEnTpXWVYwGUcgiHOrKy4UfF8OoxiE88gaG8uk&#10;4I8cbNYfgxQTbR98pnvmCxEg7BJUUHrfJlK6vCSDbmxb4uDdbGfQB9kVUnf4CHDTyK8omkuDFYeF&#10;ElvalZTX2a9RcKV2t19mMcqf22ybNydXVyZWavjZb1cgPPX+HX61j1rBdAHPL+EH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1++XzDAAAA2wAAAA8AAAAAAAAAAAAA&#10;AAAAoQIAAGRycy9kb3ducmV2LnhtbFBLBQYAAAAABAAEAPkAAACRAwAAAAA=&#10;" strokecolor="#548dd4 [1951]" strokeweight="1.5pt"/>
        </w:pict>
      </w:r>
      <w:r>
        <w:rPr>
          <w:noProof/>
          <w:lang w:val="en-GB" w:eastAsia="en-GB"/>
        </w:rPr>
        <w:pict w14:anchorId="6E7B5C78">
          <v:line id="Straight Connector 36" o:spid="_x0000_s1060" style="position:absolute;flip:x y;z-index:251694080;visibility:visible;mso-wrap-style:square" from="68.05pt,18.85pt" to="96.4pt,35.85pt"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dEX8QAAADbAAAADwAAAGRycy9kb3ducmV2LnhtbESP3WrCQBSE74W+w3KE3unGKiLRVaRQ&#10;6EVo688DHLPHJJo9G7KnJu3TdwuCl8PMfMOsNr2r1Y3aUHk2MBknoIhzbysuDBwPb6MFqCDIFmvP&#10;ZOCHAmzWT4MVptZ3vKPbXgoVIRxSNFCKNKnWIS/JYRj7hjh6Z986lCjbQtsWuwh3tX5Jkrl2WHFc&#10;KLGh15Ly6/7bGcj6ycdU5KvbnjzPZhn9Hj6zizHPw367BCXUyyN8b79bA9M5/H+JP0C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Z0RfxAAAANsAAAAPAAAAAAAAAAAA&#10;AAAAAKECAABkcnMvZG93bnJldi54bWxQSwUGAAAAAAQABAD5AAAAkgMAAAAA&#10;" strokecolor="#548dd4 [1951]" strokeweight="1.5pt"/>
        </w:pict>
      </w:r>
      <w:r>
        <w:rPr>
          <w:noProof/>
          <w:lang w:val="en-GB" w:eastAsia="en-GB"/>
        </w:rPr>
        <w:pict w14:anchorId="0D97597D">
          <v:roundrect id="Rounded Rectangle 20" o:spid="_x0000_s1044" style="position:absolute;margin-left:96.4pt;margin-top:24.5pt;width:68.05pt;height:22.7pt;z-index:2516776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2/M8EA&#10;AADbAAAADwAAAGRycy9kb3ducmV2LnhtbERPz2vCMBS+D/wfwhN2GWuq4HDVKCJMtpNYHbs+m2db&#10;bV5KEmv9781h4PHj+z1f9qYRHTlfW1YwSlIQxIXVNZcKDvuv9ykIH5A1NpZJwZ08LBeDlzlm2t54&#10;R10eShFD2GeooAqhzaT0RUUGfWJb4sidrDMYInSl1A5vMdw0cpymH9JgzbGhwpbWFRWX/GoU5Hrz&#10;Num2eDzXevdj3eb37/PaKPU67FczEIH68BT/u7+1gnFcH7/EHy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dvzPBAAAA2wAAAA8AAAAAAAAAAAAAAAAAmAIAAGRycy9kb3du&#10;cmV2LnhtbFBLBQYAAAAABAAEAPUAAACGAwAAAAA=&#10;" fillcolor="#a7bfde [1620]" strokecolor="#4579b8 [3044]">
            <v:fill color2="#e4ecf5 [500]" rotate="t" angle="180" colors="0 #a3c4ff;22938f #bfd5ff;1 #e5eeff" focus="100%" type="gradient"/>
            <v:shadow on="t" opacity="24903f" origin=",.5" offset="0,20000emu"/>
            <v:textbox style="mso-next-textbox:#Rounded Rectangle 20" inset="1mm,,1mm">
              <w:txbxContent>
                <w:p w14:paraId="644CEF05"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w:r>
      <w:r>
        <w:rPr>
          <w:noProof/>
          <w:lang w:val="en-GB" w:eastAsia="en-GB"/>
        </w:rPr>
        <w:pict w14:anchorId="0250C77D">
          <v:roundrect id="Rounded Rectangle 14" o:spid="_x0000_s1038" style="position:absolute;margin-left:0;margin-top:7.5pt;width:68.05pt;height:22.7pt;z-index:2516715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pzjcIA&#10;AADbAAAADwAAAGRycy9kb3ducmV2LnhtbERPTWvCQBC9F/wPywi9FN1YqtjoKlKotCcxWnqdZsck&#10;mp0Nu2tM/70rCN7m8T5nvuxMLVpyvrKsYDRMQBDnVldcKNjvPgdTED4ga6wtk4J/8rBc9J7mmGp7&#10;4S21WShEDGGfooIyhCaV0uclGfRD2xBH7mCdwRChK6R2eInhppavSTKRBiuODSU29FFSfsrORkGm&#10;1y/jdoN/x0pvv61b//y+n2ulnvvdagYiUBce4rv7S8f5b3D7JR4gF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ynONwgAAANsAAAAPAAAAAAAAAAAAAAAAAJgCAABkcnMvZG93&#10;bnJldi54bWxQSwUGAAAAAAQABAD1AAAAhwMAAAAA&#10;" fillcolor="#a7bfde [1620]" strokecolor="#4579b8 [3044]">
            <v:fill color2="#e4ecf5 [500]" rotate="t" angle="180" colors="0 #a3c4ff;22938f #bfd5ff;1 #e5eeff" focus="100%" type="gradient"/>
            <v:shadow on="t" opacity="24903f" origin=",.5" offset="0,20000emu"/>
            <v:textbox style="mso-next-textbox:#Rounded Rectangle 14" inset="1mm,,1mm">
              <w:txbxContent>
                <w:p w14:paraId="52AFAECE"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w:r>
    </w:p>
    <w:p w14:paraId="642A32C3" w14:textId="77777777" w:rsidR="004470CF" w:rsidRDefault="004470CF" w:rsidP="00894474">
      <w:pPr>
        <w:pStyle w:val="Heading2"/>
      </w:pPr>
    </w:p>
    <w:p w14:paraId="41EA4D03" w14:textId="77777777" w:rsidR="004470CF" w:rsidRDefault="004470CF" w:rsidP="00894474">
      <w:pPr>
        <w:pStyle w:val="Heading2"/>
      </w:pPr>
    </w:p>
    <w:p w14:paraId="549954B0" w14:textId="77777777" w:rsidR="004470CF" w:rsidRDefault="004470CF" w:rsidP="00894474">
      <w:pPr>
        <w:pStyle w:val="Heading2"/>
      </w:pPr>
    </w:p>
    <w:p w14:paraId="1952D3A9" w14:textId="77777777" w:rsidR="00DB5441" w:rsidRDefault="00DB5441" w:rsidP="00894474">
      <w:pPr>
        <w:pStyle w:val="Heading2"/>
      </w:pPr>
      <w:r>
        <w:t>Glossary</w:t>
      </w:r>
      <w:bookmarkEnd w:id="139"/>
      <w:r w:rsidR="00EE5ED1">
        <w:t xml:space="preserve"> </w:t>
      </w:r>
      <w:del w:id="140" w:author="pcinst" w:date="2014-01-20T17:03:00Z">
        <w:r w:rsidR="00EE5ED1" w:rsidDel="00E77EFF">
          <w:delText>(to be completed)</w:delText>
        </w:r>
      </w:del>
    </w:p>
    <w:p w14:paraId="198EA734" w14:textId="77777777" w:rsidR="00DB5441" w:rsidRDefault="00DB5441" w:rsidP="00DB5441"/>
    <w:p w14:paraId="10B14132" w14:textId="77777777" w:rsidR="00DB5441" w:rsidRDefault="00DB5441" w:rsidP="00DB5441">
      <w:pPr>
        <w:rPr>
          <w:ins w:id="141" w:author="pcinst" w:date="2014-01-20T17:32:00Z"/>
        </w:rPr>
      </w:pPr>
      <w:r w:rsidRPr="00DF2DC4">
        <w:rPr>
          <w:b/>
          <w:rPrChange w:id="142" w:author="pcinst" w:date="2014-01-20T17:44:00Z">
            <w:rPr/>
          </w:rPrChange>
        </w:rPr>
        <w:t>Complex trait</w:t>
      </w:r>
      <w:ins w:id="143" w:author="pcinst" w:date="2014-01-20T17:05:00Z">
        <w:r w:rsidR="00E77EFF">
          <w:t xml:space="preserve">: A trait where variation between individuals is controlled by several or </w:t>
        </w:r>
      </w:ins>
      <w:ins w:id="144" w:author="pcinst" w:date="2014-01-20T17:06:00Z">
        <w:r w:rsidR="00E77EFF">
          <w:t>many genes</w:t>
        </w:r>
      </w:ins>
      <w:ins w:id="145" w:author="pcinst" w:date="2014-01-20T17:05:00Z">
        <w:r w:rsidR="00E77EFF">
          <w:t xml:space="preserve"> and different environmental eff</w:t>
        </w:r>
      </w:ins>
      <w:ins w:id="146" w:author="pcinst" w:date="2014-01-20T17:06:00Z">
        <w:r w:rsidR="00E77EFF">
          <w:t>e</w:t>
        </w:r>
      </w:ins>
      <w:ins w:id="147" w:author="pcinst" w:date="2014-01-20T17:05:00Z">
        <w:r w:rsidR="00E77EFF">
          <w:t>cts</w:t>
        </w:r>
      </w:ins>
      <w:ins w:id="148" w:author="pcinst" w:date="2014-01-20T17:06:00Z">
        <w:r w:rsidR="00E77EFF">
          <w:t>, potentially with interactions between these different effects.</w:t>
        </w:r>
      </w:ins>
      <w:del w:id="149" w:author="pcinst" w:date="2014-01-20T17:05:00Z">
        <w:r w:rsidDel="00E77EFF">
          <w:delText>s</w:delText>
        </w:r>
      </w:del>
    </w:p>
    <w:p w14:paraId="7B1EE3B1" w14:textId="77777777" w:rsidR="00DF2DC4" w:rsidRDefault="00DF2DC4" w:rsidP="00DB5441">
      <w:pPr>
        <w:rPr>
          <w:ins w:id="150" w:author="pcinst" w:date="2014-01-20T17:44:00Z"/>
        </w:rPr>
      </w:pPr>
    </w:p>
    <w:p w14:paraId="6B11F6E8" w14:textId="77777777" w:rsidR="00DF2DC4" w:rsidRDefault="00DF2DC4" w:rsidP="00DB5441">
      <w:pPr>
        <w:rPr>
          <w:ins w:id="151" w:author="pcinst" w:date="2014-01-20T17:47:00Z"/>
        </w:rPr>
      </w:pPr>
      <w:ins w:id="152" w:author="pcinst" w:date="2014-01-20T17:44:00Z">
        <w:r>
          <w:rPr>
            <w:b/>
          </w:rPr>
          <w:t>Genetic architecture</w:t>
        </w:r>
        <w:r>
          <w:t>: The complete description of the genetic</w:t>
        </w:r>
      </w:ins>
      <w:ins w:id="153" w:author="pcinst" w:date="2014-01-20T17:46:00Z">
        <w:r>
          <w:t xml:space="preserve"> </w:t>
        </w:r>
      </w:ins>
      <w:ins w:id="154" w:author="pcinst" w:date="2014-01-20T17:44:00Z">
        <w:r>
          <w:t>factors influencing trait variation</w:t>
        </w:r>
      </w:ins>
      <w:ins w:id="155" w:author="pcinst" w:date="2014-01-20T17:46:00Z">
        <w:r>
          <w:t>,</w:t>
        </w:r>
      </w:ins>
      <w:ins w:id="156" w:author="pcinst" w:date="2014-01-20T17:44:00Z">
        <w:r>
          <w:t xml:space="preserve"> such as number of gene</w:t>
        </w:r>
      </w:ins>
      <w:ins w:id="157" w:author="pcinst" w:date="2014-01-20T17:46:00Z">
        <w:r>
          <w:t>t</w:t>
        </w:r>
      </w:ins>
      <w:ins w:id="158" w:author="pcinst" w:date="2014-01-20T17:44:00Z">
        <w:r>
          <w:t xml:space="preserve">ic loci, their effects, allele </w:t>
        </w:r>
      </w:ins>
      <w:ins w:id="159" w:author="pcinst" w:date="2014-01-20T17:46:00Z">
        <w:r>
          <w:t>frequencies</w:t>
        </w:r>
      </w:ins>
      <w:ins w:id="160" w:author="pcinst" w:date="2014-01-20T17:44:00Z">
        <w:r>
          <w:t xml:space="preserve"> </w:t>
        </w:r>
      </w:ins>
      <w:ins w:id="161" w:author="pcinst" w:date="2014-01-20T17:46:00Z">
        <w:r>
          <w:t>actions and interactions.</w:t>
        </w:r>
      </w:ins>
    </w:p>
    <w:p w14:paraId="2B3A1AFE" w14:textId="77777777" w:rsidR="00C20E66" w:rsidRDefault="00C20E66" w:rsidP="00DB5441">
      <w:pPr>
        <w:rPr>
          <w:ins w:id="162" w:author="pcinst" w:date="2014-01-20T17:47:00Z"/>
        </w:rPr>
      </w:pPr>
    </w:p>
    <w:p w14:paraId="6F2A4DB9" w14:textId="77777777" w:rsidR="00C20E66" w:rsidRDefault="00C20E66" w:rsidP="00DB5441">
      <w:pPr>
        <w:rPr>
          <w:ins w:id="163" w:author="pcinst" w:date="2014-01-20T17:55:00Z"/>
        </w:rPr>
      </w:pPr>
      <w:ins w:id="164" w:author="pcinst" w:date="2014-01-20T17:47:00Z">
        <w:r>
          <w:rPr>
            <w:b/>
          </w:rPr>
          <w:t>Epistasis:</w:t>
        </w:r>
        <w:r>
          <w:t xml:space="preserve"> Statistical interactions between loci in </w:t>
        </w:r>
        <w:proofErr w:type="gramStart"/>
        <w:r>
          <w:t>their</w:t>
        </w:r>
        <w:proofErr w:type="gramEnd"/>
        <w:r>
          <w:t xml:space="preserve"> impact on a trait such that the impact of a particular single locus genotype depends on the genotype at other loci</w:t>
        </w:r>
      </w:ins>
      <w:ins w:id="165" w:author="pcinst" w:date="2014-01-20T17:49:00Z">
        <w:r>
          <w:t>.</w:t>
        </w:r>
      </w:ins>
    </w:p>
    <w:p w14:paraId="44F4AF0A" w14:textId="77777777" w:rsidR="00C20E66" w:rsidRDefault="00C20E66" w:rsidP="00DB5441">
      <w:pPr>
        <w:rPr>
          <w:ins w:id="166" w:author="pcinst" w:date="2014-01-20T17:55:00Z"/>
        </w:rPr>
      </w:pPr>
    </w:p>
    <w:p w14:paraId="79EBDDC8" w14:textId="77777777" w:rsidR="00C20E66" w:rsidRDefault="00C20E66" w:rsidP="00C20E66">
      <w:pPr>
        <w:rPr>
          <w:ins w:id="167" w:author="pcinst" w:date="2014-01-20T17:55:00Z"/>
        </w:rPr>
      </w:pPr>
      <w:ins w:id="168" w:author="pcinst" w:date="2014-01-20T17:55:00Z">
        <w:r w:rsidRPr="00C20E66">
          <w:rPr>
            <w:b/>
            <w:rPrChange w:id="169" w:author="pcinst" w:date="2014-01-20T17:56:00Z">
              <w:rPr/>
            </w:rPrChange>
          </w:rPr>
          <w:t xml:space="preserve">Mutational target size: </w:t>
        </w:r>
        <w:r>
          <w:t>Fraction of the genome in which new mutations potentially cause variation for a trait. For most complex traits this is large suggesting many loci can potentially influence trait variation.</w:t>
        </w:r>
      </w:ins>
    </w:p>
    <w:p w14:paraId="68A848F9" w14:textId="77777777" w:rsidR="00C20E66" w:rsidRDefault="00C20E66" w:rsidP="00DB5441">
      <w:pPr>
        <w:rPr>
          <w:ins w:id="170" w:author="pcinst" w:date="2014-01-20T17:49:00Z"/>
        </w:rPr>
      </w:pPr>
    </w:p>
    <w:p w14:paraId="1B047A76" w14:textId="77777777" w:rsidR="00C20E66" w:rsidRDefault="00C20E66" w:rsidP="00DB5441">
      <w:pPr>
        <w:rPr>
          <w:ins w:id="171" w:author="pcinst" w:date="2014-01-20T17:49:00Z"/>
        </w:rPr>
      </w:pPr>
    </w:p>
    <w:p w14:paraId="15DAB9F7" w14:textId="77777777" w:rsidR="00C20E66" w:rsidRDefault="00C20E66" w:rsidP="00C20E66">
      <w:pPr>
        <w:rPr>
          <w:ins w:id="172" w:author="pcinst" w:date="2014-01-20T17:49:00Z"/>
        </w:rPr>
      </w:pPr>
      <w:ins w:id="173" w:author="pcinst" w:date="2014-01-20T17:49:00Z">
        <w:r w:rsidRPr="00C20E66">
          <w:rPr>
            <w:b/>
            <w:rPrChange w:id="174" w:author="pcinst" w:date="2014-01-20T17:49:00Z">
              <w:rPr/>
            </w:rPrChange>
          </w:rPr>
          <w:t>Mendelian disease</w:t>
        </w:r>
        <w:r>
          <w:t>: Where the disease state is completely or largely determined by variation at a single gen locus inherited in a Mendelian fashion.</w:t>
        </w:r>
      </w:ins>
    </w:p>
    <w:p w14:paraId="031CFBF2" w14:textId="77777777" w:rsidR="00C20E66" w:rsidRDefault="00C20E66" w:rsidP="00DB5441">
      <w:pPr>
        <w:rPr>
          <w:ins w:id="175" w:author="pcinst" w:date="2014-01-20T17:49:00Z"/>
        </w:rPr>
      </w:pPr>
    </w:p>
    <w:p w14:paraId="09FA23C5" w14:textId="77777777" w:rsidR="00C20E66" w:rsidRDefault="00C20E66" w:rsidP="00DB5441">
      <w:pPr>
        <w:rPr>
          <w:ins w:id="176" w:author="pcinst" w:date="2014-01-20T17:56:00Z"/>
        </w:rPr>
      </w:pPr>
      <w:ins w:id="177" w:author="pcinst" w:date="2014-01-20T17:51:00Z">
        <w:r>
          <w:rPr>
            <w:b/>
          </w:rPr>
          <w:t>Heritability</w:t>
        </w:r>
        <w:r>
          <w:t>: The proportion of the trait variation for a particular trait in a particular population and environment</w:t>
        </w:r>
      </w:ins>
      <w:ins w:id="178" w:author="pcinst" w:date="2014-01-20T17:52:00Z">
        <w:r>
          <w:t xml:space="preserve"> that is under genetic control. The </w:t>
        </w:r>
        <w:r>
          <w:rPr>
            <w:b/>
          </w:rPr>
          <w:t>narrow-sense heritability</w:t>
        </w:r>
      </w:ins>
      <w:ins w:id="179" w:author="pcinst" w:date="2014-01-20T17:53:00Z">
        <w:r>
          <w:rPr>
            <w:b/>
          </w:rPr>
          <w:t xml:space="preserve"> (h</w:t>
        </w:r>
        <w:r>
          <w:rPr>
            <w:b/>
            <w:vertAlign w:val="superscript"/>
          </w:rPr>
          <w:t>2</w:t>
        </w:r>
        <w:r>
          <w:rPr>
            <w:b/>
          </w:rPr>
          <w:t>)</w:t>
        </w:r>
      </w:ins>
      <w:ins w:id="180" w:author="pcinst" w:date="2014-01-20T17:52:00Z">
        <w:r>
          <w:t xml:space="preserve"> refers to the proportion of variation due to the additive effects of genes whereas the </w:t>
        </w:r>
        <w:r w:rsidRPr="00C20E66">
          <w:rPr>
            <w:b/>
            <w:rPrChange w:id="181" w:author="pcinst" w:date="2014-01-20T17:54:00Z">
              <w:rPr/>
            </w:rPrChange>
          </w:rPr>
          <w:t>br</w:t>
        </w:r>
      </w:ins>
      <w:ins w:id="182" w:author="pcinst" w:date="2014-01-20T17:53:00Z">
        <w:r w:rsidRPr="00C20E66">
          <w:rPr>
            <w:b/>
            <w:rPrChange w:id="183" w:author="pcinst" w:date="2014-01-20T17:54:00Z">
              <w:rPr/>
            </w:rPrChange>
          </w:rPr>
          <w:t>o</w:t>
        </w:r>
      </w:ins>
      <w:ins w:id="184" w:author="pcinst" w:date="2014-01-20T17:52:00Z">
        <w:r w:rsidRPr="00C20E66">
          <w:rPr>
            <w:b/>
            <w:rPrChange w:id="185" w:author="pcinst" w:date="2014-01-20T17:54:00Z">
              <w:rPr/>
            </w:rPrChange>
          </w:rPr>
          <w:t>ad-sense heritability (</w:t>
        </w:r>
      </w:ins>
      <w:ins w:id="186" w:author="pcinst" w:date="2014-01-20T17:53:00Z">
        <w:r w:rsidRPr="00C20E66">
          <w:rPr>
            <w:b/>
            <w:rPrChange w:id="187" w:author="pcinst" w:date="2014-01-20T17:54:00Z">
              <w:rPr/>
            </w:rPrChange>
          </w:rPr>
          <w:t>H</w:t>
        </w:r>
        <w:r w:rsidRPr="00C20E66">
          <w:rPr>
            <w:b/>
            <w:vertAlign w:val="superscript"/>
            <w:rPrChange w:id="188" w:author="pcinst" w:date="2014-01-20T17:54:00Z">
              <w:rPr>
                <w:vertAlign w:val="superscript"/>
              </w:rPr>
            </w:rPrChange>
          </w:rPr>
          <w:t>2</w:t>
        </w:r>
        <w:r w:rsidRPr="00C20E66">
          <w:rPr>
            <w:b/>
            <w:rPrChange w:id="189" w:author="pcinst" w:date="2014-01-20T17:54:00Z">
              <w:rPr/>
            </w:rPrChange>
          </w:rPr>
          <w:t>)</w:t>
        </w:r>
        <w:r>
          <w:t xml:space="preserve"> is the proportion due to all genetic effects.</w:t>
        </w:r>
      </w:ins>
    </w:p>
    <w:p w14:paraId="5C3B0087" w14:textId="77777777" w:rsidR="00C20E66" w:rsidRPr="00C20E66" w:rsidRDefault="00C20E66" w:rsidP="00DB5441"/>
    <w:p w14:paraId="5E902235" w14:textId="77777777" w:rsidR="00DB5441" w:rsidDel="00C20E66" w:rsidRDefault="00DB5441" w:rsidP="00DB5441">
      <w:pPr>
        <w:rPr>
          <w:del w:id="190" w:author="pcinst" w:date="2014-01-20T17:54:00Z"/>
        </w:rPr>
      </w:pPr>
      <w:del w:id="191" w:author="pcinst" w:date="2014-01-20T17:54:00Z">
        <w:r w:rsidDel="00C20E66">
          <w:delText>Mutational target size</w:delText>
        </w:r>
      </w:del>
    </w:p>
    <w:p w14:paraId="5A7D40BD" w14:textId="77777777" w:rsidR="00DB5441" w:rsidDel="006D7F0D" w:rsidRDefault="00DB5441" w:rsidP="00DB5441">
      <w:pPr>
        <w:rPr>
          <w:del w:id="192" w:author="pcinst" w:date="2014-01-20T17:58:00Z"/>
        </w:rPr>
      </w:pPr>
      <w:del w:id="193" w:author="pcinst" w:date="2014-01-20T17:35:00Z">
        <w:r w:rsidDel="00244B52">
          <w:delText>Additive genetic</w:delText>
        </w:r>
      </w:del>
      <w:del w:id="194" w:author="pcinst" w:date="2014-01-20T17:58:00Z">
        <w:r w:rsidDel="006D7F0D">
          <w:delText xml:space="preserve"> variance</w:delText>
        </w:r>
      </w:del>
    </w:p>
    <w:p w14:paraId="12298BAC" w14:textId="77777777" w:rsidR="00DB5441" w:rsidRDefault="00DB5441" w:rsidP="00DB5441">
      <w:pPr>
        <w:rPr>
          <w:ins w:id="195" w:author="pcinst" w:date="2014-01-20T17:58:00Z"/>
        </w:rPr>
      </w:pPr>
      <w:r w:rsidRPr="006D7F0D">
        <w:rPr>
          <w:b/>
          <w:rPrChange w:id="196" w:author="pcinst" w:date="2014-01-20T17:58:00Z">
            <w:rPr/>
          </w:rPrChange>
        </w:rPr>
        <w:t>Marginal effect</w:t>
      </w:r>
      <w:ins w:id="197" w:author="pcinst" w:date="2014-01-20T17:41:00Z">
        <w:r w:rsidR="00DF2DC4" w:rsidRPr="006D7F0D">
          <w:rPr>
            <w:b/>
            <w:rPrChange w:id="198" w:author="pcinst" w:date="2014-01-20T17:58:00Z">
              <w:rPr/>
            </w:rPrChange>
          </w:rPr>
          <w:t>:</w:t>
        </w:r>
        <w:r w:rsidR="00DF2DC4">
          <w:t xml:space="preserve"> the average effect of a locus across all other loci and environmental effects</w:t>
        </w:r>
      </w:ins>
      <w:del w:id="199" w:author="pcinst" w:date="2014-01-20T17:41:00Z">
        <w:r w:rsidDel="00DF2DC4">
          <w:delText>s</w:delText>
        </w:r>
      </w:del>
    </w:p>
    <w:p w14:paraId="5EE0065F" w14:textId="77777777" w:rsidR="006D7F0D" w:rsidRDefault="006D7F0D" w:rsidP="00DB5441">
      <w:pPr>
        <w:rPr>
          <w:ins w:id="200" w:author="pcinst" w:date="2014-01-20T18:00:00Z"/>
        </w:rPr>
      </w:pPr>
    </w:p>
    <w:p w14:paraId="53614FE4" w14:textId="77777777" w:rsidR="006D7F0D" w:rsidRDefault="006D7F0D" w:rsidP="00DB5441">
      <w:pPr>
        <w:rPr>
          <w:ins w:id="201" w:author="pcinst" w:date="2014-01-20T18:04:00Z"/>
        </w:rPr>
      </w:pPr>
      <w:ins w:id="202" w:author="pcinst" w:date="2014-01-20T18:00:00Z">
        <w:r w:rsidRPr="006D7F0D">
          <w:rPr>
            <w:b/>
            <w:rPrChange w:id="203" w:author="pcinst" w:date="2014-01-20T18:02:00Z">
              <w:rPr/>
            </w:rPrChange>
          </w:rPr>
          <w:t>Hypothesis free analysis:</w:t>
        </w:r>
        <w:r>
          <w:t xml:space="preserve"> No assumption is made about the loci involved in epistasis or their effects and so all possible pairs of </w:t>
        </w:r>
      </w:ins>
      <w:ins w:id="204" w:author="pcinst" w:date="2014-01-20T18:01:00Z">
        <w:r>
          <w:t>SNPs</w:t>
        </w:r>
      </w:ins>
      <w:ins w:id="205" w:author="pcinst" w:date="2014-01-20T18:00:00Z">
        <w:r>
          <w:t xml:space="preserve"> are tested</w:t>
        </w:r>
      </w:ins>
      <w:ins w:id="206" w:author="pcinst" w:date="2014-01-20T18:05:00Z">
        <w:r>
          <w:t xml:space="preserve"> (an </w:t>
        </w:r>
        <w:r>
          <w:rPr>
            <w:b/>
          </w:rPr>
          <w:t>exhaustive search</w:t>
        </w:r>
        <w:r>
          <w:t>)</w:t>
        </w:r>
      </w:ins>
      <w:ins w:id="207" w:author="pcinst" w:date="2014-01-20T18:02:00Z">
        <w:r>
          <w:t xml:space="preserve">. </w:t>
        </w:r>
      </w:ins>
      <w:ins w:id="208" w:author="pcinst" w:date="2014-01-20T18:03:00Z">
        <w:r>
          <w:t xml:space="preserve"> </w:t>
        </w:r>
        <w:r w:rsidRPr="006D7F0D">
          <w:rPr>
            <w:b/>
            <w:rPrChange w:id="209" w:author="pcinst" w:date="2014-01-20T18:04:00Z">
              <w:rPr/>
            </w:rPrChange>
          </w:rPr>
          <w:t>Hypothesis driven analysis</w:t>
        </w:r>
        <w:r>
          <w:t xml:space="preserve"> limits the combinations of loci tested according to some prior hypothesis (for example that only loci with a marginal effect should be tested or only th</w:t>
        </w:r>
      </w:ins>
      <w:ins w:id="210" w:author="pcinst" w:date="2014-01-20T18:04:00Z">
        <w:r>
          <w:t>o</w:t>
        </w:r>
      </w:ins>
      <w:ins w:id="211" w:author="pcinst" w:date="2014-01-20T18:03:00Z">
        <w:r>
          <w:t>se loci in a particula</w:t>
        </w:r>
      </w:ins>
      <w:ins w:id="212" w:author="pcinst" w:date="2014-01-20T18:04:00Z">
        <w:r>
          <w:t xml:space="preserve">r </w:t>
        </w:r>
      </w:ins>
      <w:ins w:id="213" w:author="pcinst" w:date="2014-01-20T18:03:00Z">
        <w:r>
          <w:t>pathway)</w:t>
        </w:r>
      </w:ins>
      <w:ins w:id="214" w:author="pcinst" w:date="2014-01-20T18:04:00Z">
        <w:r>
          <w:t xml:space="preserve">. </w:t>
        </w:r>
      </w:ins>
    </w:p>
    <w:p w14:paraId="5742AE73" w14:textId="77777777" w:rsidR="006D7F0D" w:rsidRDefault="006D7F0D" w:rsidP="00DB5441"/>
    <w:p w14:paraId="342B5CB3" w14:textId="77777777" w:rsidR="00E6685E" w:rsidRDefault="00BD7015">
      <w:pPr>
        <w:rPr>
          <w:ins w:id="215" w:author="pcinst" w:date="2014-01-20T18:12:00Z"/>
        </w:rPr>
      </w:pPr>
      <w:r w:rsidRPr="007C1704">
        <w:rPr>
          <w:b/>
          <w:rPrChange w:id="216" w:author="pcinst" w:date="2014-01-20T18:09:00Z">
            <w:rPr/>
          </w:rPrChange>
        </w:rPr>
        <w:t>Endophenotype</w:t>
      </w:r>
      <w:ins w:id="217" w:author="pcinst" w:date="2014-01-20T18:09:00Z">
        <w:r w:rsidR="007C1704" w:rsidRPr="007C1704">
          <w:rPr>
            <w:b/>
            <w:rPrChange w:id="218" w:author="pcinst" w:date="2014-01-20T18:09:00Z">
              <w:rPr/>
            </w:rPrChange>
          </w:rPr>
          <w:t>:</w:t>
        </w:r>
      </w:ins>
      <w:ins w:id="219" w:author="pcinst" w:date="2014-01-20T18:11:00Z">
        <w:r w:rsidR="007C1704">
          <w:rPr>
            <w:b/>
          </w:rPr>
          <w:t xml:space="preserve"> </w:t>
        </w:r>
        <w:r w:rsidR="007C1704" w:rsidRPr="007C1704">
          <w:rPr>
            <w:rPrChange w:id="220" w:author="pcinst" w:date="2014-01-20T18:12:00Z">
              <w:rPr>
                <w:b/>
              </w:rPr>
            </w:rPrChange>
          </w:rPr>
          <w:t>A heritable trait genetically correlated with a disease trait</w:t>
        </w:r>
      </w:ins>
      <w:ins w:id="221" w:author="pcinst" w:date="2014-01-20T18:12:00Z">
        <w:r w:rsidR="007C1704">
          <w:t>. Often a trait that be measured in all individuals whether diseased or not and which potentially provides a predictor of disease status.</w:t>
        </w:r>
      </w:ins>
    </w:p>
    <w:p w14:paraId="7E902095" w14:textId="77777777" w:rsidR="007C1704" w:rsidRDefault="007C1704">
      <w:pPr>
        <w:rPr>
          <w:ins w:id="222" w:author="pcinst" w:date="2014-01-20T18:14:00Z"/>
          <w:b/>
        </w:rPr>
      </w:pPr>
    </w:p>
    <w:p w14:paraId="7A3EE0FF" w14:textId="77777777" w:rsidR="007C1704" w:rsidRDefault="007C1704">
      <w:pPr>
        <w:rPr>
          <w:ins w:id="223" w:author="pcinst" w:date="2014-01-20T18:18:00Z"/>
        </w:rPr>
      </w:pPr>
      <w:ins w:id="224" w:author="pcinst" w:date="2014-01-20T18:14:00Z">
        <w:r w:rsidRPr="007C1704">
          <w:rPr>
            <w:b/>
            <w:rPrChange w:id="225" w:author="pcinst" w:date="2014-01-20T18:15:00Z">
              <w:rPr/>
            </w:rPrChange>
          </w:rPr>
          <w:t>Polygenic architecture:</w:t>
        </w:r>
        <w:r>
          <w:t xml:space="preserve"> A trait genetic architecture under which many genes of small effect contribute to trait variation.</w:t>
        </w:r>
      </w:ins>
    </w:p>
    <w:p w14:paraId="594A93FE" w14:textId="77777777" w:rsidR="00232E65" w:rsidRDefault="00232E65">
      <w:pPr>
        <w:rPr>
          <w:ins w:id="226" w:author="pcinst" w:date="2014-01-20T18:18:00Z"/>
        </w:rPr>
      </w:pPr>
    </w:p>
    <w:p w14:paraId="1D1C4CC5" w14:textId="77777777" w:rsidR="00232E65" w:rsidRPr="00232E65" w:rsidRDefault="00232E65">
      <w:pPr>
        <w:rPr>
          <w:ins w:id="227" w:author="pcinst" w:date="2014-01-20T18:15:00Z"/>
        </w:rPr>
      </w:pPr>
      <w:ins w:id="228" w:author="pcinst" w:date="2014-01-20T18:18:00Z">
        <w:r>
          <w:rPr>
            <w:b/>
          </w:rPr>
          <w:t>Binary phenotype</w:t>
        </w:r>
        <w:r>
          <w:t>: Disease traits often have two</w:t>
        </w:r>
      </w:ins>
      <w:ins w:id="229" w:author="pcinst" w:date="2014-01-20T18:19:00Z">
        <w:r>
          <w:t xml:space="preserve"> major</w:t>
        </w:r>
      </w:ins>
      <w:ins w:id="230" w:author="pcinst" w:date="2014-01-20T18:18:00Z">
        <w:r>
          <w:t xml:space="preserve"> states, diseased or healthy</w:t>
        </w:r>
      </w:ins>
      <w:ins w:id="231" w:author="pcinst" w:date="2014-01-20T18:19:00Z">
        <w:r>
          <w:t>. They may nonetheless be complex traits where transition to the disease stat</w:t>
        </w:r>
      </w:ins>
      <w:ins w:id="232" w:author="pcinst" w:date="2014-01-20T18:20:00Z">
        <w:r>
          <w:t>e</w:t>
        </w:r>
      </w:ins>
      <w:ins w:id="233" w:author="pcinst" w:date="2014-01-20T18:19:00Z">
        <w:r>
          <w:t xml:space="preserve"> is </w:t>
        </w:r>
      </w:ins>
      <w:ins w:id="234" w:author="pcinst" w:date="2014-01-20T18:20:00Z">
        <w:r>
          <w:t>influenced</w:t>
        </w:r>
      </w:ins>
      <w:ins w:id="235" w:author="pcinst" w:date="2014-01-20T18:19:00Z">
        <w:r>
          <w:t xml:space="preserve"> by </w:t>
        </w:r>
      </w:ins>
      <w:ins w:id="236" w:author="pcinst" w:date="2014-01-20T18:21:00Z">
        <w:r>
          <w:t xml:space="preserve">an underlying </w:t>
        </w:r>
        <w:r w:rsidRPr="00232E65">
          <w:rPr>
            <w:b/>
          </w:rPr>
          <w:t>liability</w:t>
        </w:r>
        <w:r>
          <w:t xml:space="preserve"> to disease that is controlled by </w:t>
        </w:r>
      </w:ins>
      <w:ins w:id="237" w:author="pcinst" w:date="2014-01-20T18:20:00Z">
        <w:r w:rsidRPr="00232E65">
          <w:t>many</w:t>
        </w:r>
        <w:r>
          <w:t xml:space="preserve"> genetic loci and environmental effects. </w:t>
        </w:r>
      </w:ins>
    </w:p>
    <w:p w14:paraId="61B9DEB5" w14:textId="77777777" w:rsidR="007C1704" w:rsidRPr="007C1704" w:rsidRDefault="007C1704"/>
    <w:p w14:paraId="32A1A7FC" w14:textId="77777777" w:rsidR="00BD7015" w:rsidRPr="00232E65" w:rsidRDefault="00BD7015">
      <w:pPr>
        <w:tabs>
          <w:tab w:val="left" w:pos="3516"/>
        </w:tabs>
        <w:rPr>
          <w:b/>
          <w:rPrChange w:id="238" w:author="pcinst" w:date="2014-01-20T18:26:00Z">
            <w:rPr/>
          </w:rPrChange>
        </w:rPr>
        <w:pPrChange w:id="239" w:author="pcinst" w:date="2014-01-20T18:11:00Z">
          <w:pPr/>
        </w:pPrChange>
      </w:pPr>
      <w:proofErr w:type="gramStart"/>
      <w:r w:rsidRPr="00232E65">
        <w:rPr>
          <w:b/>
          <w:rPrChange w:id="240" w:author="pcinst" w:date="2014-01-20T18:22:00Z">
            <w:rPr/>
          </w:rPrChange>
        </w:rPr>
        <w:t>eQTL</w:t>
      </w:r>
      <w:proofErr w:type="gramEnd"/>
      <w:ins w:id="241" w:author="pcinst" w:date="2014-01-20T18:22:00Z">
        <w:r w:rsidR="00232E65">
          <w:rPr>
            <w:b/>
          </w:rPr>
          <w:t xml:space="preserve">: </w:t>
        </w:r>
        <w:r w:rsidR="00232E65">
          <w:t>An expression quantitative t</w:t>
        </w:r>
      </w:ins>
      <w:ins w:id="242" w:author="pcinst" w:date="2014-01-20T18:23:00Z">
        <w:r w:rsidR="00232E65">
          <w:t>r</w:t>
        </w:r>
      </w:ins>
      <w:ins w:id="243" w:author="pcinst" w:date="2014-01-20T18:22:00Z">
        <w:r w:rsidR="00232E65">
          <w:t>ait locus</w:t>
        </w:r>
      </w:ins>
      <w:ins w:id="244" w:author="pcinst" w:date="2014-01-20T18:23:00Z">
        <w:r w:rsidR="00232E65">
          <w:t xml:space="preserve"> </w:t>
        </w:r>
      </w:ins>
      <w:ins w:id="245" w:author="pcinst" w:date="2014-01-20T18:24:00Z">
        <w:r w:rsidR="00232E65">
          <w:t>controls</w:t>
        </w:r>
      </w:ins>
      <w:ins w:id="246" w:author="pcinst" w:date="2014-01-20T18:23:00Z">
        <w:r w:rsidR="00232E65">
          <w:t xml:space="preserve"> variation in expression</w:t>
        </w:r>
      </w:ins>
      <w:ins w:id="247" w:author="pcinst" w:date="2014-01-20T18:11:00Z">
        <w:r w:rsidR="007C1704" w:rsidRPr="00232E65">
          <w:tab/>
        </w:r>
      </w:ins>
      <w:ins w:id="248" w:author="pcinst" w:date="2014-01-20T18:23:00Z">
        <w:r w:rsidR="00232E65" w:rsidRPr="00232E65">
          <w:rPr>
            <w:rPrChange w:id="249" w:author="pcinst" w:date="2014-01-20T18:24:00Z">
              <w:rPr>
                <w:b/>
              </w:rPr>
            </w:rPrChange>
          </w:rPr>
          <w:t>of a particular gen</w:t>
        </w:r>
        <w:r w:rsidR="00232E65" w:rsidRPr="00232E65">
          <w:rPr>
            <w:rPrChange w:id="250" w:author="pcinst" w:date="2014-01-20T18:26:00Z">
              <w:rPr>
                <w:b/>
              </w:rPr>
            </w:rPrChange>
          </w:rPr>
          <w:t>e</w:t>
        </w:r>
      </w:ins>
      <w:ins w:id="251" w:author="pcinst" w:date="2014-01-20T18:24:00Z">
        <w:r w:rsidR="00232E65" w:rsidRPr="00232E65">
          <w:rPr>
            <w:rPrChange w:id="252" w:author="pcinst" w:date="2014-01-20T18:26:00Z">
              <w:rPr>
                <w:b/>
              </w:rPr>
            </w:rPrChange>
          </w:rPr>
          <w:t>. An eQTL may lie adjacent to the gene</w:t>
        </w:r>
      </w:ins>
      <w:ins w:id="253" w:author="pcinst" w:date="2014-01-20T18:26:00Z">
        <w:r w:rsidR="00232E65">
          <w:t xml:space="preserve"> </w:t>
        </w:r>
        <w:r w:rsidR="00232E65" w:rsidRPr="00232E65">
          <w:rPr>
            <w:rPrChange w:id="254" w:author="pcinst" w:date="2014-01-20T18:26:00Z">
              <w:rPr>
                <w:b/>
              </w:rPr>
            </w:rPrChange>
          </w:rPr>
          <w:t>being controlled (</w:t>
        </w:r>
        <w:r w:rsidR="00232E65" w:rsidRPr="00232E65">
          <w:rPr>
            <w:i/>
            <w:rPrChange w:id="255" w:author="pcinst" w:date="2014-01-20T18:26:00Z">
              <w:rPr>
                <w:b/>
                <w:i/>
              </w:rPr>
            </w:rPrChange>
          </w:rPr>
          <w:t xml:space="preserve">cis </w:t>
        </w:r>
        <w:r w:rsidR="00232E65" w:rsidRPr="00232E65">
          <w:rPr>
            <w:rPrChange w:id="256" w:author="pcinst" w:date="2014-01-20T18:26:00Z">
              <w:rPr>
                <w:b/>
              </w:rPr>
            </w:rPrChange>
          </w:rPr>
          <w:t>acting</w:t>
        </w:r>
        <w:r w:rsidR="00232E65">
          <w:t xml:space="preserve"> control</w:t>
        </w:r>
        <w:r w:rsidR="00232E65" w:rsidRPr="00232E65">
          <w:rPr>
            <w:rPrChange w:id="257" w:author="pcinst" w:date="2014-01-20T18:26:00Z">
              <w:rPr>
                <w:b/>
              </w:rPr>
            </w:rPrChange>
          </w:rPr>
          <w:t>) or some distance away (</w:t>
        </w:r>
        <w:r w:rsidR="00232E65" w:rsidRPr="00232E65">
          <w:rPr>
            <w:i/>
            <w:rPrChange w:id="258" w:author="pcinst" w:date="2014-01-20T18:26:00Z">
              <w:rPr>
                <w:b/>
                <w:i/>
              </w:rPr>
            </w:rPrChange>
          </w:rPr>
          <w:t>trans</w:t>
        </w:r>
        <w:r w:rsidR="00232E65" w:rsidRPr="00232E65">
          <w:rPr>
            <w:rPrChange w:id="259" w:author="pcinst" w:date="2014-01-20T18:26:00Z">
              <w:rPr>
                <w:b/>
              </w:rPr>
            </w:rPrChange>
          </w:rPr>
          <w:t xml:space="preserve"> acting).</w:t>
        </w:r>
      </w:ins>
    </w:p>
    <w:p w14:paraId="7EB64D67" w14:textId="77777777" w:rsidR="005F0E2F" w:rsidRDefault="005F0E2F"/>
    <w:p w14:paraId="32C466F9" w14:textId="77777777" w:rsidR="005F0E2F" w:rsidRDefault="005F0E2F" w:rsidP="005F0E2F">
      <w:pPr>
        <w:pStyle w:val="Heading2"/>
      </w:pPr>
      <w:bookmarkStart w:id="260" w:name="_Toc245195973"/>
      <w:r>
        <w:t>References</w:t>
      </w:r>
      <w:bookmarkEnd w:id="260"/>
    </w:p>
    <w:p w14:paraId="33AF305B" w14:textId="77777777" w:rsidR="005F0E2F" w:rsidRDefault="005F0E2F"/>
    <w:p w14:paraId="36FE9775" w14:textId="5F542887" w:rsidR="009D14BF" w:rsidRPr="009D14BF" w:rsidRDefault="00C4057C">
      <w:pPr>
        <w:pStyle w:val="NormalWeb"/>
        <w:ind w:left="640" w:hanging="640"/>
        <w:divId w:val="283774929"/>
        <w:rPr>
          <w:rFonts w:ascii="Cambria" w:hAnsi="Cambria"/>
          <w:noProof/>
          <w:sz w:val="24"/>
        </w:rPr>
      </w:pPr>
      <w:r>
        <w:fldChar w:fldCharType="begin" w:fldLock="1"/>
      </w:r>
      <w:r w:rsidR="005F0E2F">
        <w:instrText xml:space="preserve">ADDIN Mendeley Bibliography CSL_BIBLIOGRAPHY </w:instrText>
      </w:r>
      <w:r>
        <w:fldChar w:fldCharType="separate"/>
      </w:r>
      <w:r w:rsidR="009D14BF" w:rsidRPr="009D14BF">
        <w:rPr>
          <w:rFonts w:ascii="Cambria" w:hAnsi="Cambria"/>
          <w:noProof/>
          <w:sz w:val="24"/>
        </w:rPr>
        <w:t>1.</w:t>
      </w:r>
      <w:r w:rsidR="009D14BF" w:rsidRPr="009D14BF">
        <w:rPr>
          <w:rFonts w:ascii="Cambria" w:hAnsi="Cambria"/>
          <w:noProof/>
          <w:sz w:val="24"/>
        </w:rPr>
        <w:tab/>
        <w:t xml:space="preserve">Visscher, P. M., Hill, W. G. &amp; Wray, N. R. Heritability in the genomics era--concepts and misconceptions. </w:t>
      </w:r>
      <w:r w:rsidR="009D14BF" w:rsidRPr="009D14BF">
        <w:rPr>
          <w:rFonts w:ascii="Cambria" w:hAnsi="Cambria"/>
          <w:i/>
          <w:iCs/>
          <w:noProof/>
          <w:sz w:val="24"/>
        </w:rPr>
        <w:t>Nat. Rev. Genet.</w:t>
      </w:r>
      <w:r w:rsidR="009D14BF" w:rsidRPr="009D14BF">
        <w:rPr>
          <w:rFonts w:ascii="Cambria" w:hAnsi="Cambria"/>
          <w:noProof/>
          <w:sz w:val="24"/>
        </w:rPr>
        <w:t xml:space="preserve"> </w:t>
      </w:r>
      <w:r w:rsidR="009D14BF" w:rsidRPr="009D14BF">
        <w:rPr>
          <w:rFonts w:ascii="Cambria" w:hAnsi="Cambria"/>
          <w:b/>
          <w:bCs/>
          <w:noProof/>
          <w:sz w:val="24"/>
        </w:rPr>
        <w:t>9,</w:t>
      </w:r>
      <w:r w:rsidR="009D14BF" w:rsidRPr="009D14BF">
        <w:rPr>
          <w:rFonts w:ascii="Cambria" w:hAnsi="Cambria"/>
          <w:noProof/>
          <w:sz w:val="24"/>
        </w:rPr>
        <w:t xml:space="preserve"> 255–66 (2008).</w:t>
      </w:r>
    </w:p>
    <w:p w14:paraId="60052AA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w:t>
      </w:r>
      <w:r w:rsidRPr="009D14BF">
        <w:rPr>
          <w:rFonts w:ascii="Cambria" w:hAnsi="Cambria"/>
          <w:noProof/>
          <w:sz w:val="24"/>
        </w:rPr>
        <w:tab/>
        <w:t xml:space="preserve">Huang, Y., Wuchty, S. &amp; Przytycka, T. M. eQTL epistasis – challenges and computational approaches. </w:t>
      </w:r>
      <w:r w:rsidRPr="009D14BF">
        <w:rPr>
          <w:rFonts w:ascii="Cambria" w:hAnsi="Cambria"/>
          <w:i/>
          <w:iCs/>
          <w:noProof/>
          <w:sz w:val="24"/>
        </w:rPr>
        <w:t>Front. Genet.</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2013).</w:t>
      </w:r>
    </w:p>
    <w:p w14:paraId="41436AD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w:t>
      </w:r>
      <w:r w:rsidRPr="009D14BF">
        <w:rPr>
          <w:rFonts w:ascii="Cambria" w:hAnsi="Cambria"/>
          <w:noProof/>
          <w:sz w:val="24"/>
        </w:rPr>
        <w:tab/>
        <w:t xml:space="preserve">McKinney, B. A. &amp; Pajewski, N. M. Six degrees of epistasis: Statistical network models for GWAS. </w:t>
      </w:r>
      <w:r w:rsidRPr="009D14BF">
        <w:rPr>
          <w:rFonts w:ascii="Cambria" w:hAnsi="Cambria"/>
          <w:i/>
          <w:iCs/>
          <w:noProof/>
          <w:sz w:val="24"/>
        </w:rPr>
        <w:t>Front. Genet.</w:t>
      </w:r>
      <w:r w:rsidRPr="009D14BF">
        <w:rPr>
          <w:rFonts w:ascii="Cambria" w:hAnsi="Cambria"/>
          <w:noProof/>
          <w:sz w:val="24"/>
        </w:rPr>
        <w:t xml:space="preserve"> </w:t>
      </w:r>
      <w:r w:rsidRPr="009D14BF">
        <w:rPr>
          <w:rFonts w:ascii="Cambria" w:hAnsi="Cambria"/>
          <w:b/>
          <w:bCs/>
          <w:noProof/>
          <w:sz w:val="24"/>
        </w:rPr>
        <w:t>2,</w:t>
      </w:r>
      <w:r w:rsidRPr="009D14BF">
        <w:rPr>
          <w:rFonts w:ascii="Cambria" w:hAnsi="Cambria"/>
          <w:noProof/>
          <w:sz w:val="24"/>
        </w:rPr>
        <w:t xml:space="preserve"> 109 (2011).</w:t>
      </w:r>
    </w:p>
    <w:p w14:paraId="5266B03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w:t>
      </w:r>
      <w:r w:rsidRPr="009D14BF">
        <w:rPr>
          <w:rFonts w:ascii="Cambria" w:hAnsi="Cambria"/>
          <w:noProof/>
          <w:sz w:val="24"/>
        </w:rPr>
        <w:tab/>
        <w:t xml:space="preserve">Pang, X. </w:t>
      </w:r>
      <w:r w:rsidRPr="009D14BF">
        <w:rPr>
          <w:rFonts w:ascii="Cambria" w:hAnsi="Cambria"/>
          <w:i/>
          <w:iCs/>
          <w:noProof/>
          <w:sz w:val="24"/>
        </w:rPr>
        <w:t>et al.</w:t>
      </w:r>
      <w:r w:rsidRPr="009D14BF">
        <w:rPr>
          <w:rFonts w:ascii="Cambria" w:hAnsi="Cambria"/>
          <w:noProof/>
          <w:sz w:val="24"/>
        </w:rPr>
        <w:t xml:space="preserve"> A statistical procedure to map high-order epistasis for complex traits. </w:t>
      </w:r>
      <w:r w:rsidRPr="009D14BF">
        <w:rPr>
          <w:rFonts w:ascii="Cambria" w:hAnsi="Cambria"/>
          <w:i/>
          <w:iCs/>
          <w:noProof/>
          <w:sz w:val="24"/>
        </w:rPr>
        <w:t>Br. Bioinform</w:t>
      </w:r>
      <w:r w:rsidRPr="009D14BF">
        <w:rPr>
          <w:rFonts w:ascii="Cambria" w:hAnsi="Cambria"/>
          <w:noProof/>
          <w:sz w:val="24"/>
        </w:rPr>
        <w:t xml:space="preserve"> (2012). doi:bbs027 [pii] 10.1093/bib/bbs027 [doi]</w:t>
      </w:r>
    </w:p>
    <w:p w14:paraId="48822BD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w:t>
      </w:r>
      <w:r w:rsidRPr="009D14BF">
        <w:rPr>
          <w:rFonts w:ascii="Cambria" w:hAnsi="Cambria"/>
          <w:noProof/>
          <w:sz w:val="24"/>
        </w:rPr>
        <w:tab/>
        <w:t xml:space="preserve">Ritchie, M. D. Using Biological Knowledge to Uncover the Mystery in the Search for Epistasis in Genome-Wide Association Studies.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72–182 (2011).</w:t>
      </w:r>
    </w:p>
    <w:p w14:paraId="44D850A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w:t>
      </w:r>
      <w:r w:rsidRPr="009D14BF">
        <w:rPr>
          <w:rFonts w:ascii="Cambria" w:hAnsi="Cambria"/>
          <w:noProof/>
          <w:sz w:val="24"/>
        </w:rPr>
        <w:tab/>
        <w:t xml:space="preserve">Steen, K. V. Travelling the world of gene-gene interactions. </w:t>
      </w:r>
      <w:r w:rsidRPr="009D14BF">
        <w:rPr>
          <w:rFonts w:ascii="Cambria" w:hAnsi="Cambria"/>
          <w:i/>
          <w:iCs/>
          <w:noProof/>
          <w:sz w:val="24"/>
        </w:rPr>
        <w:t>Br. Bioinform</w:t>
      </w:r>
      <w:r w:rsidRPr="009D14BF">
        <w:rPr>
          <w:rFonts w:ascii="Cambria" w:hAnsi="Cambria"/>
          <w:noProof/>
          <w:sz w:val="24"/>
        </w:rPr>
        <w:t xml:space="preserve"> </w:t>
      </w:r>
      <w:r w:rsidRPr="009D14BF">
        <w:rPr>
          <w:rFonts w:ascii="Cambria" w:hAnsi="Cambria"/>
          <w:b/>
          <w:bCs/>
          <w:noProof/>
          <w:sz w:val="24"/>
        </w:rPr>
        <w:t>13,</w:t>
      </w:r>
      <w:r w:rsidRPr="009D14BF">
        <w:rPr>
          <w:rFonts w:ascii="Cambria" w:hAnsi="Cambria"/>
          <w:noProof/>
          <w:sz w:val="24"/>
        </w:rPr>
        <w:t xml:space="preserve"> 1–19 (2012).</w:t>
      </w:r>
    </w:p>
    <w:p w14:paraId="399B4BC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w:t>
      </w:r>
      <w:r w:rsidRPr="009D14BF">
        <w:rPr>
          <w:rFonts w:ascii="Cambria" w:hAnsi="Cambria"/>
          <w:noProof/>
          <w:sz w:val="24"/>
        </w:rPr>
        <w:tab/>
        <w:t xml:space="preserve">Zhang, Y., Jiang, B., Zhu, J. &amp; Liu, J. S. Bayesian Models for Detecting Epistatic Interactions from Genetic Data.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83–193 (2011).</w:t>
      </w:r>
    </w:p>
    <w:p w14:paraId="15B69F6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w:t>
      </w:r>
      <w:r w:rsidRPr="009D14BF">
        <w:rPr>
          <w:rFonts w:ascii="Cambria" w:hAnsi="Cambria"/>
          <w:noProof/>
          <w:sz w:val="24"/>
        </w:rPr>
        <w:tab/>
        <w:t xml:space="preserve">Gyenesei, A. </w:t>
      </w:r>
      <w:r w:rsidRPr="009D14BF">
        <w:rPr>
          <w:rFonts w:ascii="Cambria" w:hAnsi="Cambria"/>
          <w:i/>
          <w:iCs/>
          <w:noProof/>
          <w:sz w:val="24"/>
        </w:rPr>
        <w:t>et al.</w:t>
      </w:r>
      <w:r w:rsidRPr="009D14BF">
        <w:rPr>
          <w:rFonts w:ascii="Cambria" w:hAnsi="Cambria"/>
          <w:noProof/>
          <w:sz w:val="24"/>
        </w:rPr>
        <w:t xml:space="preserve"> BiForce Toolbox: powerful high-throughput computational analysis of gene-gene interactions in genome-wide association studies. </w:t>
      </w:r>
      <w:r w:rsidRPr="009D14BF">
        <w:rPr>
          <w:rFonts w:ascii="Cambria" w:hAnsi="Cambria"/>
          <w:i/>
          <w:iCs/>
          <w:noProof/>
          <w:sz w:val="24"/>
        </w:rPr>
        <w:t>Nucleic Acids Res</w:t>
      </w:r>
      <w:r w:rsidRPr="009D14BF">
        <w:rPr>
          <w:rFonts w:ascii="Cambria" w:hAnsi="Cambria"/>
          <w:noProof/>
          <w:sz w:val="24"/>
        </w:rPr>
        <w:t xml:space="preserve"> </w:t>
      </w:r>
      <w:r w:rsidRPr="009D14BF">
        <w:rPr>
          <w:rFonts w:ascii="Cambria" w:hAnsi="Cambria"/>
          <w:b/>
          <w:bCs/>
          <w:noProof/>
          <w:sz w:val="24"/>
        </w:rPr>
        <w:t>40,</w:t>
      </w:r>
      <w:r w:rsidRPr="009D14BF">
        <w:rPr>
          <w:rFonts w:ascii="Cambria" w:hAnsi="Cambria"/>
          <w:noProof/>
          <w:sz w:val="24"/>
        </w:rPr>
        <w:t xml:space="preserve"> W628–32 (2012).</w:t>
      </w:r>
    </w:p>
    <w:p w14:paraId="1A0D2BC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w:t>
      </w:r>
      <w:r w:rsidRPr="009D14BF">
        <w:rPr>
          <w:rFonts w:ascii="Cambria" w:hAnsi="Cambria"/>
          <w:noProof/>
          <w:sz w:val="24"/>
        </w:rPr>
        <w:tab/>
        <w:t xml:space="preserve">Hemani, G., Theocharidis, A., Wei, W. &amp; Haley, C. EpiGPU: exhaustive pairwise epistasis scans parallelized on consumer level graphics card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1462–5 (2011).</w:t>
      </w:r>
    </w:p>
    <w:p w14:paraId="0655151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w:t>
      </w:r>
      <w:r w:rsidRPr="009D14BF">
        <w:rPr>
          <w:rFonts w:ascii="Cambria" w:hAnsi="Cambria"/>
          <w:noProof/>
          <w:sz w:val="24"/>
        </w:rPr>
        <w:tab/>
        <w:t xml:space="preserve">Liu, Y. </w:t>
      </w:r>
      <w:r w:rsidRPr="009D14BF">
        <w:rPr>
          <w:rFonts w:ascii="Cambria" w:hAnsi="Cambria"/>
          <w:i/>
          <w:iCs/>
          <w:noProof/>
          <w:sz w:val="24"/>
        </w:rPr>
        <w:t>et al.</w:t>
      </w:r>
      <w:r w:rsidRPr="009D14BF">
        <w:rPr>
          <w:rFonts w:ascii="Cambria" w:hAnsi="Cambria"/>
          <w:noProof/>
          <w:sz w:val="24"/>
        </w:rPr>
        <w:t xml:space="preserve"> Genome-wide interaction-based association analysis identified multiple new susceptibility Loci for common disease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e1001338 (2011).</w:t>
      </w:r>
    </w:p>
    <w:p w14:paraId="0917A64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w:t>
      </w:r>
      <w:r w:rsidRPr="009D14BF">
        <w:rPr>
          <w:rFonts w:ascii="Cambria" w:hAnsi="Cambria"/>
          <w:noProof/>
          <w:sz w:val="24"/>
        </w:rPr>
        <w:tab/>
        <w:t xml:space="preserve">Schüpbach, T., Xenarios, I., Bergmann, S. &amp; Kapur, K. FastEpistasis : a high performance computing solution for quantitative trait epistasi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6,</w:t>
      </w:r>
      <w:r w:rsidRPr="009D14BF">
        <w:rPr>
          <w:rFonts w:ascii="Cambria" w:hAnsi="Cambria"/>
          <w:noProof/>
          <w:sz w:val="24"/>
        </w:rPr>
        <w:t xml:space="preserve"> 1468–1469 (2010).</w:t>
      </w:r>
    </w:p>
    <w:p w14:paraId="6B52696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w:t>
      </w:r>
      <w:r w:rsidRPr="009D14BF">
        <w:rPr>
          <w:rFonts w:ascii="Cambria" w:hAnsi="Cambria"/>
          <w:noProof/>
          <w:sz w:val="24"/>
        </w:rPr>
        <w:tab/>
        <w:t xml:space="preserve">Yung, L. S., Yang, C., Wan, X. &amp; Yu, W. GBOOST: a GPU-based tool for detecting gene-gene interactions in genome-wide case control studie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1309–1310 (2011).</w:t>
      </w:r>
    </w:p>
    <w:p w14:paraId="53A2611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w:t>
      </w:r>
      <w:r w:rsidRPr="009D14BF">
        <w:rPr>
          <w:rFonts w:ascii="Cambria" w:hAnsi="Cambria"/>
          <w:noProof/>
          <w:sz w:val="24"/>
        </w:rPr>
        <w:tab/>
        <w:t xml:space="preserve">Cordell, H. J. Detecting gene-gene interactions that underlie human disease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10,</w:t>
      </w:r>
      <w:r w:rsidRPr="009D14BF">
        <w:rPr>
          <w:rFonts w:ascii="Cambria" w:hAnsi="Cambria"/>
          <w:noProof/>
          <w:sz w:val="24"/>
        </w:rPr>
        <w:t xml:space="preserve"> 392–404 (2009).</w:t>
      </w:r>
    </w:p>
    <w:p w14:paraId="1772C27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w:t>
      </w:r>
      <w:r w:rsidRPr="009D14BF">
        <w:rPr>
          <w:rFonts w:ascii="Cambria" w:hAnsi="Cambria"/>
          <w:noProof/>
          <w:sz w:val="24"/>
        </w:rPr>
        <w:tab/>
        <w:t xml:space="preserve">Cordell, H. J. Epistasis: what it means, what it doesn’t mean, and statistical methods to detect it in humans. </w:t>
      </w:r>
      <w:r w:rsidRPr="009D14BF">
        <w:rPr>
          <w:rFonts w:ascii="Cambria" w:hAnsi="Cambria"/>
          <w:i/>
          <w:iCs/>
          <w:noProof/>
          <w:sz w:val="24"/>
        </w:rPr>
        <w:t>Hum. Mol. Genet.</w:t>
      </w:r>
      <w:r w:rsidRPr="009D14BF">
        <w:rPr>
          <w:rFonts w:ascii="Cambria" w:hAnsi="Cambria"/>
          <w:noProof/>
          <w:sz w:val="24"/>
        </w:rPr>
        <w:t xml:space="preserve"> </w:t>
      </w:r>
      <w:r w:rsidRPr="009D14BF">
        <w:rPr>
          <w:rFonts w:ascii="Cambria" w:hAnsi="Cambria"/>
          <w:b/>
          <w:bCs/>
          <w:noProof/>
          <w:sz w:val="24"/>
        </w:rPr>
        <w:t>11,</w:t>
      </w:r>
      <w:r w:rsidRPr="009D14BF">
        <w:rPr>
          <w:rFonts w:ascii="Cambria" w:hAnsi="Cambria"/>
          <w:noProof/>
          <w:sz w:val="24"/>
        </w:rPr>
        <w:t xml:space="preserve"> 2463–2468 (2002).</w:t>
      </w:r>
    </w:p>
    <w:p w14:paraId="289BEBC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w:t>
      </w:r>
      <w:r w:rsidRPr="009D14BF">
        <w:rPr>
          <w:rFonts w:ascii="Cambria" w:hAnsi="Cambria"/>
          <w:noProof/>
          <w:sz w:val="24"/>
        </w:rPr>
        <w:tab/>
        <w:t xml:space="preserve">Ueki, M. &amp; Cordell, H. J. Improved statistics for genome-wide interaction analysi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2625 (2012).</w:t>
      </w:r>
    </w:p>
    <w:p w14:paraId="00B2391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w:t>
      </w:r>
      <w:r w:rsidRPr="009D14BF">
        <w:rPr>
          <w:rFonts w:ascii="Cambria" w:hAnsi="Cambria"/>
          <w:noProof/>
          <w:sz w:val="24"/>
        </w:rPr>
        <w:tab/>
        <w:t xml:space="preserve">Kam-Thong, T. </w:t>
      </w:r>
      <w:r w:rsidRPr="009D14BF">
        <w:rPr>
          <w:rFonts w:ascii="Cambria" w:hAnsi="Cambria"/>
          <w:i/>
          <w:iCs/>
          <w:noProof/>
          <w:sz w:val="24"/>
        </w:rPr>
        <w:t>et al.</w:t>
      </w:r>
      <w:r w:rsidRPr="009D14BF">
        <w:rPr>
          <w:rFonts w:ascii="Cambria" w:hAnsi="Cambria"/>
          <w:noProof/>
          <w:sz w:val="24"/>
        </w:rPr>
        <w:t xml:space="preserve"> EPIBLASTER-fast exhaustive two-locus epistasis detection strategy using graphical processing units.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19,</w:t>
      </w:r>
      <w:r w:rsidRPr="009D14BF">
        <w:rPr>
          <w:rFonts w:ascii="Cambria" w:hAnsi="Cambria"/>
          <w:noProof/>
          <w:sz w:val="24"/>
        </w:rPr>
        <w:t xml:space="preserve"> 465–471 (2010).</w:t>
      </w:r>
    </w:p>
    <w:p w14:paraId="50451FD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7.</w:t>
      </w:r>
      <w:r w:rsidRPr="009D14BF">
        <w:rPr>
          <w:rFonts w:ascii="Cambria" w:hAnsi="Cambria"/>
          <w:noProof/>
          <w:sz w:val="24"/>
        </w:rPr>
        <w:tab/>
        <w:t xml:space="preserve">Wang, Z., Wang, Y., Tan, K. L., Wong, L. &amp; Agrawal, D. eCEO: an efficient Cloud Epistasis cOmputing model in genome-wide association study.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1045–1051 (2011).</w:t>
      </w:r>
    </w:p>
    <w:p w14:paraId="06E357F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8.</w:t>
      </w:r>
      <w:r w:rsidRPr="009D14BF">
        <w:rPr>
          <w:rFonts w:ascii="Cambria" w:hAnsi="Cambria"/>
          <w:noProof/>
          <w:sz w:val="24"/>
        </w:rPr>
        <w:tab/>
        <w:t xml:space="preserve">Prabhu, S. &amp; Pe’er, I. Ultrafast genome-wide scan for SNP-SNP interactions in common complex disease. </w:t>
      </w:r>
      <w:r w:rsidRPr="009D14BF">
        <w:rPr>
          <w:rFonts w:ascii="Cambria" w:hAnsi="Cambria"/>
          <w:i/>
          <w:iCs/>
          <w:noProof/>
          <w:sz w:val="24"/>
        </w:rPr>
        <w:t>Genome Res</w:t>
      </w:r>
      <w:r w:rsidRPr="009D14BF">
        <w:rPr>
          <w:rFonts w:ascii="Cambria" w:hAnsi="Cambria"/>
          <w:noProof/>
          <w:sz w:val="24"/>
        </w:rPr>
        <w:t xml:space="preserve"> </w:t>
      </w:r>
      <w:r w:rsidRPr="009D14BF">
        <w:rPr>
          <w:rFonts w:ascii="Cambria" w:hAnsi="Cambria"/>
          <w:b/>
          <w:bCs/>
          <w:noProof/>
          <w:sz w:val="24"/>
        </w:rPr>
        <w:t>22,</w:t>
      </w:r>
      <w:r w:rsidRPr="009D14BF">
        <w:rPr>
          <w:rFonts w:ascii="Cambria" w:hAnsi="Cambria"/>
          <w:noProof/>
          <w:sz w:val="24"/>
        </w:rPr>
        <w:t xml:space="preserve"> 2230–2240 (2012).</w:t>
      </w:r>
    </w:p>
    <w:p w14:paraId="5AB19FE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9.</w:t>
      </w:r>
      <w:r w:rsidRPr="009D14BF">
        <w:rPr>
          <w:rFonts w:ascii="Cambria" w:hAnsi="Cambria"/>
          <w:noProof/>
          <w:sz w:val="24"/>
        </w:rPr>
        <w:tab/>
        <w:t xml:space="preserve">Wan, X. </w:t>
      </w:r>
      <w:r w:rsidRPr="009D14BF">
        <w:rPr>
          <w:rFonts w:ascii="Cambria" w:hAnsi="Cambria"/>
          <w:i/>
          <w:iCs/>
          <w:noProof/>
          <w:sz w:val="24"/>
        </w:rPr>
        <w:t>et al.</w:t>
      </w:r>
      <w:r w:rsidRPr="009D14BF">
        <w:rPr>
          <w:rFonts w:ascii="Cambria" w:hAnsi="Cambria"/>
          <w:noProof/>
          <w:sz w:val="24"/>
        </w:rPr>
        <w:t xml:space="preserve"> BOOST: A Fast Approach to Detecting Gene-Gene Interactions in Genome-wide Case-Control Studies.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87,</w:t>
      </w:r>
      <w:r w:rsidRPr="009D14BF">
        <w:rPr>
          <w:rFonts w:ascii="Cambria" w:hAnsi="Cambria"/>
          <w:noProof/>
          <w:sz w:val="24"/>
        </w:rPr>
        <w:t xml:space="preserve"> 325–340 (2010).</w:t>
      </w:r>
    </w:p>
    <w:p w14:paraId="6B4F40B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0.</w:t>
      </w:r>
      <w:r w:rsidRPr="009D14BF">
        <w:rPr>
          <w:rFonts w:ascii="Cambria" w:hAnsi="Cambria"/>
          <w:noProof/>
          <w:sz w:val="24"/>
        </w:rPr>
        <w:tab/>
        <w:t xml:space="preserve">Gyenesei, A., Moody, J., Semple, C. a M., Haley, C. S. &amp; Wei, W.-H. High-throughput analysis of epistasis in genome-wide association studies with BiForce.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8,</w:t>
      </w:r>
      <w:r w:rsidRPr="009D14BF">
        <w:rPr>
          <w:rFonts w:ascii="Cambria" w:hAnsi="Cambria"/>
          <w:noProof/>
          <w:sz w:val="24"/>
        </w:rPr>
        <w:t xml:space="preserve"> 1957–64 (2012).</w:t>
      </w:r>
    </w:p>
    <w:p w14:paraId="5A72C5B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1.</w:t>
      </w:r>
      <w:r w:rsidRPr="009D14BF">
        <w:rPr>
          <w:rFonts w:ascii="Cambria" w:hAnsi="Cambria"/>
          <w:noProof/>
          <w:sz w:val="24"/>
        </w:rPr>
        <w:tab/>
        <w:t xml:space="preserve">Wei, W., Gyenesei, A., Semple, C. A. M. &amp; Haley, C. S. Properties of Local Interactions and Their Potential Value in Complementing Genome-Wide Association Studie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71203 (2013).</w:t>
      </w:r>
    </w:p>
    <w:p w14:paraId="00179C2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2.</w:t>
      </w:r>
      <w:r w:rsidRPr="009D14BF">
        <w:rPr>
          <w:rFonts w:ascii="Cambria" w:hAnsi="Cambria"/>
          <w:noProof/>
          <w:sz w:val="24"/>
        </w:rPr>
        <w:tab/>
        <w:t xml:space="preserve">Gauderman, W. J. Sample size requirements for association studies of gene-gene interaction. </w:t>
      </w:r>
      <w:r w:rsidRPr="009D14BF">
        <w:rPr>
          <w:rFonts w:ascii="Cambria" w:hAnsi="Cambria"/>
          <w:i/>
          <w:iCs/>
          <w:noProof/>
          <w:sz w:val="24"/>
        </w:rPr>
        <w:t>Am J Epidemiol</w:t>
      </w:r>
      <w:r w:rsidRPr="009D14BF">
        <w:rPr>
          <w:rFonts w:ascii="Cambria" w:hAnsi="Cambria"/>
          <w:noProof/>
          <w:sz w:val="24"/>
        </w:rPr>
        <w:t xml:space="preserve"> </w:t>
      </w:r>
      <w:r w:rsidRPr="009D14BF">
        <w:rPr>
          <w:rFonts w:ascii="Cambria" w:hAnsi="Cambria"/>
          <w:b/>
          <w:bCs/>
          <w:noProof/>
          <w:sz w:val="24"/>
        </w:rPr>
        <w:t>155,</w:t>
      </w:r>
      <w:r w:rsidRPr="009D14BF">
        <w:rPr>
          <w:rFonts w:ascii="Cambria" w:hAnsi="Cambria"/>
          <w:noProof/>
          <w:sz w:val="24"/>
        </w:rPr>
        <w:t xml:space="preserve"> 478–484 (2002).</w:t>
      </w:r>
    </w:p>
    <w:p w14:paraId="24CD5CA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3.</w:t>
      </w:r>
      <w:r w:rsidRPr="009D14BF">
        <w:rPr>
          <w:rFonts w:ascii="Cambria" w:hAnsi="Cambria"/>
          <w:noProof/>
          <w:sz w:val="24"/>
        </w:rPr>
        <w:tab/>
        <w:t xml:space="preserve">Zuk, O., Hechter, E., Sunyaev, S. R. &amp; Lander, E. S. The mystery of missing heritability: Genetic interactions create phantom heritability. </w:t>
      </w:r>
      <w:r w:rsidRPr="009D14BF">
        <w:rPr>
          <w:rFonts w:ascii="Cambria" w:hAnsi="Cambria"/>
          <w:i/>
          <w:iCs/>
          <w:noProof/>
          <w:sz w:val="24"/>
        </w:rPr>
        <w:t>Proc Natl Acad Sci U S A</w:t>
      </w:r>
      <w:r w:rsidRPr="009D14BF">
        <w:rPr>
          <w:rFonts w:ascii="Cambria" w:hAnsi="Cambria"/>
          <w:noProof/>
          <w:sz w:val="24"/>
        </w:rPr>
        <w:t xml:space="preserve"> </w:t>
      </w:r>
      <w:r w:rsidRPr="009D14BF">
        <w:rPr>
          <w:rFonts w:ascii="Cambria" w:hAnsi="Cambria"/>
          <w:b/>
          <w:bCs/>
          <w:noProof/>
          <w:sz w:val="24"/>
        </w:rPr>
        <w:t>109,</w:t>
      </w:r>
      <w:r w:rsidRPr="009D14BF">
        <w:rPr>
          <w:rFonts w:ascii="Cambria" w:hAnsi="Cambria"/>
          <w:noProof/>
          <w:sz w:val="24"/>
        </w:rPr>
        <w:t xml:space="preserve"> 1193–1198 (2012).</w:t>
      </w:r>
    </w:p>
    <w:p w14:paraId="756760A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4.</w:t>
      </w:r>
      <w:r w:rsidRPr="009D14BF">
        <w:rPr>
          <w:rFonts w:ascii="Cambria" w:hAnsi="Cambria"/>
          <w:noProof/>
          <w:sz w:val="24"/>
        </w:rPr>
        <w:tab/>
        <w:t xml:space="preserve">Ma, L. </w:t>
      </w:r>
      <w:r w:rsidRPr="009D14BF">
        <w:rPr>
          <w:rFonts w:ascii="Cambria" w:hAnsi="Cambria"/>
          <w:i/>
          <w:iCs/>
          <w:noProof/>
          <w:sz w:val="24"/>
        </w:rPr>
        <w:t>et al.</w:t>
      </w:r>
      <w:r w:rsidRPr="009D14BF">
        <w:rPr>
          <w:rFonts w:ascii="Cambria" w:hAnsi="Cambria"/>
          <w:noProof/>
          <w:sz w:val="24"/>
        </w:rPr>
        <w:t xml:space="preserve"> Knowledge-driven analysis identifies a gene-gene interaction affecting high-density lipoprotein cholesterol levels in multi-ethnic population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2714 (2012).</w:t>
      </w:r>
    </w:p>
    <w:p w14:paraId="19F30DA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5.</w:t>
      </w:r>
      <w:r w:rsidRPr="009D14BF">
        <w:rPr>
          <w:rFonts w:ascii="Cambria" w:hAnsi="Cambria"/>
          <w:noProof/>
          <w:sz w:val="24"/>
        </w:rPr>
        <w:tab/>
        <w:t xml:space="preserve">Evans, D. M. </w:t>
      </w:r>
      <w:r w:rsidRPr="009D14BF">
        <w:rPr>
          <w:rFonts w:ascii="Cambria" w:hAnsi="Cambria"/>
          <w:i/>
          <w:iCs/>
          <w:noProof/>
          <w:sz w:val="24"/>
        </w:rPr>
        <w:t>et al.</w:t>
      </w:r>
      <w:r w:rsidRPr="009D14BF">
        <w:rPr>
          <w:rFonts w:ascii="Cambria" w:hAnsi="Cambria"/>
          <w:noProof/>
          <w:sz w:val="24"/>
        </w:rPr>
        <w:t xml:space="preserve"> Interaction between ERAP1 and HLA-B27 in ankylosing spondylitis implicates peptide handling in the mechanism for HLA-B27 in disease susceptibility.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43,</w:t>
      </w:r>
      <w:r w:rsidRPr="009D14BF">
        <w:rPr>
          <w:rFonts w:ascii="Cambria" w:hAnsi="Cambria"/>
          <w:noProof/>
          <w:sz w:val="24"/>
        </w:rPr>
        <w:t xml:space="preserve"> 761–767 (2011).</w:t>
      </w:r>
    </w:p>
    <w:p w14:paraId="1C5FA19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6.</w:t>
      </w:r>
      <w:r w:rsidRPr="009D14BF">
        <w:rPr>
          <w:rFonts w:ascii="Cambria" w:hAnsi="Cambria"/>
          <w:noProof/>
          <w:sz w:val="24"/>
        </w:rPr>
        <w:tab/>
        <w:t xml:space="preserve">Strange, A. </w:t>
      </w:r>
      <w:r w:rsidRPr="009D14BF">
        <w:rPr>
          <w:rFonts w:ascii="Cambria" w:hAnsi="Cambria"/>
          <w:i/>
          <w:iCs/>
          <w:noProof/>
          <w:sz w:val="24"/>
        </w:rPr>
        <w:t>et al.</w:t>
      </w:r>
      <w:r w:rsidRPr="009D14BF">
        <w:rPr>
          <w:rFonts w:ascii="Cambria" w:hAnsi="Cambria"/>
          <w:noProof/>
          <w:sz w:val="24"/>
        </w:rPr>
        <w:t xml:space="preserve"> A genome-wide association study identifies new psoriasis susceptibility loci and an interaction between HLA-C and ERAP1.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42,</w:t>
      </w:r>
      <w:r w:rsidRPr="009D14BF">
        <w:rPr>
          <w:rFonts w:ascii="Cambria" w:hAnsi="Cambria"/>
          <w:noProof/>
          <w:sz w:val="24"/>
        </w:rPr>
        <w:t xml:space="preserve"> 985–90 (2010).</w:t>
      </w:r>
    </w:p>
    <w:p w14:paraId="1BC753E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7.</w:t>
      </w:r>
      <w:r w:rsidRPr="009D14BF">
        <w:rPr>
          <w:rFonts w:ascii="Cambria" w:hAnsi="Cambria"/>
          <w:noProof/>
          <w:sz w:val="24"/>
        </w:rPr>
        <w:tab/>
        <w:t xml:space="preserve">Carlborg, O. &amp; Haley, C. S. Epistasis: too often neglected in complex trait studie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5,</w:t>
      </w:r>
      <w:r w:rsidRPr="009D14BF">
        <w:rPr>
          <w:rFonts w:ascii="Cambria" w:hAnsi="Cambria"/>
          <w:noProof/>
          <w:sz w:val="24"/>
        </w:rPr>
        <w:t xml:space="preserve"> 618–625 (2004).</w:t>
      </w:r>
    </w:p>
    <w:p w14:paraId="48EBBA2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8.</w:t>
      </w:r>
      <w:r w:rsidRPr="009D14BF">
        <w:rPr>
          <w:rFonts w:ascii="Cambria" w:hAnsi="Cambria"/>
          <w:noProof/>
          <w:sz w:val="24"/>
        </w:rPr>
        <w:tab/>
        <w:t xml:space="preserve">Evans, D. M., Marchini, J., Morris, A. P. &amp; Cardon, L. R. Two-Stage Two-Locus Models in Genome-Wide Association.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2,</w:t>
      </w:r>
      <w:r w:rsidRPr="009D14BF">
        <w:rPr>
          <w:rFonts w:ascii="Cambria" w:hAnsi="Cambria"/>
          <w:noProof/>
          <w:sz w:val="24"/>
        </w:rPr>
        <w:t xml:space="preserve"> e157 (2006).</w:t>
      </w:r>
    </w:p>
    <w:p w14:paraId="1650A10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9.</w:t>
      </w:r>
      <w:r w:rsidRPr="009D14BF">
        <w:rPr>
          <w:rFonts w:ascii="Cambria" w:hAnsi="Cambria"/>
          <w:noProof/>
          <w:sz w:val="24"/>
        </w:rPr>
        <w:tab/>
        <w:t xml:space="preserve">Marchini, J., Donnelly, P. &amp; Cardon, L. R. Genome-wide strategies for detecting multiple loci that influence complex diseases.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37,</w:t>
      </w:r>
      <w:r w:rsidRPr="009D14BF">
        <w:rPr>
          <w:rFonts w:ascii="Cambria" w:hAnsi="Cambria"/>
          <w:noProof/>
          <w:sz w:val="24"/>
        </w:rPr>
        <w:t xml:space="preserve"> 413–417 (2005).</w:t>
      </w:r>
    </w:p>
    <w:p w14:paraId="2E3ECBA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0.</w:t>
      </w:r>
      <w:r w:rsidRPr="009D14BF">
        <w:rPr>
          <w:rFonts w:ascii="Cambria" w:hAnsi="Cambria"/>
          <w:noProof/>
          <w:sz w:val="24"/>
        </w:rPr>
        <w:tab/>
        <w:t xml:space="preserve">Hoh, J. &amp; Ott, J. Mathematical multi-locus approaches to localizing complex human trait gene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701–709 (2003).</w:t>
      </w:r>
    </w:p>
    <w:p w14:paraId="3A18C44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1.</w:t>
      </w:r>
      <w:r w:rsidRPr="009D14BF">
        <w:rPr>
          <w:rFonts w:ascii="Cambria" w:hAnsi="Cambria"/>
          <w:noProof/>
          <w:sz w:val="24"/>
        </w:rPr>
        <w:tab/>
        <w:t xml:space="preserve">Wu, X. </w:t>
      </w:r>
      <w:r w:rsidRPr="009D14BF">
        <w:rPr>
          <w:rFonts w:ascii="Cambria" w:hAnsi="Cambria"/>
          <w:i/>
          <w:iCs/>
          <w:noProof/>
          <w:sz w:val="24"/>
        </w:rPr>
        <w:t>et al.</w:t>
      </w:r>
      <w:r w:rsidRPr="009D14BF">
        <w:rPr>
          <w:rFonts w:ascii="Cambria" w:hAnsi="Cambria"/>
          <w:noProof/>
          <w:sz w:val="24"/>
        </w:rPr>
        <w:t xml:space="preserve"> A novel statistic for genome-wide interaction analysi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2010).</w:t>
      </w:r>
    </w:p>
    <w:p w14:paraId="632DB69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2.</w:t>
      </w:r>
      <w:r w:rsidRPr="009D14BF">
        <w:rPr>
          <w:rFonts w:ascii="Cambria" w:hAnsi="Cambria"/>
          <w:noProof/>
          <w:sz w:val="24"/>
        </w:rPr>
        <w:tab/>
        <w:t xml:space="preserve">Zhao, J., Jin, L. &amp; Xiong, M. Test for interaction between two unlinked loci.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79,</w:t>
      </w:r>
      <w:r w:rsidRPr="009D14BF">
        <w:rPr>
          <w:rFonts w:ascii="Cambria" w:hAnsi="Cambria"/>
          <w:noProof/>
          <w:sz w:val="24"/>
        </w:rPr>
        <w:t xml:space="preserve"> 831–845 (2006).</w:t>
      </w:r>
    </w:p>
    <w:p w14:paraId="6BC3D6C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3.</w:t>
      </w:r>
      <w:r w:rsidRPr="009D14BF">
        <w:rPr>
          <w:rFonts w:ascii="Cambria" w:hAnsi="Cambria"/>
          <w:noProof/>
          <w:sz w:val="24"/>
        </w:rPr>
        <w:tab/>
        <w:t xml:space="preserve">Haig, D. Does heritability hide in epistasis between linked SNPs?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19,</w:t>
      </w:r>
      <w:r w:rsidRPr="009D14BF">
        <w:rPr>
          <w:rFonts w:ascii="Cambria" w:hAnsi="Cambria"/>
          <w:noProof/>
          <w:sz w:val="24"/>
        </w:rPr>
        <w:t xml:space="preserve"> 123 (2011).</w:t>
      </w:r>
    </w:p>
    <w:p w14:paraId="5312F15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4.</w:t>
      </w:r>
      <w:r w:rsidRPr="009D14BF">
        <w:rPr>
          <w:rFonts w:ascii="Cambria" w:hAnsi="Cambria"/>
          <w:noProof/>
          <w:sz w:val="24"/>
        </w:rPr>
        <w:tab/>
        <w:t xml:space="preserve">Wellek, S. &amp; Ziegler, A. A genotype-based approach to assessing the association between single nucleotide polymorphisms. </w:t>
      </w:r>
      <w:r w:rsidRPr="009D14BF">
        <w:rPr>
          <w:rFonts w:ascii="Cambria" w:hAnsi="Cambria"/>
          <w:i/>
          <w:iCs/>
          <w:noProof/>
          <w:sz w:val="24"/>
        </w:rPr>
        <w:t>Hum Hered</w:t>
      </w:r>
      <w:r w:rsidRPr="009D14BF">
        <w:rPr>
          <w:rFonts w:ascii="Cambria" w:hAnsi="Cambria"/>
          <w:noProof/>
          <w:sz w:val="24"/>
        </w:rPr>
        <w:t xml:space="preserve"> </w:t>
      </w:r>
      <w:r w:rsidRPr="009D14BF">
        <w:rPr>
          <w:rFonts w:ascii="Cambria" w:hAnsi="Cambria"/>
          <w:b/>
          <w:bCs/>
          <w:noProof/>
          <w:sz w:val="24"/>
        </w:rPr>
        <w:t>67,</w:t>
      </w:r>
      <w:r w:rsidRPr="009D14BF">
        <w:rPr>
          <w:rFonts w:ascii="Cambria" w:hAnsi="Cambria"/>
          <w:noProof/>
          <w:sz w:val="24"/>
        </w:rPr>
        <w:t xml:space="preserve"> 128–139 (2009).</w:t>
      </w:r>
    </w:p>
    <w:p w14:paraId="18C1BC9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5.</w:t>
      </w:r>
      <w:r w:rsidRPr="009D14BF">
        <w:rPr>
          <w:rFonts w:ascii="Cambria" w:hAnsi="Cambria"/>
          <w:noProof/>
          <w:sz w:val="24"/>
        </w:rPr>
        <w:tab/>
        <w:t xml:space="preserve">Yuan, Z. </w:t>
      </w:r>
      <w:r w:rsidRPr="009D14BF">
        <w:rPr>
          <w:rFonts w:ascii="Cambria" w:hAnsi="Cambria"/>
          <w:i/>
          <w:iCs/>
          <w:noProof/>
          <w:sz w:val="24"/>
        </w:rPr>
        <w:t>et al.</w:t>
      </w:r>
      <w:r w:rsidRPr="009D14BF">
        <w:rPr>
          <w:rFonts w:ascii="Cambria" w:hAnsi="Cambria"/>
          <w:noProof/>
          <w:sz w:val="24"/>
        </w:rPr>
        <w:t xml:space="preserve"> From Interaction to Co-Association -A Fisher r-To-z Transformation-Based Simple Statistic for Real World Genome-Wide Association Study.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70774 (2013).</w:t>
      </w:r>
    </w:p>
    <w:p w14:paraId="5B6C13B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6.</w:t>
      </w:r>
      <w:r w:rsidRPr="009D14BF">
        <w:rPr>
          <w:rFonts w:ascii="Cambria" w:hAnsi="Cambria"/>
          <w:noProof/>
          <w:sz w:val="24"/>
        </w:rPr>
        <w:tab/>
        <w:t xml:space="preserve">Wu, C. &amp; Cui, Y. Boosting signals in gene-based association studies via efficient SNP selection. </w:t>
      </w:r>
      <w:r w:rsidRPr="009D14BF">
        <w:rPr>
          <w:rFonts w:ascii="Cambria" w:hAnsi="Cambria"/>
          <w:i/>
          <w:iCs/>
          <w:noProof/>
          <w:sz w:val="24"/>
        </w:rPr>
        <w:t>Br. Bioinform</w:t>
      </w:r>
      <w:r w:rsidRPr="009D14BF">
        <w:rPr>
          <w:rFonts w:ascii="Cambria" w:hAnsi="Cambria"/>
          <w:noProof/>
          <w:sz w:val="24"/>
        </w:rPr>
        <w:t xml:space="preserve"> (2013). doi:bbs087 [pii] 10.1093/bib/bbs087 [doi]</w:t>
      </w:r>
    </w:p>
    <w:p w14:paraId="5C3C414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7.</w:t>
      </w:r>
      <w:r w:rsidRPr="009D14BF">
        <w:rPr>
          <w:rFonts w:ascii="Cambria" w:hAnsi="Cambria"/>
          <w:noProof/>
          <w:sz w:val="24"/>
        </w:rPr>
        <w:tab/>
        <w:t xml:space="preserve">Emily, M. IndOR: a new statistical procedure to test for SNP-SNP epistasis in genome-wide association studies. </w:t>
      </w:r>
      <w:r w:rsidRPr="009D14BF">
        <w:rPr>
          <w:rFonts w:ascii="Cambria" w:hAnsi="Cambria"/>
          <w:i/>
          <w:iCs/>
          <w:noProof/>
          <w:sz w:val="24"/>
        </w:rPr>
        <w:t>Stat Med</w:t>
      </w:r>
      <w:r w:rsidRPr="009D14BF">
        <w:rPr>
          <w:rFonts w:ascii="Cambria" w:hAnsi="Cambria"/>
          <w:noProof/>
          <w:sz w:val="24"/>
        </w:rPr>
        <w:t xml:space="preserve"> </w:t>
      </w:r>
      <w:r w:rsidRPr="009D14BF">
        <w:rPr>
          <w:rFonts w:ascii="Cambria" w:hAnsi="Cambria"/>
          <w:b/>
          <w:bCs/>
          <w:noProof/>
          <w:sz w:val="24"/>
        </w:rPr>
        <w:t>31,</w:t>
      </w:r>
      <w:r w:rsidRPr="009D14BF">
        <w:rPr>
          <w:rFonts w:ascii="Cambria" w:hAnsi="Cambria"/>
          <w:noProof/>
          <w:sz w:val="24"/>
        </w:rPr>
        <w:t xml:space="preserve"> 2359–2373 (2012).</w:t>
      </w:r>
    </w:p>
    <w:p w14:paraId="0EA1CBD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8.</w:t>
      </w:r>
      <w:r w:rsidRPr="009D14BF">
        <w:rPr>
          <w:rFonts w:ascii="Cambria" w:hAnsi="Cambria"/>
          <w:noProof/>
          <w:sz w:val="24"/>
        </w:rPr>
        <w:tab/>
        <w:t xml:space="preserve">Zhang, Y. &amp; Liu, J. S. Bayesian inference of epistatic interactions in case-control studies.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39,</w:t>
      </w:r>
      <w:r w:rsidRPr="009D14BF">
        <w:rPr>
          <w:rFonts w:ascii="Cambria" w:hAnsi="Cambria"/>
          <w:noProof/>
          <w:sz w:val="24"/>
        </w:rPr>
        <w:t xml:space="preserve"> 1167–1173 (2007).</w:t>
      </w:r>
    </w:p>
    <w:p w14:paraId="7015B8A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9.</w:t>
      </w:r>
      <w:r w:rsidRPr="009D14BF">
        <w:rPr>
          <w:rFonts w:ascii="Cambria" w:hAnsi="Cambria"/>
          <w:noProof/>
          <w:sz w:val="24"/>
        </w:rPr>
        <w:tab/>
        <w:t xml:space="preserve">Tang, W., Wu, X., Jiang, R. &amp; Li, Y. Epistatic module detection for case-control studies: a Bayesian model with a Gibbs sampling strategy.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5,</w:t>
      </w:r>
      <w:r w:rsidRPr="009D14BF">
        <w:rPr>
          <w:rFonts w:ascii="Cambria" w:hAnsi="Cambria"/>
          <w:noProof/>
          <w:sz w:val="24"/>
        </w:rPr>
        <w:t xml:space="preserve"> e1000464 (2009).</w:t>
      </w:r>
    </w:p>
    <w:p w14:paraId="0C5A4F7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0.</w:t>
      </w:r>
      <w:r w:rsidRPr="009D14BF">
        <w:rPr>
          <w:rFonts w:ascii="Cambria" w:hAnsi="Cambria"/>
          <w:noProof/>
          <w:sz w:val="24"/>
        </w:rPr>
        <w:tab/>
        <w:t xml:space="preserve">Chen, G. K. &amp; Thomas, D. C. Using biological knowledge to discover higher order interactions in genetic association studies.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4,</w:t>
      </w:r>
      <w:r w:rsidRPr="009D14BF">
        <w:rPr>
          <w:rFonts w:ascii="Cambria" w:hAnsi="Cambria"/>
          <w:noProof/>
          <w:sz w:val="24"/>
        </w:rPr>
        <w:t xml:space="preserve"> 863–878 (2010).</w:t>
      </w:r>
    </w:p>
    <w:p w14:paraId="7FA8407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1.</w:t>
      </w:r>
      <w:r w:rsidRPr="009D14BF">
        <w:rPr>
          <w:rFonts w:ascii="Cambria" w:hAnsi="Cambria"/>
          <w:noProof/>
          <w:sz w:val="24"/>
        </w:rPr>
        <w:tab/>
        <w:t xml:space="preserve">Yi, N., Kaklamani, V. G. &amp; Pasche, B. Bayesian analysis of genetic interactions in case-control studies, with application to adiponectin genes and colorectal cancer risk.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90–104 (2011).</w:t>
      </w:r>
    </w:p>
    <w:p w14:paraId="74BD9E5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2.</w:t>
      </w:r>
      <w:r w:rsidRPr="009D14BF">
        <w:rPr>
          <w:rFonts w:ascii="Cambria" w:hAnsi="Cambria"/>
          <w:noProof/>
          <w:sz w:val="24"/>
        </w:rPr>
        <w:tab/>
        <w:t xml:space="preserve">Zhang, Y. A novel bayesian graphical model for genome-wide multi-SNP association mapping.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6,</w:t>
      </w:r>
      <w:r w:rsidRPr="009D14BF">
        <w:rPr>
          <w:rFonts w:ascii="Cambria" w:hAnsi="Cambria"/>
          <w:noProof/>
          <w:sz w:val="24"/>
        </w:rPr>
        <w:t xml:space="preserve"> 36–47 (2012).</w:t>
      </w:r>
    </w:p>
    <w:p w14:paraId="297182A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3.</w:t>
      </w:r>
      <w:r w:rsidRPr="009D14BF">
        <w:rPr>
          <w:rFonts w:ascii="Cambria" w:hAnsi="Cambria"/>
          <w:noProof/>
          <w:sz w:val="24"/>
        </w:rPr>
        <w:tab/>
        <w:t xml:space="preserve">Li, J., Zhang, K. &amp; Yi, N. A Bayesian hierarchical model for detecting haplotype-haplotype and haplotype-environment interactions in genetic association studies. </w:t>
      </w:r>
      <w:r w:rsidRPr="009D14BF">
        <w:rPr>
          <w:rFonts w:ascii="Cambria" w:hAnsi="Cambria"/>
          <w:i/>
          <w:iCs/>
          <w:noProof/>
          <w:sz w:val="24"/>
        </w:rPr>
        <w:t>Hum Hered</w:t>
      </w:r>
      <w:r w:rsidRPr="009D14BF">
        <w:rPr>
          <w:rFonts w:ascii="Cambria" w:hAnsi="Cambria"/>
          <w:noProof/>
          <w:sz w:val="24"/>
        </w:rPr>
        <w:t xml:space="preserve"> </w:t>
      </w:r>
      <w:r w:rsidRPr="009D14BF">
        <w:rPr>
          <w:rFonts w:ascii="Cambria" w:hAnsi="Cambria"/>
          <w:b/>
          <w:bCs/>
          <w:noProof/>
          <w:sz w:val="24"/>
        </w:rPr>
        <w:t>71,</w:t>
      </w:r>
      <w:r w:rsidRPr="009D14BF">
        <w:rPr>
          <w:rFonts w:ascii="Cambria" w:hAnsi="Cambria"/>
          <w:noProof/>
          <w:sz w:val="24"/>
        </w:rPr>
        <w:t xml:space="preserve"> 148–160 (2011).</w:t>
      </w:r>
    </w:p>
    <w:p w14:paraId="02ADCF9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4.</w:t>
      </w:r>
      <w:r w:rsidRPr="009D14BF">
        <w:rPr>
          <w:rFonts w:ascii="Cambria" w:hAnsi="Cambria"/>
          <w:noProof/>
          <w:sz w:val="24"/>
        </w:rPr>
        <w:tab/>
        <w:t xml:space="preserve">Ferreira, T. &amp; Marchini, J. Modeling interactions with known risk loci-a Bayesian model averaging approach.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9 (2011).</w:t>
      </w:r>
    </w:p>
    <w:p w14:paraId="6101403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5.</w:t>
      </w:r>
      <w:r w:rsidRPr="009D14BF">
        <w:rPr>
          <w:rFonts w:ascii="Cambria" w:hAnsi="Cambria"/>
          <w:noProof/>
          <w:sz w:val="24"/>
        </w:rPr>
        <w:tab/>
        <w:t xml:space="preserve">Turner, S. D. </w:t>
      </w:r>
      <w:r w:rsidRPr="009D14BF">
        <w:rPr>
          <w:rFonts w:ascii="Cambria" w:hAnsi="Cambria"/>
          <w:i/>
          <w:iCs/>
          <w:noProof/>
          <w:sz w:val="24"/>
        </w:rPr>
        <w:t>et al.</w:t>
      </w:r>
      <w:r w:rsidRPr="009D14BF">
        <w:rPr>
          <w:rFonts w:ascii="Cambria" w:hAnsi="Cambria"/>
          <w:noProof/>
          <w:sz w:val="24"/>
        </w:rPr>
        <w:t xml:space="preserve"> Knowledge-driven multi-locus analysis reveals gene-gene interactions influencing HDL cholesterol level in two independent EMR-linked biobank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19586 (2011).</w:t>
      </w:r>
    </w:p>
    <w:p w14:paraId="0809B44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6.</w:t>
      </w:r>
      <w:r w:rsidRPr="009D14BF">
        <w:rPr>
          <w:rFonts w:ascii="Cambria" w:hAnsi="Cambria"/>
          <w:noProof/>
          <w:sz w:val="24"/>
        </w:rPr>
        <w:tab/>
        <w:t xml:space="preserve">Ackermann, M. &amp; Beyer, A. Systematic detection of epistatic interactions based on allele pair frequencie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2463 (2012).</w:t>
      </w:r>
    </w:p>
    <w:p w14:paraId="77561C5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7.</w:t>
      </w:r>
      <w:r w:rsidRPr="009D14BF">
        <w:rPr>
          <w:rFonts w:ascii="Cambria" w:hAnsi="Cambria"/>
          <w:noProof/>
          <w:sz w:val="24"/>
        </w:rPr>
        <w:tab/>
        <w:t xml:space="preserve">Xie, M., Li, J. &amp; Jiang, T. Detecting genome-wide epistases based on the clustering of relatively frequent item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8,</w:t>
      </w:r>
      <w:r w:rsidRPr="009D14BF">
        <w:rPr>
          <w:rFonts w:ascii="Cambria" w:hAnsi="Cambria"/>
          <w:noProof/>
          <w:sz w:val="24"/>
        </w:rPr>
        <w:t xml:space="preserve"> 5–12 (2012).</w:t>
      </w:r>
    </w:p>
    <w:p w14:paraId="3D8B702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8.</w:t>
      </w:r>
      <w:r w:rsidRPr="009D14BF">
        <w:rPr>
          <w:rFonts w:ascii="Cambria" w:hAnsi="Cambria"/>
          <w:noProof/>
          <w:sz w:val="24"/>
        </w:rPr>
        <w:tab/>
        <w:t xml:space="preserve">Zhang, X., Huang, S., Zou, F. &amp; Wang, W. TEAM: efficient two-locus epistasis tests in human genome-wide association study.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6,</w:t>
      </w:r>
      <w:r w:rsidRPr="009D14BF">
        <w:rPr>
          <w:rFonts w:ascii="Cambria" w:hAnsi="Cambria"/>
          <w:noProof/>
          <w:sz w:val="24"/>
        </w:rPr>
        <w:t xml:space="preserve"> i217–i227 (2010).</w:t>
      </w:r>
    </w:p>
    <w:p w14:paraId="2959998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9.</w:t>
      </w:r>
      <w:r w:rsidRPr="009D14BF">
        <w:rPr>
          <w:rFonts w:ascii="Cambria" w:hAnsi="Cambria"/>
          <w:noProof/>
          <w:sz w:val="24"/>
        </w:rPr>
        <w:tab/>
        <w:t xml:space="preserve">Brinza, D., Schultz, M., Tesler, G. &amp; Bafna, V. RAPID detection of geneâ€“gene interactions in genome-wide association studie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6,</w:t>
      </w:r>
      <w:r w:rsidRPr="009D14BF">
        <w:rPr>
          <w:rFonts w:ascii="Cambria" w:hAnsi="Cambria"/>
          <w:noProof/>
          <w:sz w:val="24"/>
        </w:rPr>
        <w:t xml:space="preserve"> 2856–2862 (2010).</w:t>
      </w:r>
    </w:p>
    <w:p w14:paraId="6D62927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0.</w:t>
      </w:r>
      <w:r w:rsidRPr="009D14BF">
        <w:rPr>
          <w:rFonts w:ascii="Cambria" w:hAnsi="Cambria"/>
          <w:noProof/>
          <w:sz w:val="24"/>
        </w:rPr>
        <w:tab/>
        <w:t xml:space="preserve">Ueki, M. &amp; Tamiya, G. Ultrahigh-dimensional variable selection method for whole-genome gene-gene interaction analysi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3,</w:t>
      </w:r>
      <w:r w:rsidRPr="009D14BF">
        <w:rPr>
          <w:rFonts w:ascii="Cambria" w:hAnsi="Cambria"/>
          <w:noProof/>
          <w:sz w:val="24"/>
        </w:rPr>
        <w:t xml:space="preserve"> 72 (2012).</w:t>
      </w:r>
    </w:p>
    <w:p w14:paraId="799A170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1.</w:t>
      </w:r>
      <w:r w:rsidRPr="009D14BF">
        <w:rPr>
          <w:rFonts w:ascii="Cambria" w:hAnsi="Cambria"/>
          <w:noProof/>
          <w:sz w:val="24"/>
        </w:rPr>
        <w:tab/>
        <w:t xml:space="preserve">Yang, C. </w:t>
      </w:r>
      <w:r w:rsidRPr="009D14BF">
        <w:rPr>
          <w:rFonts w:ascii="Cambria" w:hAnsi="Cambria"/>
          <w:i/>
          <w:iCs/>
          <w:noProof/>
          <w:sz w:val="24"/>
        </w:rPr>
        <w:t>et al.</w:t>
      </w:r>
      <w:r w:rsidRPr="009D14BF">
        <w:rPr>
          <w:rFonts w:ascii="Cambria" w:hAnsi="Cambria"/>
          <w:noProof/>
          <w:sz w:val="24"/>
        </w:rPr>
        <w:t xml:space="preserve"> SNPHarvester: a filtering-based approach for detecting epistatic interactions in genome-wide association studie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5,</w:t>
      </w:r>
      <w:r w:rsidRPr="009D14BF">
        <w:rPr>
          <w:rFonts w:ascii="Cambria" w:hAnsi="Cambria"/>
          <w:noProof/>
          <w:sz w:val="24"/>
        </w:rPr>
        <w:t xml:space="preserve"> 504–511 (2009).</w:t>
      </w:r>
    </w:p>
    <w:p w14:paraId="2772571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2.</w:t>
      </w:r>
      <w:r w:rsidRPr="009D14BF">
        <w:rPr>
          <w:rFonts w:ascii="Cambria" w:hAnsi="Cambria"/>
          <w:noProof/>
          <w:sz w:val="24"/>
        </w:rPr>
        <w:tab/>
        <w:t xml:space="preserve">Shen, X., Pettersson, M., Ronnegard, L. &amp; Carlborg, O. Inheritance beyond plain heritability: variance-controlling genes in Arabidopsis thaliana.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2839 (2012).</w:t>
      </w:r>
    </w:p>
    <w:p w14:paraId="6884B8D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3.</w:t>
      </w:r>
      <w:r w:rsidRPr="009D14BF">
        <w:rPr>
          <w:rFonts w:ascii="Cambria" w:hAnsi="Cambria"/>
          <w:noProof/>
          <w:sz w:val="24"/>
        </w:rPr>
        <w:tab/>
        <w:t xml:space="preserve">Ronnegard, L. &amp; Valdar, W. Recent developments in statistical methods for detecting genetic loci affecting phenotypic variability. </w:t>
      </w:r>
      <w:r w:rsidRPr="009D14BF">
        <w:rPr>
          <w:rFonts w:ascii="Cambria" w:hAnsi="Cambria"/>
          <w:i/>
          <w:iCs/>
          <w:noProof/>
          <w:sz w:val="24"/>
        </w:rPr>
        <w:t>BMC Genet</w:t>
      </w:r>
      <w:r w:rsidRPr="009D14BF">
        <w:rPr>
          <w:rFonts w:ascii="Cambria" w:hAnsi="Cambria"/>
          <w:noProof/>
          <w:sz w:val="24"/>
        </w:rPr>
        <w:t xml:space="preserve"> </w:t>
      </w:r>
      <w:r w:rsidRPr="009D14BF">
        <w:rPr>
          <w:rFonts w:ascii="Cambria" w:hAnsi="Cambria"/>
          <w:b/>
          <w:bCs/>
          <w:noProof/>
          <w:sz w:val="24"/>
        </w:rPr>
        <w:t>13,</w:t>
      </w:r>
      <w:r w:rsidRPr="009D14BF">
        <w:rPr>
          <w:rFonts w:ascii="Cambria" w:hAnsi="Cambria"/>
          <w:noProof/>
          <w:sz w:val="24"/>
        </w:rPr>
        <w:t xml:space="preserve"> 63 (2012).</w:t>
      </w:r>
    </w:p>
    <w:p w14:paraId="46B410F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4.</w:t>
      </w:r>
      <w:r w:rsidRPr="009D14BF">
        <w:rPr>
          <w:rFonts w:ascii="Cambria" w:hAnsi="Cambria"/>
          <w:noProof/>
          <w:sz w:val="24"/>
        </w:rPr>
        <w:tab/>
        <w:t xml:space="preserve">Fairfax, B. P. </w:t>
      </w:r>
      <w:r w:rsidRPr="009D14BF">
        <w:rPr>
          <w:rFonts w:ascii="Cambria" w:hAnsi="Cambria"/>
          <w:i/>
          <w:iCs/>
          <w:noProof/>
          <w:sz w:val="24"/>
        </w:rPr>
        <w:t>et al.</w:t>
      </w:r>
      <w:r w:rsidRPr="009D14BF">
        <w:rPr>
          <w:rFonts w:ascii="Cambria" w:hAnsi="Cambria"/>
          <w:noProof/>
          <w:sz w:val="24"/>
        </w:rPr>
        <w:t xml:space="preserve"> Genetics of gene expression in primary immune cells identifies cell type-specific master regulators and roles of HLA alleles.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44,</w:t>
      </w:r>
      <w:r w:rsidRPr="009D14BF">
        <w:rPr>
          <w:rFonts w:ascii="Cambria" w:hAnsi="Cambria"/>
          <w:noProof/>
          <w:sz w:val="24"/>
        </w:rPr>
        <w:t xml:space="preserve"> 502–510 (2012).</w:t>
      </w:r>
    </w:p>
    <w:p w14:paraId="04FC573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5.</w:t>
      </w:r>
      <w:r w:rsidRPr="009D14BF">
        <w:rPr>
          <w:rFonts w:ascii="Cambria" w:hAnsi="Cambria"/>
          <w:noProof/>
          <w:sz w:val="24"/>
        </w:rPr>
        <w:tab/>
        <w:t xml:space="preserve">Trynka, G. </w:t>
      </w:r>
      <w:r w:rsidRPr="009D14BF">
        <w:rPr>
          <w:rFonts w:ascii="Cambria" w:hAnsi="Cambria"/>
          <w:i/>
          <w:iCs/>
          <w:noProof/>
          <w:sz w:val="24"/>
        </w:rPr>
        <w:t>et al.</w:t>
      </w:r>
      <w:r w:rsidRPr="009D14BF">
        <w:rPr>
          <w:rFonts w:ascii="Cambria" w:hAnsi="Cambria"/>
          <w:noProof/>
          <w:sz w:val="24"/>
        </w:rPr>
        <w:t xml:space="preserve"> Chromatin marks identify critical cell types for fine mapping complex trait variants.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45,</w:t>
      </w:r>
      <w:r w:rsidRPr="009D14BF">
        <w:rPr>
          <w:rFonts w:ascii="Cambria" w:hAnsi="Cambria"/>
          <w:noProof/>
          <w:sz w:val="24"/>
        </w:rPr>
        <w:t xml:space="preserve"> 124–130 (2013).</w:t>
      </w:r>
    </w:p>
    <w:p w14:paraId="5FAA66E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6.</w:t>
      </w:r>
      <w:r w:rsidRPr="009D14BF">
        <w:rPr>
          <w:rFonts w:ascii="Cambria" w:hAnsi="Cambria"/>
          <w:noProof/>
          <w:sz w:val="24"/>
        </w:rPr>
        <w:tab/>
        <w:t xml:space="preserve">Yang, C. </w:t>
      </w:r>
      <w:r w:rsidRPr="009D14BF">
        <w:rPr>
          <w:rFonts w:ascii="Cambria" w:hAnsi="Cambria"/>
          <w:i/>
          <w:iCs/>
          <w:noProof/>
          <w:sz w:val="24"/>
        </w:rPr>
        <w:t>et al.</w:t>
      </w:r>
      <w:r w:rsidRPr="009D14BF">
        <w:rPr>
          <w:rFonts w:ascii="Cambria" w:hAnsi="Cambria"/>
          <w:noProof/>
          <w:sz w:val="24"/>
        </w:rPr>
        <w:t xml:space="preserve"> The choice of null distributions for detecting gene-gene interactions in genome-wide association studie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2 Suppl 1,</w:t>
      </w:r>
      <w:r w:rsidRPr="009D14BF">
        <w:rPr>
          <w:rFonts w:ascii="Cambria" w:hAnsi="Cambria"/>
          <w:noProof/>
          <w:sz w:val="24"/>
        </w:rPr>
        <w:t xml:space="preserve"> S26 (2011).</w:t>
      </w:r>
    </w:p>
    <w:p w14:paraId="273B16F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7.</w:t>
      </w:r>
      <w:r w:rsidRPr="009D14BF">
        <w:rPr>
          <w:rFonts w:ascii="Cambria" w:hAnsi="Cambria"/>
          <w:noProof/>
          <w:sz w:val="24"/>
        </w:rPr>
        <w:tab/>
        <w:t xml:space="preserve">Fang, G. </w:t>
      </w:r>
      <w:r w:rsidRPr="009D14BF">
        <w:rPr>
          <w:rFonts w:ascii="Cambria" w:hAnsi="Cambria"/>
          <w:i/>
          <w:iCs/>
          <w:noProof/>
          <w:sz w:val="24"/>
        </w:rPr>
        <w:t>et al.</w:t>
      </w:r>
      <w:r w:rsidRPr="009D14BF">
        <w:rPr>
          <w:rFonts w:ascii="Cambria" w:hAnsi="Cambria"/>
          <w:noProof/>
          <w:sz w:val="24"/>
        </w:rPr>
        <w:t xml:space="preserve"> High-order SNP combinations associated with complex diseases: efficient discovery, statistical power and functional interaction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e33531 (2012).</w:t>
      </w:r>
    </w:p>
    <w:p w14:paraId="20ECFA8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8.</w:t>
      </w:r>
      <w:r w:rsidRPr="009D14BF">
        <w:rPr>
          <w:rFonts w:ascii="Cambria" w:hAnsi="Cambria"/>
          <w:noProof/>
          <w:sz w:val="24"/>
        </w:rPr>
        <w:tab/>
        <w:t xml:space="preserve">Culverhouse, R. C. A comparison of methods sensitive to interactions with small main effects.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6,</w:t>
      </w:r>
      <w:r w:rsidRPr="009D14BF">
        <w:rPr>
          <w:rFonts w:ascii="Cambria" w:hAnsi="Cambria"/>
          <w:noProof/>
          <w:sz w:val="24"/>
        </w:rPr>
        <w:t xml:space="preserve"> 303–311 (2012).</w:t>
      </w:r>
    </w:p>
    <w:p w14:paraId="3E536C4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9.</w:t>
      </w:r>
      <w:r w:rsidRPr="009D14BF">
        <w:rPr>
          <w:rFonts w:ascii="Cambria" w:hAnsi="Cambria"/>
          <w:noProof/>
          <w:sz w:val="24"/>
        </w:rPr>
        <w:tab/>
        <w:t xml:space="preserve">Molinaro, A. M. </w:t>
      </w:r>
      <w:r w:rsidRPr="009D14BF">
        <w:rPr>
          <w:rFonts w:ascii="Cambria" w:hAnsi="Cambria"/>
          <w:i/>
          <w:iCs/>
          <w:noProof/>
          <w:sz w:val="24"/>
        </w:rPr>
        <w:t>et al.</w:t>
      </w:r>
      <w:r w:rsidRPr="009D14BF">
        <w:rPr>
          <w:rFonts w:ascii="Cambria" w:hAnsi="Cambria"/>
          <w:noProof/>
          <w:sz w:val="24"/>
        </w:rPr>
        <w:t xml:space="preserve"> Power of data mining methods to detect genetic associations and interactions. </w:t>
      </w:r>
      <w:r w:rsidRPr="009D14BF">
        <w:rPr>
          <w:rFonts w:ascii="Cambria" w:hAnsi="Cambria"/>
          <w:i/>
          <w:iCs/>
          <w:noProof/>
          <w:sz w:val="24"/>
        </w:rPr>
        <w:t>Hum Hered</w:t>
      </w:r>
      <w:r w:rsidRPr="009D14BF">
        <w:rPr>
          <w:rFonts w:ascii="Cambria" w:hAnsi="Cambria"/>
          <w:noProof/>
          <w:sz w:val="24"/>
        </w:rPr>
        <w:t xml:space="preserve"> </w:t>
      </w:r>
      <w:r w:rsidRPr="009D14BF">
        <w:rPr>
          <w:rFonts w:ascii="Cambria" w:hAnsi="Cambria"/>
          <w:b/>
          <w:bCs/>
          <w:noProof/>
          <w:sz w:val="24"/>
        </w:rPr>
        <w:t>72,</w:t>
      </w:r>
      <w:r w:rsidRPr="009D14BF">
        <w:rPr>
          <w:rFonts w:ascii="Cambria" w:hAnsi="Cambria"/>
          <w:noProof/>
          <w:sz w:val="24"/>
        </w:rPr>
        <w:t xml:space="preserve"> 85–97 (2011).</w:t>
      </w:r>
    </w:p>
    <w:p w14:paraId="216E915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0.</w:t>
      </w:r>
      <w:r w:rsidRPr="009D14BF">
        <w:rPr>
          <w:rFonts w:ascii="Cambria" w:hAnsi="Cambria"/>
          <w:noProof/>
          <w:sz w:val="24"/>
        </w:rPr>
        <w:tab/>
        <w:t xml:space="preserve">Zhu, Z. </w:t>
      </w:r>
      <w:r w:rsidRPr="009D14BF">
        <w:rPr>
          <w:rFonts w:ascii="Cambria" w:hAnsi="Cambria"/>
          <w:i/>
          <w:iCs/>
          <w:noProof/>
          <w:sz w:val="24"/>
        </w:rPr>
        <w:t>et al.</w:t>
      </w:r>
      <w:r w:rsidRPr="009D14BF">
        <w:rPr>
          <w:rFonts w:ascii="Cambria" w:hAnsi="Cambria"/>
          <w:noProof/>
          <w:sz w:val="24"/>
        </w:rPr>
        <w:t xml:space="preserve"> Development of GMDR-GPU for Gene-Gene Interaction Analysis and Its Application to WTCCC GWAS Data for Type 2 Diabete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61943 (2013).</w:t>
      </w:r>
    </w:p>
    <w:p w14:paraId="29CAF93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1.</w:t>
      </w:r>
      <w:r w:rsidRPr="009D14BF">
        <w:rPr>
          <w:rFonts w:ascii="Cambria" w:hAnsi="Cambria"/>
          <w:noProof/>
          <w:sz w:val="24"/>
        </w:rPr>
        <w:tab/>
        <w:t xml:space="preserve">Schwarz, D. F., König, I. R. &amp; Ziegler, A. On safari to Random Jungle: a fast implementation of Random Forests for high-dimensional data.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6,</w:t>
      </w:r>
      <w:r w:rsidRPr="009D14BF">
        <w:rPr>
          <w:rFonts w:ascii="Cambria" w:hAnsi="Cambria"/>
          <w:noProof/>
          <w:sz w:val="24"/>
        </w:rPr>
        <w:t xml:space="preserve"> 1752–8 (2010).</w:t>
      </w:r>
    </w:p>
    <w:p w14:paraId="6AC6C24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2.</w:t>
      </w:r>
      <w:r w:rsidRPr="009D14BF">
        <w:rPr>
          <w:rFonts w:ascii="Cambria" w:hAnsi="Cambria"/>
          <w:noProof/>
          <w:sz w:val="24"/>
        </w:rPr>
        <w:tab/>
        <w:t xml:space="preserve">Knights, J., Yang, J., Chanda, P., Zhang, A. &amp; Ramanathan, M. SYMPHONY, an information-theoretic method for gene-gene and gene-environment interaction analysis of disease syndromes. </w:t>
      </w:r>
      <w:r w:rsidRPr="009D14BF">
        <w:rPr>
          <w:rFonts w:ascii="Cambria" w:hAnsi="Cambria"/>
          <w:i/>
          <w:iCs/>
          <w:noProof/>
          <w:sz w:val="24"/>
        </w:rPr>
        <w:t>Heredity (Edinb).</w:t>
      </w:r>
      <w:r w:rsidRPr="009D14BF">
        <w:rPr>
          <w:rFonts w:ascii="Cambria" w:hAnsi="Cambria"/>
          <w:noProof/>
          <w:sz w:val="24"/>
        </w:rPr>
        <w:t xml:space="preserve"> </w:t>
      </w:r>
      <w:r w:rsidRPr="009D14BF">
        <w:rPr>
          <w:rFonts w:ascii="Cambria" w:hAnsi="Cambria"/>
          <w:b/>
          <w:bCs/>
          <w:noProof/>
          <w:sz w:val="24"/>
        </w:rPr>
        <w:t>110,</w:t>
      </w:r>
      <w:r w:rsidRPr="009D14BF">
        <w:rPr>
          <w:rFonts w:ascii="Cambria" w:hAnsi="Cambria"/>
          <w:noProof/>
          <w:sz w:val="24"/>
        </w:rPr>
        <w:t xml:space="preserve"> 548–559 (2013).</w:t>
      </w:r>
    </w:p>
    <w:p w14:paraId="6618638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3.</w:t>
      </w:r>
      <w:r w:rsidRPr="009D14BF">
        <w:rPr>
          <w:rFonts w:ascii="Cambria" w:hAnsi="Cambria"/>
          <w:noProof/>
          <w:sz w:val="24"/>
        </w:rPr>
        <w:tab/>
        <w:t xml:space="preserve">Shervais, S., Kramer, P. L., Westaway, S. K., Cox, N. J. &amp; Zwick, M. Reconstructability analysis as a tool for identifying gene-gene interactions in studies of human diseases. </w:t>
      </w:r>
      <w:r w:rsidRPr="009D14BF">
        <w:rPr>
          <w:rFonts w:ascii="Cambria" w:hAnsi="Cambria"/>
          <w:i/>
          <w:iCs/>
          <w:noProof/>
          <w:sz w:val="24"/>
        </w:rPr>
        <w:t>Stat Appl Genet Mol Biol</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Article18 (2010).</w:t>
      </w:r>
    </w:p>
    <w:p w14:paraId="50AF195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4.</w:t>
      </w:r>
      <w:r w:rsidRPr="009D14BF">
        <w:rPr>
          <w:rFonts w:ascii="Cambria" w:hAnsi="Cambria"/>
          <w:noProof/>
          <w:sz w:val="24"/>
        </w:rPr>
        <w:tab/>
        <w:t xml:space="preserve">Zwick, M. Reconstructability Analysis of Epistasis.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57–171 (2011).</w:t>
      </w:r>
    </w:p>
    <w:p w14:paraId="686D177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5.</w:t>
      </w:r>
      <w:r w:rsidRPr="009D14BF">
        <w:rPr>
          <w:rFonts w:ascii="Cambria" w:hAnsi="Cambria"/>
          <w:noProof/>
          <w:sz w:val="24"/>
        </w:rPr>
        <w:tab/>
        <w:t xml:space="preserve">Lishout, F. V </w:t>
      </w:r>
      <w:r w:rsidRPr="009D14BF">
        <w:rPr>
          <w:rFonts w:ascii="Cambria" w:hAnsi="Cambria"/>
          <w:i/>
          <w:iCs/>
          <w:noProof/>
          <w:sz w:val="24"/>
        </w:rPr>
        <w:t>et al.</w:t>
      </w:r>
      <w:r w:rsidRPr="009D14BF">
        <w:rPr>
          <w:rFonts w:ascii="Cambria" w:hAnsi="Cambria"/>
          <w:noProof/>
          <w:sz w:val="24"/>
        </w:rPr>
        <w:t xml:space="preserve"> An efficient algorithm to perform multiple testing in epistasis screening.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4,</w:t>
      </w:r>
      <w:r w:rsidRPr="009D14BF">
        <w:rPr>
          <w:rFonts w:ascii="Cambria" w:hAnsi="Cambria"/>
          <w:noProof/>
          <w:sz w:val="24"/>
        </w:rPr>
        <w:t xml:space="preserve"> 138 (2013).</w:t>
      </w:r>
    </w:p>
    <w:p w14:paraId="3C2B2FA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6.</w:t>
      </w:r>
      <w:r w:rsidRPr="009D14BF">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19,</w:t>
      </w:r>
      <w:r w:rsidRPr="009D14BF">
        <w:rPr>
          <w:rFonts w:ascii="Cambria" w:hAnsi="Cambria"/>
          <w:noProof/>
          <w:sz w:val="24"/>
        </w:rPr>
        <w:t xml:space="preserve"> 696–703 (2011).</w:t>
      </w:r>
    </w:p>
    <w:p w14:paraId="5FCF6B8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7.</w:t>
      </w:r>
      <w:r w:rsidRPr="009D14BF">
        <w:rPr>
          <w:rFonts w:ascii="Cambria" w:hAnsi="Cambria"/>
          <w:noProof/>
          <w:sz w:val="24"/>
        </w:rPr>
        <w:tab/>
        <w:t xml:space="preserve">Gui, J. </w:t>
      </w:r>
      <w:r w:rsidRPr="009D14BF">
        <w:rPr>
          <w:rFonts w:ascii="Cambria" w:hAnsi="Cambria"/>
          <w:i/>
          <w:iCs/>
          <w:noProof/>
          <w:sz w:val="24"/>
        </w:rPr>
        <w:t>et al.</w:t>
      </w:r>
      <w:r w:rsidRPr="009D14BF">
        <w:rPr>
          <w:rFonts w:ascii="Cambria" w:hAnsi="Cambria"/>
          <w:noProof/>
          <w:sz w:val="24"/>
        </w:rPr>
        <w:t xml:space="preserve"> A novel survival multifactor dimensionality reduction method for detecting gene-gene interactions with application to bladder cancer prognosis. </w:t>
      </w:r>
      <w:r w:rsidRPr="009D14BF">
        <w:rPr>
          <w:rFonts w:ascii="Cambria" w:hAnsi="Cambria"/>
          <w:i/>
          <w:iCs/>
          <w:noProof/>
          <w:sz w:val="24"/>
        </w:rPr>
        <w:t>Hum Genet</w:t>
      </w:r>
      <w:r w:rsidRPr="009D14BF">
        <w:rPr>
          <w:rFonts w:ascii="Cambria" w:hAnsi="Cambria"/>
          <w:noProof/>
          <w:sz w:val="24"/>
        </w:rPr>
        <w:t xml:space="preserve"> </w:t>
      </w:r>
      <w:r w:rsidRPr="009D14BF">
        <w:rPr>
          <w:rFonts w:ascii="Cambria" w:hAnsi="Cambria"/>
          <w:b/>
          <w:bCs/>
          <w:noProof/>
          <w:sz w:val="24"/>
        </w:rPr>
        <w:t>129,</w:t>
      </w:r>
      <w:r w:rsidRPr="009D14BF">
        <w:rPr>
          <w:rFonts w:ascii="Cambria" w:hAnsi="Cambria"/>
          <w:noProof/>
          <w:sz w:val="24"/>
        </w:rPr>
        <w:t xml:space="preserve"> 101–110 (2011).</w:t>
      </w:r>
    </w:p>
    <w:p w14:paraId="335C5EA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8.</w:t>
      </w:r>
      <w:r w:rsidRPr="009D14BF">
        <w:rPr>
          <w:rFonts w:ascii="Cambria" w:hAnsi="Cambria"/>
          <w:noProof/>
          <w:sz w:val="24"/>
        </w:rPr>
        <w:tab/>
        <w:t xml:space="preserve">Lee, S., Kwon, M. S., Oh, J. M. &amp; Park, T. Gene-gene interaction analysis for the survival phenotype based on the Cox model.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8,</w:t>
      </w:r>
      <w:r w:rsidRPr="009D14BF">
        <w:rPr>
          <w:rFonts w:ascii="Cambria" w:hAnsi="Cambria"/>
          <w:noProof/>
          <w:sz w:val="24"/>
        </w:rPr>
        <w:t xml:space="preserve"> i582–i588 (2012).</w:t>
      </w:r>
    </w:p>
    <w:p w14:paraId="79A6F86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9.</w:t>
      </w:r>
      <w:r w:rsidRPr="009D14BF">
        <w:rPr>
          <w:rFonts w:ascii="Cambria" w:hAnsi="Cambria"/>
          <w:noProof/>
          <w:sz w:val="24"/>
        </w:rPr>
        <w:tab/>
        <w:t xml:space="preserve">Yoshida, M. &amp; Koike, A. SNPInterForest: a new method for detecting epistatic interaction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2,</w:t>
      </w:r>
      <w:r w:rsidRPr="009D14BF">
        <w:rPr>
          <w:rFonts w:ascii="Cambria" w:hAnsi="Cambria"/>
          <w:noProof/>
          <w:sz w:val="24"/>
        </w:rPr>
        <w:t xml:space="preserve"> 469 (2011).</w:t>
      </w:r>
    </w:p>
    <w:p w14:paraId="1593ED1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0.</w:t>
      </w:r>
      <w:r w:rsidRPr="009D14BF">
        <w:rPr>
          <w:rFonts w:ascii="Cambria" w:hAnsi="Cambria"/>
          <w:noProof/>
          <w:sz w:val="24"/>
        </w:rPr>
        <w:tab/>
        <w:t xml:space="preserve">Li, J., Horstman, B. &amp; Chen, Y. Detecting epistatic effects in association studies at a genomic level based on an ensemble approach.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i222–9 (2011).</w:t>
      </w:r>
    </w:p>
    <w:p w14:paraId="66FC7B2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1.</w:t>
      </w:r>
      <w:r w:rsidRPr="009D14BF">
        <w:rPr>
          <w:rFonts w:ascii="Cambria" w:hAnsi="Cambria"/>
          <w:noProof/>
          <w:sz w:val="24"/>
        </w:rPr>
        <w:tab/>
        <w:t xml:space="preserve">Greene, C. S., Penrod, N. M., Kiralis, J. &amp; Moore, J. H. Spatially uniform relieff (SURF) for computationally-efficient filtering of gene-gene interactions. </w:t>
      </w:r>
      <w:r w:rsidRPr="009D14BF">
        <w:rPr>
          <w:rFonts w:ascii="Cambria" w:hAnsi="Cambria"/>
          <w:i/>
          <w:iCs/>
          <w:noProof/>
          <w:sz w:val="24"/>
        </w:rPr>
        <w:t>BioData Min.</w:t>
      </w:r>
      <w:r w:rsidRPr="009D14BF">
        <w:rPr>
          <w:rFonts w:ascii="Cambria" w:hAnsi="Cambria"/>
          <w:noProof/>
          <w:sz w:val="24"/>
        </w:rPr>
        <w:t xml:space="preserve"> </w:t>
      </w:r>
      <w:r w:rsidRPr="009D14BF">
        <w:rPr>
          <w:rFonts w:ascii="Cambria" w:hAnsi="Cambria"/>
          <w:b/>
          <w:bCs/>
          <w:noProof/>
          <w:sz w:val="24"/>
        </w:rPr>
        <w:t>2,</w:t>
      </w:r>
      <w:r w:rsidRPr="009D14BF">
        <w:rPr>
          <w:rFonts w:ascii="Cambria" w:hAnsi="Cambria"/>
          <w:noProof/>
          <w:sz w:val="24"/>
        </w:rPr>
        <w:t xml:space="preserve"> 5 (2009).</w:t>
      </w:r>
    </w:p>
    <w:p w14:paraId="7F0E610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2.</w:t>
      </w:r>
      <w:r w:rsidRPr="009D14BF">
        <w:rPr>
          <w:rFonts w:ascii="Cambria" w:hAnsi="Cambria"/>
          <w:noProof/>
          <w:sz w:val="24"/>
        </w:rPr>
        <w:tab/>
        <w:t xml:space="preserve">Yang, P., Ho, J. W., Yang, Y. H. &amp; Zhou, B. B. Gene-gene interaction filtering with ensemble of filter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2 Suppl 1,</w:t>
      </w:r>
      <w:r w:rsidRPr="009D14BF">
        <w:rPr>
          <w:rFonts w:ascii="Cambria" w:hAnsi="Cambria"/>
          <w:noProof/>
          <w:sz w:val="24"/>
        </w:rPr>
        <w:t xml:space="preserve"> S10 (2011).</w:t>
      </w:r>
    </w:p>
    <w:p w14:paraId="65AD817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3.</w:t>
      </w:r>
      <w:r w:rsidRPr="009D14BF">
        <w:rPr>
          <w:rFonts w:ascii="Cambria" w:hAnsi="Cambria"/>
          <w:noProof/>
          <w:sz w:val="24"/>
        </w:rPr>
        <w:tab/>
        <w:t xml:space="preserve">Motsinger-Reif, A. A., Fanelli, T. J., Davis, A. C. &amp; Ritchie, M. D. Power of grammatical evolution neural networks to detect gene-gene interactions in the presence of error. </w:t>
      </w:r>
      <w:r w:rsidRPr="009D14BF">
        <w:rPr>
          <w:rFonts w:ascii="Cambria" w:hAnsi="Cambria"/>
          <w:i/>
          <w:iCs/>
          <w:noProof/>
          <w:sz w:val="24"/>
        </w:rPr>
        <w:t>BMC Res Notes</w:t>
      </w:r>
      <w:r w:rsidRPr="009D14BF">
        <w:rPr>
          <w:rFonts w:ascii="Cambria" w:hAnsi="Cambria"/>
          <w:noProof/>
          <w:sz w:val="24"/>
        </w:rPr>
        <w:t xml:space="preserve"> </w:t>
      </w:r>
      <w:r w:rsidRPr="009D14BF">
        <w:rPr>
          <w:rFonts w:ascii="Cambria" w:hAnsi="Cambria"/>
          <w:b/>
          <w:bCs/>
          <w:noProof/>
          <w:sz w:val="24"/>
        </w:rPr>
        <w:t>1,</w:t>
      </w:r>
      <w:r w:rsidRPr="009D14BF">
        <w:rPr>
          <w:rFonts w:ascii="Cambria" w:hAnsi="Cambria"/>
          <w:noProof/>
          <w:sz w:val="24"/>
        </w:rPr>
        <w:t xml:space="preserve"> 65 (2008).</w:t>
      </w:r>
    </w:p>
    <w:p w14:paraId="4C4D95E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4.</w:t>
      </w:r>
      <w:r w:rsidRPr="009D14BF">
        <w:rPr>
          <w:rFonts w:ascii="Cambria" w:hAnsi="Cambria"/>
          <w:noProof/>
          <w:sz w:val="24"/>
        </w:rPr>
        <w:tab/>
        <w:t xml:space="preserve">De Lobel, L. </w:t>
      </w:r>
      <w:r w:rsidRPr="009D14BF">
        <w:rPr>
          <w:rFonts w:ascii="Cambria" w:hAnsi="Cambria"/>
          <w:i/>
          <w:iCs/>
          <w:noProof/>
          <w:sz w:val="24"/>
        </w:rPr>
        <w:t>et al.</w:t>
      </w:r>
      <w:r w:rsidRPr="009D14BF">
        <w:rPr>
          <w:rFonts w:ascii="Cambria" w:hAnsi="Cambria"/>
          <w:noProof/>
          <w:sz w:val="24"/>
        </w:rPr>
        <w:t xml:space="preserve"> A screening methodology based on Random Forests to improve the detection of gene-gene interactions.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18,</w:t>
      </w:r>
      <w:r w:rsidRPr="009D14BF">
        <w:rPr>
          <w:rFonts w:ascii="Cambria" w:hAnsi="Cambria"/>
          <w:noProof/>
          <w:sz w:val="24"/>
        </w:rPr>
        <w:t xml:space="preserve"> 1127–1132 (2010).</w:t>
      </w:r>
    </w:p>
    <w:p w14:paraId="577D155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5.</w:t>
      </w:r>
      <w:r w:rsidRPr="009D14BF">
        <w:rPr>
          <w:rFonts w:ascii="Cambria" w:hAnsi="Cambria"/>
          <w:noProof/>
          <w:sz w:val="24"/>
        </w:rPr>
        <w:tab/>
        <w:t xml:space="preserve">Lin, H. Y. </w:t>
      </w:r>
      <w:r w:rsidRPr="009D14BF">
        <w:rPr>
          <w:rFonts w:ascii="Cambria" w:hAnsi="Cambria"/>
          <w:i/>
          <w:iCs/>
          <w:noProof/>
          <w:sz w:val="24"/>
        </w:rPr>
        <w:t>et al.</w:t>
      </w:r>
      <w:r w:rsidRPr="009D14BF">
        <w:rPr>
          <w:rFonts w:ascii="Cambria" w:hAnsi="Cambria"/>
          <w:noProof/>
          <w:sz w:val="24"/>
        </w:rPr>
        <w:t xml:space="preserve"> TRM: a powerful two-stage machine learning approach for identifying SNP-SNP interactions.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6,</w:t>
      </w:r>
      <w:r w:rsidRPr="009D14BF">
        <w:rPr>
          <w:rFonts w:ascii="Cambria" w:hAnsi="Cambria"/>
          <w:noProof/>
          <w:sz w:val="24"/>
        </w:rPr>
        <w:t xml:space="preserve"> 53–62 (2012).</w:t>
      </w:r>
    </w:p>
    <w:p w14:paraId="74A9651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6.</w:t>
      </w:r>
      <w:r w:rsidRPr="009D14BF">
        <w:rPr>
          <w:rFonts w:ascii="Cambria" w:hAnsi="Cambria"/>
          <w:noProof/>
          <w:sz w:val="24"/>
        </w:rPr>
        <w:tab/>
        <w:t xml:space="preserve">Wang, Y., Liu, X., Robbins, K. &amp; Rekaya, R. AntEpiSeeker: detecting epistatic interactions for case-control studies using a two-stage ant colony optimization algorithm. </w:t>
      </w:r>
      <w:r w:rsidRPr="009D14BF">
        <w:rPr>
          <w:rFonts w:ascii="Cambria" w:hAnsi="Cambria"/>
          <w:i/>
          <w:iCs/>
          <w:noProof/>
          <w:sz w:val="24"/>
        </w:rPr>
        <w:t>BMC Res Notes</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117 (2010).</w:t>
      </w:r>
    </w:p>
    <w:p w14:paraId="2197975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7.</w:t>
      </w:r>
      <w:r w:rsidRPr="009D14BF">
        <w:rPr>
          <w:rFonts w:ascii="Cambria" w:hAnsi="Cambria"/>
          <w:noProof/>
          <w:sz w:val="24"/>
        </w:rPr>
        <w:tab/>
        <w:t xml:space="preserve">Hu, T. </w:t>
      </w:r>
      <w:r w:rsidRPr="009D14BF">
        <w:rPr>
          <w:rFonts w:ascii="Cambria" w:hAnsi="Cambria"/>
          <w:i/>
          <w:iCs/>
          <w:noProof/>
          <w:sz w:val="24"/>
        </w:rPr>
        <w:t>et al.</w:t>
      </w:r>
      <w:r w:rsidRPr="009D14BF">
        <w:rPr>
          <w:rFonts w:ascii="Cambria" w:hAnsi="Cambria"/>
          <w:noProof/>
          <w:sz w:val="24"/>
        </w:rPr>
        <w:t xml:space="preserve"> An information-gain approach to detecting three-way epistatic interactions in genetic association studies. </w:t>
      </w:r>
      <w:r w:rsidRPr="009D14BF">
        <w:rPr>
          <w:rFonts w:ascii="Cambria" w:hAnsi="Cambria"/>
          <w:i/>
          <w:iCs/>
          <w:noProof/>
          <w:sz w:val="24"/>
        </w:rPr>
        <w:t>J Am Med Inf. Assoc</w:t>
      </w:r>
      <w:r w:rsidRPr="009D14BF">
        <w:rPr>
          <w:rFonts w:ascii="Cambria" w:hAnsi="Cambria"/>
          <w:noProof/>
          <w:sz w:val="24"/>
        </w:rPr>
        <w:t xml:space="preserve"> (2013). doi:amiajnl-2012-001525 [pii] 10.1136/amiajnl-2012-001525 [doi]</w:t>
      </w:r>
    </w:p>
    <w:p w14:paraId="4F96C89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8.</w:t>
      </w:r>
      <w:r w:rsidRPr="009D14BF">
        <w:rPr>
          <w:rFonts w:ascii="Cambria" w:hAnsi="Cambria"/>
          <w:noProof/>
          <w:sz w:val="24"/>
        </w:rPr>
        <w:tab/>
        <w:t xml:space="preserve">Ma, L., Clark, A. G. &amp; Keinan, A. Gene-based testing of interactions in association studies of quantitative trait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e1003321 (2013).</w:t>
      </w:r>
    </w:p>
    <w:p w14:paraId="669A21B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9.</w:t>
      </w:r>
      <w:r w:rsidRPr="009D14BF">
        <w:rPr>
          <w:rFonts w:ascii="Cambria" w:hAnsi="Cambria"/>
          <w:noProof/>
          <w:sz w:val="24"/>
        </w:rPr>
        <w:tab/>
        <w:t xml:space="preserve">Oh, S. </w:t>
      </w:r>
      <w:r w:rsidRPr="009D14BF">
        <w:rPr>
          <w:rFonts w:ascii="Cambria" w:hAnsi="Cambria"/>
          <w:i/>
          <w:iCs/>
          <w:noProof/>
          <w:sz w:val="24"/>
        </w:rPr>
        <w:t>et al.</w:t>
      </w:r>
      <w:r w:rsidRPr="009D14BF">
        <w:rPr>
          <w:rFonts w:ascii="Cambria" w:hAnsi="Cambria"/>
          <w:noProof/>
          <w:sz w:val="24"/>
        </w:rPr>
        <w:t xml:space="preserve"> A novel method to identify high order gene-gene interactions in genome-wide association studies: gene-based MDR.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3 Suppl 9,</w:t>
      </w:r>
      <w:r w:rsidRPr="009D14BF">
        <w:rPr>
          <w:rFonts w:ascii="Cambria" w:hAnsi="Cambria"/>
          <w:noProof/>
          <w:sz w:val="24"/>
        </w:rPr>
        <w:t xml:space="preserve"> S5 (2012).</w:t>
      </w:r>
    </w:p>
    <w:p w14:paraId="420C7A0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0.</w:t>
      </w:r>
      <w:r w:rsidRPr="009D14BF">
        <w:rPr>
          <w:rFonts w:ascii="Cambria" w:hAnsi="Cambria"/>
          <w:noProof/>
          <w:sz w:val="24"/>
        </w:rPr>
        <w:tab/>
        <w:t xml:space="preserve">Wu, M. C. </w:t>
      </w:r>
      <w:r w:rsidRPr="009D14BF">
        <w:rPr>
          <w:rFonts w:ascii="Cambria" w:hAnsi="Cambria"/>
          <w:i/>
          <w:iCs/>
          <w:noProof/>
          <w:sz w:val="24"/>
        </w:rPr>
        <w:t>et al.</w:t>
      </w:r>
      <w:r w:rsidRPr="009D14BF">
        <w:rPr>
          <w:rFonts w:ascii="Cambria" w:hAnsi="Cambria"/>
          <w:noProof/>
          <w:sz w:val="24"/>
        </w:rPr>
        <w:t xml:space="preserve"> Powerful SNP-set analysis for case-control genome-wide association studies.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86,</w:t>
      </w:r>
      <w:r w:rsidRPr="009D14BF">
        <w:rPr>
          <w:rFonts w:ascii="Cambria" w:hAnsi="Cambria"/>
          <w:noProof/>
          <w:sz w:val="24"/>
        </w:rPr>
        <w:t xml:space="preserve"> 929–942 (2010).</w:t>
      </w:r>
    </w:p>
    <w:p w14:paraId="73B1D40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1.</w:t>
      </w:r>
      <w:r w:rsidRPr="009D14BF">
        <w:rPr>
          <w:rFonts w:ascii="Cambria" w:hAnsi="Cambria"/>
          <w:noProof/>
          <w:sz w:val="24"/>
        </w:rPr>
        <w:tab/>
        <w:t xml:space="preserve">He, S. &amp; Wu, Z. Gene-based Higher Criticism methods for large-scale exonic single-nucleotide polymorphism data. </w:t>
      </w:r>
      <w:r w:rsidRPr="009D14BF">
        <w:rPr>
          <w:rFonts w:ascii="Cambria" w:hAnsi="Cambria"/>
          <w:i/>
          <w:iCs/>
          <w:noProof/>
          <w:sz w:val="24"/>
        </w:rPr>
        <w:t>BMC Proc</w:t>
      </w:r>
      <w:r w:rsidRPr="009D14BF">
        <w:rPr>
          <w:rFonts w:ascii="Cambria" w:hAnsi="Cambria"/>
          <w:noProof/>
          <w:sz w:val="24"/>
        </w:rPr>
        <w:t xml:space="preserve"> </w:t>
      </w:r>
      <w:r w:rsidRPr="009D14BF">
        <w:rPr>
          <w:rFonts w:ascii="Cambria" w:hAnsi="Cambria"/>
          <w:b/>
          <w:bCs/>
          <w:noProof/>
          <w:sz w:val="24"/>
        </w:rPr>
        <w:t>5 Suppl 9,</w:t>
      </w:r>
      <w:r w:rsidRPr="009D14BF">
        <w:rPr>
          <w:rFonts w:ascii="Cambria" w:hAnsi="Cambria"/>
          <w:noProof/>
          <w:sz w:val="24"/>
        </w:rPr>
        <w:t xml:space="preserve"> S65 (2011).</w:t>
      </w:r>
    </w:p>
    <w:p w14:paraId="0820E67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2.</w:t>
      </w:r>
      <w:r w:rsidRPr="009D14BF">
        <w:rPr>
          <w:rFonts w:ascii="Cambria" w:hAnsi="Cambria"/>
          <w:noProof/>
          <w:sz w:val="24"/>
        </w:rPr>
        <w:tab/>
        <w:t xml:space="preserve">Rajapakse, I., Perlman, M. D., Martin, P. J., Hansen, J. A. &amp; Kooperberg, C. Multivariate detection of gene-gene interactions.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6,</w:t>
      </w:r>
      <w:r w:rsidRPr="009D14BF">
        <w:rPr>
          <w:rFonts w:ascii="Cambria" w:hAnsi="Cambria"/>
          <w:noProof/>
          <w:sz w:val="24"/>
        </w:rPr>
        <w:t xml:space="preserve"> 622–630 (2012).</w:t>
      </w:r>
    </w:p>
    <w:p w14:paraId="7135504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3.</w:t>
      </w:r>
      <w:r w:rsidRPr="009D14BF">
        <w:rPr>
          <w:rFonts w:ascii="Cambria" w:hAnsi="Cambria"/>
          <w:noProof/>
          <w:sz w:val="24"/>
        </w:rPr>
        <w:tab/>
        <w:t xml:space="preserve">Zhang, X. </w:t>
      </w:r>
      <w:r w:rsidRPr="009D14BF">
        <w:rPr>
          <w:rFonts w:ascii="Cambria" w:hAnsi="Cambria"/>
          <w:i/>
          <w:iCs/>
          <w:noProof/>
          <w:sz w:val="24"/>
        </w:rPr>
        <w:t>et al.</w:t>
      </w:r>
      <w:r w:rsidRPr="009D14BF">
        <w:rPr>
          <w:rFonts w:ascii="Cambria" w:hAnsi="Cambria"/>
          <w:noProof/>
          <w:sz w:val="24"/>
        </w:rPr>
        <w:t xml:space="preserve"> A PLSPM-based test statistic for detecting gene-gene co-association in genome-wide association study with case-control design.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62129 (2013).</w:t>
      </w:r>
    </w:p>
    <w:p w14:paraId="255645E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4.</w:t>
      </w:r>
      <w:r w:rsidRPr="009D14BF">
        <w:rPr>
          <w:rFonts w:ascii="Cambria" w:hAnsi="Cambria"/>
          <w:noProof/>
          <w:sz w:val="24"/>
        </w:rPr>
        <w:tab/>
        <w:t xml:space="preserve">Davis, N. A., Crowe  Jr., J. E., Pajewski, N. M. &amp; McKinney, B. A. Surfing a genetic association interaction network to identify modulators of antibody response to smallpox vaccine. </w:t>
      </w:r>
      <w:r w:rsidRPr="009D14BF">
        <w:rPr>
          <w:rFonts w:ascii="Cambria" w:hAnsi="Cambria"/>
          <w:i/>
          <w:iCs/>
          <w:noProof/>
          <w:sz w:val="24"/>
        </w:rPr>
        <w:t>Genes Immun</w:t>
      </w:r>
      <w:r w:rsidRPr="009D14BF">
        <w:rPr>
          <w:rFonts w:ascii="Cambria" w:hAnsi="Cambria"/>
          <w:noProof/>
          <w:sz w:val="24"/>
        </w:rPr>
        <w:t xml:space="preserve"> </w:t>
      </w:r>
      <w:r w:rsidRPr="009D14BF">
        <w:rPr>
          <w:rFonts w:ascii="Cambria" w:hAnsi="Cambria"/>
          <w:b/>
          <w:bCs/>
          <w:noProof/>
          <w:sz w:val="24"/>
        </w:rPr>
        <w:t>11,</w:t>
      </w:r>
      <w:r w:rsidRPr="009D14BF">
        <w:rPr>
          <w:rFonts w:ascii="Cambria" w:hAnsi="Cambria"/>
          <w:noProof/>
          <w:sz w:val="24"/>
        </w:rPr>
        <w:t xml:space="preserve"> 630–636 (2010).</w:t>
      </w:r>
    </w:p>
    <w:p w14:paraId="79C3B3A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5.</w:t>
      </w:r>
      <w:r w:rsidRPr="009D14BF">
        <w:rPr>
          <w:rFonts w:ascii="Cambria" w:hAnsi="Cambria"/>
          <w:noProof/>
          <w:sz w:val="24"/>
        </w:rPr>
        <w:tab/>
        <w:t xml:space="preserve">Carter, G. W., Hays, M., Sherman, A. &amp; Galitski, T. Use of pleiotropy to model genetic interactions in a population.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3010 (2012).</w:t>
      </w:r>
    </w:p>
    <w:p w14:paraId="63D03BF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6.</w:t>
      </w:r>
      <w:r w:rsidRPr="009D14BF">
        <w:rPr>
          <w:rFonts w:ascii="Cambria" w:hAnsi="Cambria"/>
          <w:noProof/>
          <w:sz w:val="24"/>
        </w:rPr>
        <w:tab/>
        <w:t xml:space="preserve">Snitkin, E. S. &amp; Segre, D. Epistatic interaction maps relative to multiple metabolic phenotype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e1001294 (2011).</w:t>
      </w:r>
    </w:p>
    <w:p w14:paraId="4698C64C"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7.</w:t>
      </w:r>
      <w:r w:rsidRPr="009D14BF">
        <w:rPr>
          <w:rFonts w:ascii="Cambria" w:hAnsi="Cambria"/>
          <w:noProof/>
          <w:sz w:val="24"/>
        </w:rPr>
        <w:tab/>
        <w:t xml:space="preserve">Li, F. </w:t>
      </w:r>
      <w:r w:rsidRPr="009D14BF">
        <w:rPr>
          <w:rFonts w:ascii="Cambria" w:hAnsi="Cambria"/>
          <w:i/>
          <w:iCs/>
          <w:noProof/>
          <w:sz w:val="24"/>
        </w:rPr>
        <w:t>et al.</w:t>
      </w:r>
      <w:r w:rsidRPr="009D14BF">
        <w:rPr>
          <w:rFonts w:ascii="Cambria" w:hAnsi="Cambria"/>
          <w:noProof/>
          <w:sz w:val="24"/>
        </w:rPr>
        <w:t xml:space="preserve"> A powerful latent variable method for detecting and characterizing gene-based gene-gene interaction on multiple quantitative traits. </w:t>
      </w:r>
      <w:r w:rsidRPr="009D14BF">
        <w:rPr>
          <w:rFonts w:ascii="Cambria" w:hAnsi="Cambria"/>
          <w:i/>
          <w:iCs/>
          <w:noProof/>
          <w:sz w:val="24"/>
        </w:rPr>
        <w:t>BMC Genet</w:t>
      </w:r>
      <w:r w:rsidRPr="009D14BF">
        <w:rPr>
          <w:rFonts w:ascii="Cambria" w:hAnsi="Cambria"/>
          <w:noProof/>
          <w:sz w:val="24"/>
        </w:rPr>
        <w:t xml:space="preserve"> </w:t>
      </w:r>
      <w:r w:rsidRPr="009D14BF">
        <w:rPr>
          <w:rFonts w:ascii="Cambria" w:hAnsi="Cambria"/>
          <w:b/>
          <w:bCs/>
          <w:noProof/>
          <w:sz w:val="24"/>
        </w:rPr>
        <w:t>14,</w:t>
      </w:r>
      <w:r w:rsidRPr="009D14BF">
        <w:rPr>
          <w:rFonts w:ascii="Cambria" w:hAnsi="Cambria"/>
          <w:noProof/>
          <w:sz w:val="24"/>
        </w:rPr>
        <w:t xml:space="preserve"> 89 (2013).</w:t>
      </w:r>
    </w:p>
    <w:p w14:paraId="6DFC367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8.</w:t>
      </w:r>
      <w:r w:rsidRPr="009D14BF">
        <w:rPr>
          <w:rFonts w:ascii="Cambria" w:hAnsi="Cambria"/>
          <w:noProof/>
          <w:sz w:val="24"/>
        </w:rPr>
        <w:tab/>
        <w:t xml:space="preserve">Lehner, B. Molecular mechanisms of epistasis within and between genes. </w:t>
      </w:r>
      <w:r w:rsidRPr="009D14BF">
        <w:rPr>
          <w:rFonts w:ascii="Cambria" w:hAnsi="Cambria"/>
          <w:i/>
          <w:iCs/>
          <w:noProof/>
          <w:sz w:val="24"/>
        </w:rPr>
        <w:t>Trends Genet.</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323–331 (2011).</w:t>
      </w:r>
    </w:p>
    <w:p w14:paraId="7FC2396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9.</w:t>
      </w:r>
      <w:r w:rsidRPr="009D14BF">
        <w:rPr>
          <w:rFonts w:ascii="Cambria" w:hAnsi="Cambria"/>
          <w:noProof/>
          <w:sz w:val="24"/>
        </w:rPr>
        <w:tab/>
        <w:t xml:space="preserve">Becker, J., Wendland, J. R., Haenisch, B., Nöthen, M. M. &amp; Schumacher, J. A systematic eQTL study of cis-trans epistasis in 210 HapMap individuals. </w:t>
      </w:r>
      <w:r w:rsidRPr="009D14BF">
        <w:rPr>
          <w:rFonts w:ascii="Cambria" w:hAnsi="Cambria"/>
          <w:i/>
          <w:iCs/>
          <w:noProof/>
          <w:sz w:val="24"/>
        </w:rPr>
        <w:t>Eur. J. Hum. Genet.</w:t>
      </w:r>
      <w:r w:rsidRPr="009D14BF">
        <w:rPr>
          <w:rFonts w:ascii="Cambria" w:hAnsi="Cambria"/>
          <w:noProof/>
          <w:sz w:val="24"/>
        </w:rPr>
        <w:t xml:space="preserve"> 97–101 (2011). doi:10.1038/ejhg.2011.156</w:t>
      </w:r>
    </w:p>
    <w:p w14:paraId="59225F2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0.</w:t>
      </w:r>
      <w:r w:rsidRPr="009D14BF">
        <w:rPr>
          <w:rFonts w:ascii="Cambria" w:hAnsi="Cambria"/>
          <w:noProof/>
          <w:sz w:val="24"/>
        </w:rPr>
        <w:tab/>
        <w:t xml:space="preserve">Lee, S. &amp; Xing, E. P. Leveraging input and output structures for joint mapping of epistatic and marginal eQTL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8,</w:t>
      </w:r>
      <w:r w:rsidRPr="009D14BF">
        <w:rPr>
          <w:rFonts w:ascii="Cambria" w:hAnsi="Cambria"/>
          <w:noProof/>
          <w:sz w:val="24"/>
        </w:rPr>
        <w:t xml:space="preserve"> i137–46 (2012).</w:t>
      </w:r>
    </w:p>
    <w:p w14:paraId="16A9DA9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1.</w:t>
      </w:r>
      <w:r w:rsidRPr="009D14BF">
        <w:rPr>
          <w:rFonts w:ascii="Cambria" w:hAnsi="Cambria"/>
          <w:noProof/>
          <w:sz w:val="24"/>
        </w:rPr>
        <w:tab/>
        <w:t xml:space="preserve">Holzinger, E. R. </w:t>
      </w:r>
      <w:r w:rsidRPr="009D14BF">
        <w:rPr>
          <w:rFonts w:ascii="Cambria" w:hAnsi="Cambria"/>
          <w:i/>
          <w:iCs/>
          <w:noProof/>
          <w:sz w:val="24"/>
        </w:rPr>
        <w:t>et al.</w:t>
      </w:r>
      <w:r w:rsidRPr="009D14BF">
        <w:rPr>
          <w:rFonts w:ascii="Cambria" w:hAnsi="Cambria"/>
          <w:noProof/>
          <w:sz w:val="24"/>
        </w:rPr>
        <w:t xml:space="preserve"> Initialization Parameter Sweep in ATHENA: Optimizing Neural Networks for Detecting Gene-Gene Interactions in the Presence of Small Main Effects. </w:t>
      </w:r>
      <w:r w:rsidRPr="009D14BF">
        <w:rPr>
          <w:rFonts w:ascii="Cambria" w:hAnsi="Cambria"/>
          <w:i/>
          <w:iCs/>
          <w:noProof/>
          <w:sz w:val="24"/>
        </w:rPr>
        <w:t>Genet Evol Comput Conf</w:t>
      </w:r>
      <w:r w:rsidRPr="009D14BF">
        <w:rPr>
          <w:rFonts w:ascii="Cambria" w:hAnsi="Cambria"/>
          <w:noProof/>
          <w:sz w:val="24"/>
        </w:rPr>
        <w:t xml:space="preserve"> </w:t>
      </w:r>
      <w:r w:rsidRPr="009D14BF">
        <w:rPr>
          <w:rFonts w:ascii="Cambria" w:hAnsi="Cambria"/>
          <w:b/>
          <w:bCs/>
          <w:noProof/>
          <w:sz w:val="24"/>
        </w:rPr>
        <w:t>12,</w:t>
      </w:r>
      <w:r w:rsidRPr="009D14BF">
        <w:rPr>
          <w:rFonts w:ascii="Cambria" w:hAnsi="Cambria"/>
          <w:noProof/>
          <w:sz w:val="24"/>
        </w:rPr>
        <w:t xml:space="preserve"> 203–210 (2010).</w:t>
      </w:r>
    </w:p>
    <w:p w14:paraId="0D34019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2.</w:t>
      </w:r>
      <w:r w:rsidRPr="009D14BF">
        <w:rPr>
          <w:rFonts w:ascii="Cambria" w:hAnsi="Cambria"/>
          <w:noProof/>
          <w:sz w:val="24"/>
        </w:rPr>
        <w:tab/>
        <w:t xml:space="preserve">Chen, C. C. </w:t>
      </w:r>
      <w:r w:rsidRPr="009D14BF">
        <w:rPr>
          <w:rFonts w:ascii="Cambria" w:hAnsi="Cambria"/>
          <w:i/>
          <w:iCs/>
          <w:noProof/>
          <w:sz w:val="24"/>
        </w:rPr>
        <w:t>et al.</w:t>
      </w:r>
      <w:r w:rsidRPr="009D14BF">
        <w:rPr>
          <w:rFonts w:ascii="Cambria" w:hAnsi="Cambria"/>
          <w:noProof/>
          <w:sz w:val="24"/>
        </w:rPr>
        <w:t xml:space="preserve"> Methods for identifying SNP interactions: a review on variations of Logic Regression, Random Forest and Bayesian logistic regression. </w:t>
      </w:r>
      <w:r w:rsidRPr="009D14BF">
        <w:rPr>
          <w:rFonts w:ascii="Cambria" w:hAnsi="Cambria"/>
          <w:i/>
          <w:iCs/>
          <w:noProof/>
          <w:sz w:val="24"/>
        </w:rPr>
        <w:t>IEEE/ACM Trans Comput Biol Bioinform</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1580–1591 (2011).</w:t>
      </w:r>
    </w:p>
    <w:p w14:paraId="1F2DC7D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3.</w:t>
      </w:r>
      <w:r w:rsidRPr="009D14BF">
        <w:rPr>
          <w:rFonts w:ascii="Cambria" w:hAnsi="Cambria"/>
          <w:noProof/>
          <w:sz w:val="24"/>
        </w:rPr>
        <w:tab/>
        <w:t xml:space="preserve">Garcia-Magarinos, M., Lopez-de-Ullibarri, I., Cao, R. &amp; Salas, A. Evaluating the ability of tree-based methods and logistic regression for the detection of SNP-SNP interaction.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3,</w:t>
      </w:r>
      <w:r w:rsidRPr="009D14BF">
        <w:rPr>
          <w:rFonts w:ascii="Cambria" w:hAnsi="Cambria"/>
          <w:noProof/>
          <w:sz w:val="24"/>
        </w:rPr>
        <w:t xml:space="preserve"> 360–369 (2009).</w:t>
      </w:r>
    </w:p>
    <w:p w14:paraId="3A5734C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4.</w:t>
      </w:r>
      <w:r w:rsidRPr="009D14BF">
        <w:rPr>
          <w:rFonts w:ascii="Cambria" w:hAnsi="Cambria"/>
          <w:noProof/>
          <w:sz w:val="24"/>
        </w:rPr>
        <w:tab/>
        <w:t xml:space="preserve">Kapur, K., Schupbach, T., Xenarios, I., Kutalik, Z. &amp; Bergmann, S. Comparison of strategies to detect epistasis from eQTL data.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28415 (2011).</w:t>
      </w:r>
    </w:p>
    <w:p w14:paraId="3E8FA0D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5.</w:t>
      </w:r>
      <w:r w:rsidRPr="009D14BF">
        <w:rPr>
          <w:rFonts w:ascii="Cambria" w:hAnsi="Cambria"/>
          <w:noProof/>
          <w:sz w:val="24"/>
        </w:rPr>
        <w:tab/>
        <w:t xml:space="preserve">Shang, J. </w:t>
      </w:r>
      <w:r w:rsidRPr="009D14BF">
        <w:rPr>
          <w:rFonts w:ascii="Cambria" w:hAnsi="Cambria"/>
          <w:i/>
          <w:iCs/>
          <w:noProof/>
          <w:sz w:val="24"/>
        </w:rPr>
        <w:t>et al.</w:t>
      </w:r>
      <w:r w:rsidRPr="009D14BF">
        <w:rPr>
          <w:rFonts w:ascii="Cambria" w:hAnsi="Cambria"/>
          <w:noProof/>
          <w:sz w:val="24"/>
        </w:rPr>
        <w:t xml:space="preserve"> Performance analysis of novel methods for detecting epistasi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2,</w:t>
      </w:r>
      <w:r w:rsidRPr="009D14BF">
        <w:rPr>
          <w:rFonts w:ascii="Cambria" w:hAnsi="Cambria"/>
          <w:noProof/>
          <w:sz w:val="24"/>
        </w:rPr>
        <w:t xml:space="preserve"> 475 (2011).</w:t>
      </w:r>
    </w:p>
    <w:p w14:paraId="2719171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6.</w:t>
      </w:r>
      <w:r w:rsidRPr="009D14BF">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9D14BF">
        <w:rPr>
          <w:rFonts w:ascii="Cambria" w:hAnsi="Cambria"/>
          <w:i/>
          <w:iCs/>
          <w:noProof/>
          <w:sz w:val="24"/>
        </w:rPr>
        <w:t>Stat Appl Genet Mol Biol</w:t>
      </w:r>
      <w:r w:rsidRPr="009D14BF">
        <w:rPr>
          <w:rFonts w:ascii="Cambria" w:hAnsi="Cambria"/>
          <w:noProof/>
          <w:sz w:val="24"/>
        </w:rPr>
        <w:t xml:space="preserve"> </w:t>
      </w:r>
      <w:r w:rsidRPr="009D14BF">
        <w:rPr>
          <w:rFonts w:ascii="Cambria" w:hAnsi="Cambria"/>
          <w:b/>
          <w:bCs/>
          <w:noProof/>
          <w:sz w:val="24"/>
        </w:rPr>
        <w:t>10,</w:t>
      </w:r>
      <w:r w:rsidRPr="009D14BF">
        <w:rPr>
          <w:rFonts w:ascii="Cambria" w:hAnsi="Cambria"/>
          <w:noProof/>
          <w:sz w:val="24"/>
        </w:rPr>
        <w:t xml:space="preserve"> Article 4 (2011).</w:t>
      </w:r>
    </w:p>
    <w:p w14:paraId="0897AAC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7.</w:t>
      </w:r>
      <w:r w:rsidRPr="009D14BF">
        <w:rPr>
          <w:rFonts w:ascii="Cambria" w:hAnsi="Cambria"/>
          <w:noProof/>
          <w:sz w:val="24"/>
        </w:rPr>
        <w:tab/>
        <w:t xml:space="preserve">An, P. </w:t>
      </w:r>
      <w:r w:rsidRPr="009D14BF">
        <w:rPr>
          <w:rFonts w:ascii="Cambria" w:hAnsi="Cambria"/>
          <w:i/>
          <w:iCs/>
          <w:noProof/>
          <w:sz w:val="24"/>
        </w:rPr>
        <w:t>et al.</w:t>
      </w:r>
      <w:r w:rsidRPr="009D14BF">
        <w:rPr>
          <w:rFonts w:ascii="Cambria" w:hAnsi="Cambria"/>
          <w:noProof/>
          <w:sz w:val="24"/>
        </w:rPr>
        <w:t xml:space="preserve"> The challenge of detecting epistasis (G x G interactions): Genetic Analysis Workshop 16.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3 Suppl 1,</w:t>
      </w:r>
      <w:r w:rsidRPr="009D14BF">
        <w:rPr>
          <w:rFonts w:ascii="Cambria" w:hAnsi="Cambria"/>
          <w:noProof/>
          <w:sz w:val="24"/>
        </w:rPr>
        <w:t xml:space="preserve"> S58–67 (2009).</w:t>
      </w:r>
    </w:p>
    <w:p w14:paraId="3D7FF4A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8.</w:t>
      </w:r>
      <w:r w:rsidRPr="009D14BF">
        <w:rPr>
          <w:rFonts w:ascii="Cambria" w:hAnsi="Cambria"/>
          <w:noProof/>
          <w:sz w:val="24"/>
        </w:rPr>
        <w:tab/>
        <w:t xml:space="preserve">Lippert, C. </w:t>
      </w:r>
      <w:r w:rsidRPr="009D14BF">
        <w:rPr>
          <w:rFonts w:ascii="Cambria" w:hAnsi="Cambria"/>
          <w:i/>
          <w:iCs/>
          <w:noProof/>
          <w:sz w:val="24"/>
        </w:rPr>
        <w:t>et al.</w:t>
      </w:r>
      <w:r w:rsidRPr="009D14BF">
        <w:rPr>
          <w:rFonts w:ascii="Cambria" w:hAnsi="Cambria"/>
          <w:noProof/>
          <w:sz w:val="24"/>
        </w:rPr>
        <w:t xml:space="preserve"> An exhaustive epistatic SNP association analysis on expanded Wellcome Trust data. </w:t>
      </w:r>
      <w:r w:rsidRPr="009D14BF">
        <w:rPr>
          <w:rFonts w:ascii="Cambria" w:hAnsi="Cambria"/>
          <w:i/>
          <w:iCs/>
          <w:noProof/>
          <w:sz w:val="24"/>
        </w:rPr>
        <w:t>Sci. Rep.</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1099 (2013).</w:t>
      </w:r>
    </w:p>
    <w:p w14:paraId="70D897E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9.</w:t>
      </w:r>
      <w:r w:rsidRPr="009D14BF">
        <w:rPr>
          <w:rFonts w:ascii="Cambria" w:hAnsi="Cambria"/>
          <w:noProof/>
          <w:sz w:val="24"/>
        </w:rPr>
        <w:tab/>
        <w:t xml:space="preserve">Subirana, I. </w:t>
      </w:r>
      <w:r w:rsidRPr="009D14BF">
        <w:rPr>
          <w:rFonts w:ascii="Cambria" w:hAnsi="Cambria"/>
          <w:i/>
          <w:iCs/>
          <w:noProof/>
          <w:sz w:val="24"/>
        </w:rPr>
        <w:t>et al.</w:t>
      </w:r>
      <w:r w:rsidRPr="009D14BF">
        <w:rPr>
          <w:rFonts w:ascii="Cambria" w:hAnsi="Cambria"/>
          <w:noProof/>
          <w:sz w:val="24"/>
        </w:rPr>
        <w:t xml:space="preserve"> Hypothesis-Based Analysis of Gene-Gene Interactions and Risk of Myocardial Infarction.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2012).</w:t>
      </w:r>
    </w:p>
    <w:p w14:paraId="4047994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0.</w:t>
      </w:r>
      <w:r w:rsidRPr="009D14BF">
        <w:rPr>
          <w:rFonts w:ascii="Cambria" w:hAnsi="Cambria"/>
          <w:noProof/>
          <w:sz w:val="24"/>
        </w:rPr>
        <w:tab/>
        <w:t xml:space="preserve">Bell, J. T. </w:t>
      </w:r>
      <w:r w:rsidRPr="009D14BF">
        <w:rPr>
          <w:rFonts w:ascii="Cambria" w:hAnsi="Cambria"/>
          <w:i/>
          <w:iCs/>
          <w:noProof/>
          <w:sz w:val="24"/>
        </w:rPr>
        <w:t>et al.</w:t>
      </w:r>
      <w:r w:rsidRPr="009D14BF">
        <w:rPr>
          <w:rFonts w:ascii="Cambria" w:hAnsi="Cambria"/>
          <w:noProof/>
          <w:sz w:val="24"/>
        </w:rPr>
        <w:t xml:space="preserve"> Genome-Wide Association Scan Allowing for Epistasis in Type 2 Diabetes.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0–19 (2011).</w:t>
      </w:r>
    </w:p>
    <w:p w14:paraId="15D14E3C"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1.</w:t>
      </w:r>
      <w:r w:rsidRPr="009D14BF">
        <w:rPr>
          <w:rFonts w:ascii="Cambria" w:hAnsi="Cambria"/>
          <w:noProof/>
          <w:sz w:val="24"/>
        </w:rPr>
        <w:tab/>
        <w:t xml:space="preserve">Wei, W. H. </w:t>
      </w:r>
      <w:r w:rsidRPr="009D14BF">
        <w:rPr>
          <w:rFonts w:ascii="Cambria" w:hAnsi="Cambria"/>
          <w:i/>
          <w:iCs/>
          <w:noProof/>
          <w:sz w:val="24"/>
        </w:rPr>
        <w:t>et al.</w:t>
      </w:r>
      <w:r w:rsidRPr="009D14BF">
        <w:rPr>
          <w:rFonts w:ascii="Cambria" w:hAnsi="Cambria"/>
          <w:noProof/>
          <w:sz w:val="24"/>
        </w:rPr>
        <w:t xml:space="preserve"> Genome-wide analysis of epistasis in body mass index using multiple human populations.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20,</w:t>
      </w:r>
      <w:r w:rsidRPr="009D14BF">
        <w:rPr>
          <w:rFonts w:ascii="Cambria" w:hAnsi="Cambria"/>
          <w:noProof/>
          <w:sz w:val="24"/>
        </w:rPr>
        <w:t xml:space="preserve"> 857–862 (2012).</w:t>
      </w:r>
    </w:p>
    <w:p w14:paraId="19B301C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2.</w:t>
      </w:r>
      <w:r w:rsidRPr="009D14BF">
        <w:rPr>
          <w:rFonts w:ascii="Cambria" w:hAnsi="Cambria"/>
          <w:noProof/>
          <w:sz w:val="24"/>
        </w:rPr>
        <w:tab/>
        <w:t xml:space="preserve">Wei, W. </w:t>
      </w:r>
      <w:r w:rsidRPr="009D14BF">
        <w:rPr>
          <w:rFonts w:ascii="Cambria" w:hAnsi="Cambria"/>
          <w:i/>
          <w:iCs/>
          <w:noProof/>
          <w:sz w:val="24"/>
        </w:rPr>
        <w:t>et al.</w:t>
      </w:r>
      <w:r w:rsidRPr="009D14BF">
        <w:rPr>
          <w:rFonts w:ascii="Cambria" w:hAnsi="Cambria"/>
          <w:noProof/>
          <w:sz w:val="24"/>
        </w:rPr>
        <w:t xml:space="preserve"> Characterisation of genome-wide association epistasis signals for serum uric acid in human population isolate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23836 (2011).</w:t>
      </w:r>
    </w:p>
    <w:p w14:paraId="0359038C"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3.</w:t>
      </w:r>
      <w:r w:rsidRPr="009D14BF">
        <w:rPr>
          <w:rFonts w:ascii="Cambria" w:hAnsi="Cambria"/>
          <w:noProof/>
          <w:sz w:val="24"/>
        </w:rPr>
        <w:tab/>
        <w:t xml:space="preserve">Schadt, E. </w:t>
      </w:r>
      <w:r w:rsidRPr="009D14BF">
        <w:rPr>
          <w:rFonts w:ascii="Cambria" w:hAnsi="Cambria"/>
          <w:i/>
          <w:iCs/>
          <w:noProof/>
          <w:sz w:val="24"/>
        </w:rPr>
        <w:t>et al.</w:t>
      </w:r>
      <w:r w:rsidRPr="009D14BF">
        <w:rPr>
          <w:rFonts w:ascii="Cambria" w:hAnsi="Cambria"/>
          <w:noProof/>
          <w:sz w:val="24"/>
        </w:rPr>
        <w:t xml:space="preserve"> Genetics of gene expression surveyed in maize, mouse and man.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422,</w:t>
      </w:r>
      <w:r w:rsidRPr="009D14BF">
        <w:rPr>
          <w:rFonts w:ascii="Cambria" w:hAnsi="Cambria"/>
          <w:noProof/>
          <w:sz w:val="24"/>
        </w:rPr>
        <w:t xml:space="preserve"> 297–302 (2003).</w:t>
      </w:r>
    </w:p>
    <w:p w14:paraId="08E9BED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4.</w:t>
      </w:r>
      <w:r w:rsidRPr="009D14BF">
        <w:rPr>
          <w:rFonts w:ascii="Cambria" w:hAnsi="Cambria"/>
          <w:noProof/>
          <w:sz w:val="24"/>
        </w:rPr>
        <w:tab/>
        <w:t xml:space="preserve">Powell, J. E. </w:t>
      </w:r>
      <w:r w:rsidRPr="009D14BF">
        <w:rPr>
          <w:rFonts w:ascii="Cambria" w:hAnsi="Cambria"/>
          <w:i/>
          <w:iCs/>
          <w:noProof/>
          <w:sz w:val="24"/>
        </w:rPr>
        <w:t>et al.</w:t>
      </w:r>
      <w:r w:rsidRPr="009D14BF">
        <w:rPr>
          <w:rFonts w:ascii="Cambria" w:hAnsi="Cambria"/>
          <w:noProof/>
          <w:sz w:val="24"/>
        </w:rPr>
        <w:t xml:space="preserve"> The Brisbane Systems Genetics Study: genetical genomics meets complex trait genetic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e35430 (2012).</w:t>
      </w:r>
    </w:p>
    <w:p w14:paraId="0A4A312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5.</w:t>
      </w:r>
      <w:r w:rsidRPr="009D14BF">
        <w:rPr>
          <w:rFonts w:ascii="Cambria" w:hAnsi="Cambria"/>
          <w:noProof/>
          <w:sz w:val="24"/>
        </w:rPr>
        <w:tab/>
        <w:t xml:space="preserve">Hemani, G. &amp; et al. Detection and replication of epistasis influencing transcription in humans. </w:t>
      </w:r>
      <w:r w:rsidRPr="009D14BF">
        <w:rPr>
          <w:rFonts w:ascii="Cambria" w:hAnsi="Cambria"/>
          <w:i/>
          <w:iCs/>
          <w:noProof/>
          <w:sz w:val="24"/>
        </w:rPr>
        <w:t>Nature</w:t>
      </w:r>
    </w:p>
    <w:p w14:paraId="5B4CFEE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6.</w:t>
      </w:r>
      <w:r w:rsidRPr="009D14BF">
        <w:rPr>
          <w:rFonts w:ascii="Cambria" w:hAnsi="Cambria"/>
          <w:noProof/>
          <w:sz w:val="24"/>
        </w:rPr>
        <w:tab/>
        <w:t xml:space="preserve">Combarros, O., Cortina-Borja, M., Smith, A. D. &amp; Lehmann, D. J. Epistasis in sporadic Alzheimer’s disease. </w:t>
      </w:r>
      <w:r w:rsidRPr="009D14BF">
        <w:rPr>
          <w:rFonts w:ascii="Cambria" w:hAnsi="Cambria"/>
          <w:i/>
          <w:iCs/>
          <w:noProof/>
          <w:sz w:val="24"/>
        </w:rPr>
        <w:t>Neurobiol. Aging</w:t>
      </w:r>
      <w:r w:rsidRPr="009D14BF">
        <w:rPr>
          <w:rFonts w:ascii="Cambria" w:hAnsi="Cambria"/>
          <w:noProof/>
          <w:sz w:val="24"/>
        </w:rPr>
        <w:t xml:space="preserve"> </w:t>
      </w:r>
      <w:r w:rsidRPr="009D14BF">
        <w:rPr>
          <w:rFonts w:ascii="Cambria" w:hAnsi="Cambria"/>
          <w:b/>
          <w:bCs/>
          <w:noProof/>
          <w:sz w:val="24"/>
        </w:rPr>
        <w:t>In Press, ,</w:t>
      </w:r>
    </w:p>
    <w:p w14:paraId="33DC04A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7.</w:t>
      </w:r>
      <w:r w:rsidRPr="009D14BF">
        <w:rPr>
          <w:rFonts w:ascii="Cambria" w:hAnsi="Cambria"/>
          <w:noProof/>
          <w:sz w:val="24"/>
        </w:rPr>
        <w:tab/>
        <w:t xml:space="preserve">Kolsch, H. </w:t>
      </w:r>
      <w:r w:rsidRPr="009D14BF">
        <w:rPr>
          <w:rFonts w:ascii="Cambria" w:hAnsi="Cambria"/>
          <w:i/>
          <w:iCs/>
          <w:noProof/>
          <w:sz w:val="24"/>
        </w:rPr>
        <w:t>et al.</w:t>
      </w:r>
      <w:r w:rsidRPr="009D14BF">
        <w:rPr>
          <w:rFonts w:ascii="Cambria" w:hAnsi="Cambria"/>
          <w:noProof/>
          <w:sz w:val="24"/>
        </w:rPr>
        <w:t xml:space="preserve"> Interaction of insulin and PPAR-alpha genes in Alzheimer’s disease: the Epistasis Project. </w:t>
      </w:r>
      <w:r w:rsidRPr="009D14BF">
        <w:rPr>
          <w:rFonts w:ascii="Cambria" w:hAnsi="Cambria"/>
          <w:i/>
          <w:iCs/>
          <w:noProof/>
          <w:sz w:val="24"/>
        </w:rPr>
        <w:t>J Neural Transm</w:t>
      </w:r>
      <w:r w:rsidRPr="009D14BF">
        <w:rPr>
          <w:rFonts w:ascii="Cambria" w:hAnsi="Cambria"/>
          <w:noProof/>
          <w:sz w:val="24"/>
        </w:rPr>
        <w:t xml:space="preserve"> </w:t>
      </w:r>
      <w:r w:rsidRPr="009D14BF">
        <w:rPr>
          <w:rFonts w:ascii="Cambria" w:hAnsi="Cambria"/>
          <w:b/>
          <w:bCs/>
          <w:noProof/>
          <w:sz w:val="24"/>
        </w:rPr>
        <w:t>119,</w:t>
      </w:r>
      <w:r w:rsidRPr="009D14BF">
        <w:rPr>
          <w:rFonts w:ascii="Cambria" w:hAnsi="Cambria"/>
          <w:noProof/>
          <w:sz w:val="24"/>
        </w:rPr>
        <w:t xml:space="preserve"> 473–479 (2012).</w:t>
      </w:r>
    </w:p>
    <w:p w14:paraId="1AAAD2C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8.</w:t>
      </w:r>
      <w:r w:rsidRPr="009D14BF">
        <w:rPr>
          <w:rFonts w:ascii="Cambria" w:hAnsi="Cambria"/>
          <w:noProof/>
          <w:sz w:val="24"/>
        </w:rPr>
        <w:tab/>
        <w:t xml:space="preserve">Bullock, J. M. </w:t>
      </w:r>
      <w:r w:rsidRPr="009D14BF">
        <w:rPr>
          <w:rFonts w:ascii="Cambria" w:hAnsi="Cambria"/>
          <w:i/>
          <w:iCs/>
          <w:noProof/>
          <w:sz w:val="24"/>
        </w:rPr>
        <w:t>et al.</w:t>
      </w:r>
      <w:r w:rsidRPr="009D14BF">
        <w:rPr>
          <w:rFonts w:ascii="Cambria" w:hAnsi="Cambria"/>
          <w:noProof/>
          <w:sz w:val="24"/>
        </w:rPr>
        <w:t xml:space="preserve"> Discovery by the Epistasis Project of an epistatic interaction between the GSTM3 gene and the HHEX/IDE/KIF11 locus in the risk of Alzheimer’s disease. </w:t>
      </w:r>
      <w:r w:rsidRPr="009D14BF">
        <w:rPr>
          <w:rFonts w:ascii="Cambria" w:hAnsi="Cambria"/>
          <w:i/>
          <w:iCs/>
          <w:noProof/>
          <w:sz w:val="24"/>
        </w:rPr>
        <w:t>Neurobiol Aging</w:t>
      </w:r>
      <w:r w:rsidRPr="009D14BF">
        <w:rPr>
          <w:rFonts w:ascii="Cambria" w:hAnsi="Cambria"/>
          <w:noProof/>
          <w:sz w:val="24"/>
        </w:rPr>
        <w:t xml:space="preserve"> </w:t>
      </w:r>
      <w:r w:rsidRPr="009D14BF">
        <w:rPr>
          <w:rFonts w:ascii="Cambria" w:hAnsi="Cambria"/>
          <w:b/>
          <w:bCs/>
          <w:noProof/>
          <w:sz w:val="24"/>
        </w:rPr>
        <w:t>34,</w:t>
      </w:r>
      <w:r w:rsidRPr="009D14BF">
        <w:rPr>
          <w:rFonts w:ascii="Cambria" w:hAnsi="Cambria"/>
          <w:noProof/>
          <w:sz w:val="24"/>
        </w:rPr>
        <w:t xml:space="preserve"> 1309 e1–7 (2013).</w:t>
      </w:r>
    </w:p>
    <w:p w14:paraId="266610C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9.</w:t>
      </w:r>
      <w:r w:rsidRPr="009D14BF">
        <w:rPr>
          <w:rFonts w:ascii="Cambria" w:hAnsi="Cambria"/>
          <w:noProof/>
          <w:sz w:val="24"/>
        </w:rPr>
        <w:tab/>
        <w:t xml:space="preserve">Combarros, O. </w:t>
      </w:r>
      <w:r w:rsidRPr="009D14BF">
        <w:rPr>
          <w:rFonts w:ascii="Cambria" w:hAnsi="Cambria"/>
          <w:i/>
          <w:iCs/>
          <w:noProof/>
          <w:sz w:val="24"/>
        </w:rPr>
        <w:t>et al.</w:t>
      </w:r>
      <w:r w:rsidRPr="009D14BF">
        <w:rPr>
          <w:rFonts w:ascii="Cambria" w:hAnsi="Cambria"/>
          <w:noProof/>
          <w:sz w:val="24"/>
        </w:rPr>
        <w:t xml:space="preserve"> The dopamine beta-hydroxylase -1021C/T polymorphism is associated with the risk of Alzheimer’s disease in the Epistasis Project. </w:t>
      </w:r>
      <w:r w:rsidRPr="009D14BF">
        <w:rPr>
          <w:rFonts w:ascii="Cambria" w:hAnsi="Cambria"/>
          <w:i/>
          <w:iCs/>
          <w:noProof/>
          <w:sz w:val="24"/>
        </w:rPr>
        <w:t>BMC Med Genet</w:t>
      </w:r>
      <w:r w:rsidRPr="009D14BF">
        <w:rPr>
          <w:rFonts w:ascii="Cambria" w:hAnsi="Cambria"/>
          <w:noProof/>
          <w:sz w:val="24"/>
        </w:rPr>
        <w:t xml:space="preserve"> </w:t>
      </w:r>
      <w:r w:rsidRPr="009D14BF">
        <w:rPr>
          <w:rFonts w:ascii="Cambria" w:hAnsi="Cambria"/>
          <w:b/>
          <w:bCs/>
          <w:noProof/>
          <w:sz w:val="24"/>
        </w:rPr>
        <w:t>11,</w:t>
      </w:r>
      <w:r w:rsidRPr="009D14BF">
        <w:rPr>
          <w:rFonts w:ascii="Cambria" w:hAnsi="Cambria"/>
          <w:noProof/>
          <w:sz w:val="24"/>
        </w:rPr>
        <w:t xml:space="preserve"> 162 (2010).</w:t>
      </w:r>
    </w:p>
    <w:p w14:paraId="349DE03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0.</w:t>
      </w:r>
      <w:r w:rsidRPr="009D14BF">
        <w:rPr>
          <w:rFonts w:ascii="Cambria" w:hAnsi="Cambria"/>
          <w:noProof/>
          <w:sz w:val="24"/>
        </w:rPr>
        <w:tab/>
        <w:t xml:space="preserve">Combarros, O. </w:t>
      </w:r>
      <w:r w:rsidRPr="009D14BF">
        <w:rPr>
          <w:rFonts w:ascii="Cambria" w:hAnsi="Cambria"/>
          <w:i/>
          <w:iCs/>
          <w:noProof/>
          <w:sz w:val="24"/>
        </w:rPr>
        <w:t>et al.</w:t>
      </w:r>
      <w:r w:rsidRPr="009D14BF">
        <w:rPr>
          <w:rFonts w:ascii="Cambria" w:hAnsi="Cambria"/>
          <w:noProof/>
          <w:sz w:val="24"/>
        </w:rPr>
        <w:t xml:space="preserve"> Replication by the Epistasis Project of the interaction between the genes for IL-6 and IL-10 in the risk of Alzheimer’s disease. </w:t>
      </w:r>
      <w:r w:rsidRPr="009D14BF">
        <w:rPr>
          <w:rFonts w:ascii="Cambria" w:hAnsi="Cambria"/>
          <w:i/>
          <w:iCs/>
          <w:noProof/>
          <w:sz w:val="24"/>
        </w:rPr>
        <w:t>J. Neuroinflammation</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22 (2009).</w:t>
      </w:r>
    </w:p>
    <w:p w14:paraId="27AF232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1.</w:t>
      </w:r>
      <w:r w:rsidRPr="009D14BF">
        <w:rPr>
          <w:rFonts w:ascii="Cambria" w:hAnsi="Cambria"/>
          <w:noProof/>
          <w:sz w:val="24"/>
        </w:rPr>
        <w:tab/>
        <w:t xml:space="preserve">Rhinn, H. </w:t>
      </w:r>
      <w:r w:rsidRPr="009D14BF">
        <w:rPr>
          <w:rFonts w:ascii="Cambria" w:hAnsi="Cambria"/>
          <w:i/>
          <w:iCs/>
          <w:noProof/>
          <w:sz w:val="24"/>
        </w:rPr>
        <w:t>et al.</w:t>
      </w:r>
      <w:r w:rsidRPr="009D14BF">
        <w:rPr>
          <w:rFonts w:ascii="Cambria" w:hAnsi="Cambria"/>
          <w:noProof/>
          <w:sz w:val="24"/>
        </w:rPr>
        <w:t xml:space="preserve"> Integrative genomics identifies APOE ε4 effectors in Alzheimer’s disease.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500,</w:t>
      </w:r>
      <w:r w:rsidRPr="009D14BF">
        <w:rPr>
          <w:rFonts w:ascii="Cambria" w:hAnsi="Cambria"/>
          <w:noProof/>
          <w:sz w:val="24"/>
        </w:rPr>
        <w:t xml:space="preserve"> 45–50 (2013).</w:t>
      </w:r>
    </w:p>
    <w:p w14:paraId="04E4571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2.</w:t>
      </w:r>
      <w:r w:rsidRPr="009D14BF">
        <w:rPr>
          <w:rFonts w:ascii="Cambria" w:hAnsi="Cambria"/>
          <w:noProof/>
          <w:sz w:val="24"/>
        </w:rPr>
        <w:tab/>
        <w:t xml:space="preserve">Gregersen, J. W. </w:t>
      </w:r>
      <w:r w:rsidRPr="009D14BF">
        <w:rPr>
          <w:rFonts w:ascii="Cambria" w:hAnsi="Cambria"/>
          <w:i/>
          <w:iCs/>
          <w:noProof/>
          <w:sz w:val="24"/>
        </w:rPr>
        <w:t>et al.</w:t>
      </w:r>
      <w:r w:rsidRPr="009D14BF">
        <w:rPr>
          <w:rFonts w:ascii="Cambria" w:hAnsi="Cambria"/>
          <w:noProof/>
          <w:sz w:val="24"/>
        </w:rPr>
        <w:t xml:space="preserve"> Functional epistasis on a common MHC haplotype associated with multiple sclerosis.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443,</w:t>
      </w:r>
      <w:r w:rsidRPr="009D14BF">
        <w:rPr>
          <w:rFonts w:ascii="Cambria" w:hAnsi="Cambria"/>
          <w:noProof/>
          <w:sz w:val="24"/>
        </w:rPr>
        <w:t xml:space="preserve"> 574–577 (2006).</w:t>
      </w:r>
    </w:p>
    <w:p w14:paraId="46EE424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3.</w:t>
      </w:r>
      <w:r w:rsidRPr="009D14BF">
        <w:rPr>
          <w:rFonts w:ascii="Cambria" w:hAnsi="Cambria"/>
          <w:noProof/>
          <w:sz w:val="24"/>
        </w:rPr>
        <w:tab/>
        <w:t xml:space="preserve">Lincoln, M. R. </w:t>
      </w:r>
      <w:r w:rsidRPr="009D14BF">
        <w:rPr>
          <w:rFonts w:ascii="Cambria" w:hAnsi="Cambria"/>
          <w:i/>
          <w:iCs/>
          <w:noProof/>
          <w:sz w:val="24"/>
        </w:rPr>
        <w:t>et al.</w:t>
      </w:r>
      <w:r w:rsidRPr="009D14BF">
        <w:rPr>
          <w:rFonts w:ascii="Cambria" w:hAnsi="Cambria"/>
          <w:noProof/>
          <w:sz w:val="24"/>
        </w:rPr>
        <w:t xml:space="preserve"> Epistasis among HLA-DRB1, HLA-DQA1, and HLA-DQB1 loci determines multiple sclerosis susceptibility. </w:t>
      </w:r>
      <w:r w:rsidRPr="009D14BF">
        <w:rPr>
          <w:rFonts w:ascii="Cambria" w:hAnsi="Cambria"/>
          <w:i/>
          <w:iCs/>
          <w:noProof/>
          <w:sz w:val="24"/>
        </w:rPr>
        <w:t>Proc. Natl. Acad. Sci.</w:t>
      </w:r>
      <w:r w:rsidRPr="009D14BF">
        <w:rPr>
          <w:rFonts w:ascii="Cambria" w:hAnsi="Cambria"/>
          <w:noProof/>
          <w:sz w:val="24"/>
        </w:rPr>
        <w:t xml:space="preserve"> </w:t>
      </w:r>
      <w:r w:rsidRPr="009D14BF">
        <w:rPr>
          <w:rFonts w:ascii="Cambria" w:hAnsi="Cambria"/>
          <w:b/>
          <w:bCs/>
          <w:noProof/>
          <w:sz w:val="24"/>
        </w:rPr>
        <w:t>106,</w:t>
      </w:r>
      <w:r w:rsidRPr="009D14BF">
        <w:rPr>
          <w:rFonts w:ascii="Cambria" w:hAnsi="Cambria"/>
          <w:noProof/>
          <w:sz w:val="24"/>
        </w:rPr>
        <w:t xml:space="preserve"> 7542–7547 (2009).</w:t>
      </w:r>
    </w:p>
    <w:p w14:paraId="3D729D9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4.</w:t>
      </w:r>
      <w:r w:rsidRPr="009D14BF">
        <w:rPr>
          <w:rFonts w:ascii="Cambria" w:hAnsi="Cambria"/>
          <w:noProof/>
          <w:sz w:val="24"/>
        </w:rPr>
        <w:tab/>
        <w:t xml:space="preserve">Dempster, E. R. &amp; Lerner, I. M. Heritability of Threshold Characters. </w:t>
      </w:r>
      <w:r w:rsidRPr="009D14BF">
        <w:rPr>
          <w:rFonts w:ascii="Cambria" w:hAnsi="Cambria"/>
          <w:i/>
          <w:iCs/>
          <w:noProof/>
          <w:sz w:val="24"/>
        </w:rPr>
        <w:t>Genetics</w:t>
      </w:r>
      <w:r w:rsidRPr="009D14BF">
        <w:rPr>
          <w:rFonts w:ascii="Cambria" w:hAnsi="Cambria"/>
          <w:noProof/>
          <w:sz w:val="24"/>
        </w:rPr>
        <w:t xml:space="preserve"> </w:t>
      </w:r>
      <w:r w:rsidRPr="009D14BF">
        <w:rPr>
          <w:rFonts w:ascii="Cambria" w:hAnsi="Cambria"/>
          <w:b/>
          <w:bCs/>
          <w:noProof/>
          <w:sz w:val="24"/>
        </w:rPr>
        <w:t>35,</w:t>
      </w:r>
      <w:r w:rsidRPr="009D14BF">
        <w:rPr>
          <w:rFonts w:ascii="Cambria" w:hAnsi="Cambria"/>
          <w:noProof/>
          <w:sz w:val="24"/>
        </w:rPr>
        <w:t xml:space="preserve"> 212–36 (1950).</w:t>
      </w:r>
    </w:p>
    <w:p w14:paraId="7113F82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5.</w:t>
      </w:r>
      <w:r w:rsidRPr="009D14BF">
        <w:rPr>
          <w:rFonts w:ascii="Cambria" w:hAnsi="Cambria"/>
          <w:noProof/>
          <w:sz w:val="24"/>
        </w:rPr>
        <w:tab/>
        <w:t xml:space="preserve">Verhoeven, K. J. F., Casella, G. &amp; McIntyre, L. M. Epistasis: obstacle or advantage for mapping complex trait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5,</w:t>
      </w:r>
      <w:r w:rsidRPr="009D14BF">
        <w:rPr>
          <w:rFonts w:ascii="Cambria" w:hAnsi="Cambria"/>
          <w:noProof/>
          <w:sz w:val="24"/>
        </w:rPr>
        <w:t xml:space="preserve"> e12264 (2010).</w:t>
      </w:r>
    </w:p>
    <w:p w14:paraId="2624C62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6.</w:t>
      </w:r>
      <w:r w:rsidRPr="009D14BF">
        <w:rPr>
          <w:rFonts w:ascii="Cambria" w:hAnsi="Cambria"/>
          <w:noProof/>
          <w:sz w:val="24"/>
        </w:rPr>
        <w:tab/>
        <w:t xml:space="preserve">Hemani, G., Knott, S. &amp; Haley, C. An Evolutionary Perspective on Epistasis and the Missing Heritability.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e1003295 (2013).</w:t>
      </w:r>
    </w:p>
    <w:p w14:paraId="6BD22D3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7.</w:t>
      </w:r>
      <w:r w:rsidRPr="009D14BF">
        <w:rPr>
          <w:rFonts w:ascii="Cambria" w:hAnsi="Cambria"/>
          <w:noProof/>
          <w:sz w:val="24"/>
        </w:rPr>
        <w:tab/>
        <w:t xml:space="preserve">Hill, W. G., Goddard, M. E. &amp; Visscher, P. M. Data and Theory Point to Mainly Additive Genetic Variance for Complex Trait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2008).</w:t>
      </w:r>
    </w:p>
    <w:p w14:paraId="791D848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8.</w:t>
      </w:r>
      <w:r w:rsidRPr="009D14BF">
        <w:rPr>
          <w:rFonts w:ascii="Cambria" w:hAnsi="Cambria"/>
          <w:noProof/>
          <w:sz w:val="24"/>
        </w:rPr>
        <w:tab/>
        <w:t xml:space="preserve">Gjuvsland, a B., Vik, J. O., Woolliams, J. a &amp; Omholt, S. W. Order-preserving principles underlying genotype-phenotype maps ensure high additive proportions of genetic variance. </w:t>
      </w:r>
      <w:r w:rsidRPr="009D14BF">
        <w:rPr>
          <w:rFonts w:ascii="Cambria" w:hAnsi="Cambria"/>
          <w:i/>
          <w:iCs/>
          <w:noProof/>
          <w:sz w:val="24"/>
        </w:rPr>
        <w:t>J. Evol. Biol.</w:t>
      </w:r>
      <w:r w:rsidRPr="009D14BF">
        <w:rPr>
          <w:rFonts w:ascii="Cambria" w:hAnsi="Cambria"/>
          <w:noProof/>
          <w:sz w:val="24"/>
        </w:rPr>
        <w:t xml:space="preserve"> </w:t>
      </w:r>
      <w:r w:rsidRPr="009D14BF">
        <w:rPr>
          <w:rFonts w:ascii="Cambria" w:hAnsi="Cambria"/>
          <w:b/>
          <w:bCs/>
          <w:noProof/>
          <w:sz w:val="24"/>
        </w:rPr>
        <w:t>24,</w:t>
      </w:r>
      <w:r w:rsidRPr="009D14BF">
        <w:rPr>
          <w:rFonts w:ascii="Cambria" w:hAnsi="Cambria"/>
          <w:noProof/>
          <w:sz w:val="24"/>
        </w:rPr>
        <w:t xml:space="preserve"> 2269–79 (2011).</w:t>
      </w:r>
    </w:p>
    <w:p w14:paraId="7C71F81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9.</w:t>
      </w:r>
      <w:r w:rsidRPr="009D14BF">
        <w:rPr>
          <w:rFonts w:ascii="Cambria" w:hAnsi="Cambria"/>
          <w:noProof/>
          <w:sz w:val="24"/>
        </w:rPr>
        <w:tab/>
        <w:t xml:space="preserve">Falconer, D. S. &amp; Mackay, T. F. C. </w:t>
      </w:r>
      <w:r w:rsidRPr="009D14BF">
        <w:rPr>
          <w:rFonts w:ascii="Cambria" w:hAnsi="Cambria"/>
          <w:i/>
          <w:iCs/>
          <w:noProof/>
          <w:sz w:val="24"/>
        </w:rPr>
        <w:t>Introduction to quantitative genetics</w:t>
      </w:r>
      <w:r w:rsidRPr="009D14BF">
        <w:rPr>
          <w:rFonts w:ascii="Cambria" w:hAnsi="Cambria"/>
          <w:noProof/>
          <w:sz w:val="24"/>
        </w:rPr>
        <w:t>. (Longman, 1996).</w:t>
      </w:r>
    </w:p>
    <w:p w14:paraId="3B47B4D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0.</w:t>
      </w:r>
      <w:r w:rsidRPr="009D14BF">
        <w:rPr>
          <w:rFonts w:ascii="Cambria" w:hAnsi="Cambria"/>
          <w:noProof/>
          <w:sz w:val="24"/>
        </w:rPr>
        <w:tab/>
        <w:t xml:space="preserve">Stringer, S., Derks, E., Kahn, R., Hill, W. &amp; Wray, N. Assumptions and Properties of Limiting Pathway Models for Analysis of Epistasis in Complex Trait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1–9 (2013).</w:t>
      </w:r>
    </w:p>
    <w:p w14:paraId="48F098C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1.</w:t>
      </w:r>
      <w:r w:rsidRPr="009D14BF">
        <w:rPr>
          <w:rFonts w:ascii="Cambria" w:hAnsi="Cambria"/>
          <w:noProof/>
          <w:sz w:val="24"/>
        </w:rPr>
        <w:tab/>
        <w:t xml:space="preserve">Evans, D. M., Gillespie, N. a &amp; Martin, N. G. Biometrical genetics. </w:t>
      </w:r>
      <w:r w:rsidRPr="009D14BF">
        <w:rPr>
          <w:rFonts w:ascii="Cambria" w:hAnsi="Cambria"/>
          <w:i/>
          <w:iCs/>
          <w:noProof/>
          <w:sz w:val="24"/>
        </w:rPr>
        <w:t>Biol. Psychol.</w:t>
      </w:r>
      <w:r w:rsidRPr="009D14BF">
        <w:rPr>
          <w:rFonts w:ascii="Cambria" w:hAnsi="Cambria"/>
          <w:noProof/>
          <w:sz w:val="24"/>
        </w:rPr>
        <w:t xml:space="preserve"> </w:t>
      </w:r>
      <w:r w:rsidRPr="009D14BF">
        <w:rPr>
          <w:rFonts w:ascii="Cambria" w:hAnsi="Cambria"/>
          <w:b/>
          <w:bCs/>
          <w:noProof/>
          <w:sz w:val="24"/>
        </w:rPr>
        <w:t>61,</w:t>
      </w:r>
      <w:r w:rsidRPr="009D14BF">
        <w:rPr>
          <w:rFonts w:ascii="Cambria" w:hAnsi="Cambria"/>
          <w:noProof/>
          <w:sz w:val="24"/>
        </w:rPr>
        <w:t xml:space="preserve"> 33–51 (2002).</w:t>
      </w:r>
    </w:p>
    <w:p w14:paraId="5121145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2.</w:t>
      </w:r>
      <w:r w:rsidRPr="009D14BF">
        <w:rPr>
          <w:rFonts w:ascii="Cambria" w:hAnsi="Cambria"/>
          <w:noProof/>
          <w:sz w:val="24"/>
        </w:rPr>
        <w:tab/>
        <w:t xml:space="preserve">Silventoinen, K. </w:t>
      </w:r>
      <w:r w:rsidRPr="009D14BF">
        <w:rPr>
          <w:rFonts w:ascii="Cambria" w:hAnsi="Cambria"/>
          <w:i/>
          <w:iCs/>
          <w:noProof/>
          <w:sz w:val="24"/>
        </w:rPr>
        <w:t>et al.</w:t>
      </w:r>
      <w:r w:rsidRPr="009D14BF">
        <w:rPr>
          <w:rFonts w:ascii="Cambria" w:hAnsi="Cambria"/>
          <w:noProof/>
          <w:sz w:val="24"/>
        </w:rPr>
        <w:t xml:space="preserve"> Heritability of adult body height: a comparative study of twin cohorts in eight countries. </w:t>
      </w:r>
      <w:r w:rsidRPr="009D14BF">
        <w:rPr>
          <w:rFonts w:ascii="Cambria" w:hAnsi="Cambria"/>
          <w:i/>
          <w:iCs/>
          <w:noProof/>
          <w:sz w:val="24"/>
        </w:rPr>
        <w:t>Twin Res.</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399–408 (2003).</w:t>
      </w:r>
    </w:p>
    <w:p w14:paraId="7D16C4A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3.</w:t>
      </w:r>
      <w:r w:rsidRPr="009D14BF">
        <w:rPr>
          <w:rFonts w:ascii="Cambria" w:hAnsi="Cambria"/>
          <w:noProof/>
          <w:sz w:val="24"/>
        </w:rPr>
        <w:tab/>
        <w:t xml:space="preserve">Elks, C. E. </w:t>
      </w:r>
      <w:r w:rsidRPr="009D14BF">
        <w:rPr>
          <w:rFonts w:ascii="Cambria" w:hAnsi="Cambria"/>
          <w:i/>
          <w:iCs/>
          <w:noProof/>
          <w:sz w:val="24"/>
        </w:rPr>
        <w:t>et al.</w:t>
      </w:r>
      <w:r w:rsidRPr="009D14BF">
        <w:rPr>
          <w:rFonts w:ascii="Cambria" w:hAnsi="Cambria"/>
          <w:noProof/>
          <w:sz w:val="24"/>
        </w:rPr>
        <w:t xml:space="preserve"> Variability in the heritability of body mass index: a systematic review and meta-regression. </w:t>
      </w:r>
      <w:r w:rsidRPr="009D14BF">
        <w:rPr>
          <w:rFonts w:ascii="Cambria" w:hAnsi="Cambria"/>
          <w:i/>
          <w:iCs/>
          <w:noProof/>
          <w:sz w:val="24"/>
        </w:rPr>
        <w:t>Front. Endocrinol. (Lausanne).</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29 (2012).</w:t>
      </w:r>
    </w:p>
    <w:p w14:paraId="6D82C2C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4.</w:t>
      </w:r>
      <w:r w:rsidRPr="009D14BF">
        <w:rPr>
          <w:rFonts w:ascii="Cambria" w:hAnsi="Cambria"/>
          <w:noProof/>
          <w:sz w:val="24"/>
        </w:rPr>
        <w:tab/>
        <w:t xml:space="preserve">Greene, C. S., Penrod, N. M., Williams, S. M. &amp; Moore, J. H. Failure to Replicate a Genetic Association May Provide Important Clues About Genetic Architecture.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e5639 (2009).</w:t>
      </w:r>
    </w:p>
    <w:p w14:paraId="4C767DF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5.</w:t>
      </w:r>
      <w:r w:rsidRPr="009D14BF">
        <w:rPr>
          <w:rFonts w:ascii="Cambria" w:hAnsi="Cambria"/>
          <w:noProof/>
          <w:sz w:val="24"/>
        </w:rPr>
        <w:tab/>
        <w:t xml:space="preserve">Castillejo-López, C. </w:t>
      </w:r>
      <w:r w:rsidRPr="009D14BF">
        <w:rPr>
          <w:rFonts w:ascii="Cambria" w:hAnsi="Cambria"/>
          <w:i/>
          <w:iCs/>
          <w:noProof/>
          <w:sz w:val="24"/>
        </w:rPr>
        <w:t>et al.</w:t>
      </w:r>
      <w:r w:rsidRPr="009D14BF">
        <w:rPr>
          <w:rFonts w:ascii="Cambria" w:hAnsi="Cambria"/>
          <w:noProof/>
          <w:sz w:val="24"/>
        </w:rPr>
        <w:t xml:space="preserve"> Genetic and physical interaction of the B-cell systemic lupus erythematosus-associated genes BANK1 and BLK. </w:t>
      </w:r>
      <w:r w:rsidRPr="009D14BF">
        <w:rPr>
          <w:rFonts w:ascii="Cambria" w:hAnsi="Cambria"/>
          <w:i/>
          <w:iCs/>
          <w:noProof/>
          <w:sz w:val="24"/>
        </w:rPr>
        <w:t>Ann. Rheum. Dis.</w:t>
      </w:r>
      <w:r w:rsidRPr="009D14BF">
        <w:rPr>
          <w:rFonts w:ascii="Cambria" w:hAnsi="Cambria"/>
          <w:noProof/>
          <w:sz w:val="24"/>
        </w:rPr>
        <w:t xml:space="preserve"> </w:t>
      </w:r>
      <w:r w:rsidRPr="009D14BF">
        <w:rPr>
          <w:rFonts w:ascii="Cambria" w:hAnsi="Cambria"/>
          <w:b/>
          <w:bCs/>
          <w:noProof/>
          <w:sz w:val="24"/>
        </w:rPr>
        <w:t>71,</w:t>
      </w:r>
      <w:r w:rsidRPr="009D14BF">
        <w:rPr>
          <w:rFonts w:ascii="Cambria" w:hAnsi="Cambria"/>
          <w:noProof/>
          <w:sz w:val="24"/>
        </w:rPr>
        <w:t xml:space="preserve"> 136–42 (2012).</w:t>
      </w:r>
    </w:p>
    <w:p w14:paraId="78CC5A4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6.</w:t>
      </w:r>
      <w:r w:rsidRPr="009D14BF">
        <w:rPr>
          <w:rFonts w:ascii="Cambria" w:hAnsi="Cambria"/>
          <w:noProof/>
          <w:sz w:val="24"/>
        </w:rPr>
        <w:tab/>
        <w:t>Gottesman, I. I., Ph, D. &amp; Gould, T. D. Reviews and Overviews The Endophenotype Concept in Psychiatry : Etymology and Strategic Intentions. 636–645 (2003).</w:t>
      </w:r>
    </w:p>
    <w:p w14:paraId="52B144C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7.</w:t>
      </w:r>
      <w:r w:rsidRPr="009D14BF">
        <w:rPr>
          <w:rFonts w:ascii="Cambria" w:hAnsi="Cambria"/>
          <w:noProof/>
          <w:sz w:val="24"/>
        </w:rPr>
        <w:tab/>
        <w:t xml:space="preserve">Keightley, P. D. Models of quantitative variation of flux in metabolic pathways. </w:t>
      </w:r>
      <w:r w:rsidRPr="009D14BF">
        <w:rPr>
          <w:rFonts w:ascii="Cambria" w:hAnsi="Cambria"/>
          <w:i/>
          <w:iCs/>
          <w:noProof/>
          <w:sz w:val="24"/>
        </w:rPr>
        <w:t>Genetics</w:t>
      </w:r>
      <w:r w:rsidRPr="009D14BF">
        <w:rPr>
          <w:rFonts w:ascii="Cambria" w:hAnsi="Cambria"/>
          <w:noProof/>
          <w:sz w:val="24"/>
        </w:rPr>
        <w:t xml:space="preserve"> </w:t>
      </w:r>
      <w:r w:rsidRPr="009D14BF">
        <w:rPr>
          <w:rFonts w:ascii="Cambria" w:hAnsi="Cambria"/>
          <w:b/>
          <w:bCs/>
          <w:noProof/>
          <w:sz w:val="24"/>
        </w:rPr>
        <w:t>121,</w:t>
      </w:r>
      <w:r w:rsidRPr="009D14BF">
        <w:rPr>
          <w:rFonts w:ascii="Cambria" w:hAnsi="Cambria"/>
          <w:noProof/>
          <w:sz w:val="24"/>
        </w:rPr>
        <w:t xml:space="preserve"> 869–76 (1989).</w:t>
      </w:r>
    </w:p>
    <w:p w14:paraId="75A8ED4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8.</w:t>
      </w:r>
      <w:r w:rsidRPr="009D14BF">
        <w:rPr>
          <w:rFonts w:ascii="Cambria" w:hAnsi="Cambria"/>
          <w:noProof/>
          <w:sz w:val="24"/>
        </w:rPr>
        <w:tab/>
        <w:t xml:space="preserve">Gjuvsland, A. B., Hayes, B. J., Omholt, S. W. &amp; Carlborg, O. Statistical epistasis is a generic feature of gene regulatory networks. </w:t>
      </w:r>
      <w:r w:rsidRPr="009D14BF">
        <w:rPr>
          <w:rFonts w:ascii="Cambria" w:hAnsi="Cambria"/>
          <w:i/>
          <w:iCs/>
          <w:noProof/>
          <w:sz w:val="24"/>
        </w:rPr>
        <w:t>Genetics</w:t>
      </w:r>
      <w:r w:rsidRPr="009D14BF">
        <w:rPr>
          <w:rFonts w:ascii="Cambria" w:hAnsi="Cambria"/>
          <w:noProof/>
          <w:sz w:val="24"/>
        </w:rPr>
        <w:t xml:space="preserve"> </w:t>
      </w:r>
      <w:r w:rsidRPr="009D14BF">
        <w:rPr>
          <w:rFonts w:ascii="Cambria" w:hAnsi="Cambria"/>
          <w:b/>
          <w:bCs/>
          <w:noProof/>
          <w:sz w:val="24"/>
        </w:rPr>
        <w:t>175,</w:t>
      </w:r>
      <w:r w:rsidRPr="009D14BF">
        <w:rPr>
          <w:rFonts w:ascii="Cambria" w:hAnsi="Cambria"/>
          <w:noProof/>
          <w:sz w:val="24"/>
        </w:rPr>
        <w:t xml:space="preserve"> 411–20 (2007).</w:t>
      </w:r>
    </w:p>
    <w:p w14:paraId="6CA4565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9.</w:t>
      </w:r>
      <w:r w:rsidRPr="009D14BF">
        <w:rPr>
          <w:rFonts w:ascii="Cambria" w:hAnsi="Cambria"/>
          <w:noProof/>
          <w:sz w:val="24"/>
        </w:rPr>
        <w:tab/>
        <w:t xml:space="preserve">Zuk, O., Hechter, E., Sunyaev, S. R. &amp; Lander, E. S. The mystery of missing heritability: Genetic interactions create phantom heritability. </w:t>
      </w:r>
      <w:r w:rsidRPr="009D14BF">
        <w:rPr>
          <w:rFonts w:ascii="Cambria" w:hAnsi="Cambria"/>
          <w:i/>
          <w:iCs/>
          <w:noProof/>
          <w:sz w:val="24"/>
        </w:rPr>
        <w:t>Proc. Natl. Acad. Sci.</w:t>
      </w:r>
      <w:r w:rsidRPr="009D14BF">
        <w:rPr>
          <w:rFonts w:ascii="Cambria" w:hAnsi="Cambria"/>
          <w:noProof/>
          <w:sz w:val="24"/>
        </w:rPr>
        <w:t xml:space="preserve"> (2012). doi:10.1073/pnas.1119675109</w:t>
      </w:r>
    </w:p>
    <w:p w14:paraId="77926BB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0.</w:t>
      </w:r>
      <w:r w:rsidRPr="009D14BF">
        <w:rPr>
          <w:rFonts w:ascii="Cambria" w:hAnsi="Cambria"/>
          <w:noProof/>
          <w:sz w:val="24"/>
        </w:rPr>
        <w:tab/>
        <w:t xml:space="preserve">Houle, D., Govindaraju, D. R. &amp; Omholt, S. Phenomics: the next challenge.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11,</w:t>
      </w:r>
      <w:r w:rsidRPr="009D14BF">
        <w:rPr>
          <w:rFonts w:ascii="Cambria" w:hAnsi="Cambria"/>
          <w:noProof/>
          <w:sz w:val="24"/>
        </w:rPr>
        <w:t xml:space="preserve"> 855–866 (2010).</w:t>
      </w:r>
    </w:p>
    <w:p w14:paraId="473BAA1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1.</w:t>
      </w:r>
      <w:r w:rsidRPr="009D14BF">
        <w:rPr>
          <w:rFonts w:ascii="Cambria" w:hAnsi="Cambria"/>
          <w:noProof/>
          <w:sz w:val="24"/>
        </w:rPr>
        <w:tab/>
        <w:t xml:space="preserve">Hill, L. D. </w:t>
      </w:r>
      <w:r w:rsidRPr="009D14BF">
        <w:rPr>
          <w:rFonts w:ascii="Cambria" w:hAnsi="Cambria"/>
          <w:i/>
          <w:iCs/>
          <w:noProof/>
          <w:sz w:val="24"/>
        </w:rPr>
        <w:t>et al.</w:t>
      </w:r>
      <w:r w:rsidRPr="009D14BF">
        <w:rPr>
          <w:rFonts w:ascii="Cambria" w:hAnsi="Cambria"/>
          <w:noProof/>
          <w:sz w:val="24"/>
        </w:rPr>
        <w:t xml:space="preserve"> Epistasis between COMT and MTHFR in maternal-fetal dyads increases risk for preeclampsia.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16681 (2011).</w:t>
      </w:r>
    </w:p>
    <w:p w14:paraId="56F9275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2.</w:t>
      </w:r>
      <w:r w:rsidRPr="009D14BF">
        <w:rPr>
          <w:rFonts w:ascii="Cambria" w:hAnsi="Cambria"/>
          <w:noProof/>
          <w:sz w:val="24"/>
        </w:rPr>
        <w:tab/>
        <w:t xml:space="preserve">Génin, E. </w:t>
      </w:r>
      <w:r w:rsidRPr="009D14BF">
        <w:rPr>
          <w:rFonts w:ascii="Cambria" w:hAnsi="Cambria"/>
          <w:i/>
          <w:iCs/>
          <w:noProof/>
          <w:sz w:val="24"/>
        </w:rPr>
        <w:t>et al.</w:t>
      </w:r>
      <w:r w:rsidRPr="009D14BF">
        <w:rPr>
          <w:rFonts w:ascii="Cambria" w:hAnsi="Cambria"/>
          <w:noProof/>
          <w:sz w:val="24"/>
        </w:rPr>
        <w:t xml:space="preserve"> Epistatic interaction between BANK1 and BLK in rheumatoid arthritis: results from a large trans-ethnic meta-analysi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61044 (2013).</w:t>
      </w:r>
    </w:p>
    <w:p w14:paraId="2F683A6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3.</w:t>
      </w:r>
      <w:r w:rsidRPr="009D14BF">
        <w:rPr>
          <w:rFonts w:ascii="Cambria" w:hAnsi="Cambria"/>
          <w:noProof/>
          <w:sz w:val="24"/>
        </w:rPr>
        <w:tab/>
        <w:t xml:space="preserve">Fisher, R. The correlation between relatives on the supposition of Mendelian inheritance. </w:t>
      </w:r>
      <w:r w:rsidRPr="009D14BF">
        <w:rPr>
          <w:rFonts w:ascii="Cambria" w:hAnsi="Cambria"/>
          <w:i/>
          <w:iCs/>
          <w:noProof/>
          <w:sz w:val="24"/>
        </w:rPr>
        <w:t>Trans. R. Soc. Edinburgh</w:t>
      </w:r>
      <w:r w:rsidRPr="009D14BF">
        <w:rPr>
          <w:rFonts w:ascii="Cambria" w:hAnsi="Cambria"/>
          <w:noProof/>
          <w:sz w:val="24"/>
        </w:rPr>
        <w:t xml:space="preserve"> </w:t>
      </w:r>
      <w:r w:rsidRPr="009D14BF">
        <w:rPr>
          <w:rFonts w:ascii="Cambria" w:hAnsi="Cambria"/>
          <w:b/>
          <w:bCs/>
          <w:noProof/>
          <w:sz w:val="24"/>
        </w:rPr>
        <w:t>52,</w:t>
      </w:r>
      <w:r w:rsidRPr="009D14BF">
        <w:rPr>
          <w:rFonts w:ascii="Cambria" w:hAnsi="Cambria"/>
          <w:noProof/>
          <w:sz w:val="24"/>
        </w:rPr>
        <w:t xml:space="preserve"> 399–433 (1918).</w:t>
      </w:r>
    </w:p>
    <w:p w14:paraId="4C94976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4.</w:t>
      </w:r>
      <w:r w:rsidRPr="009D14BF">
        <w:rPr>
          <w:rFonts w:ascii="Cambria" w:hAnsi="Cambria"/>
          <w:noProof/>
          <w:sz w:val="24"/>
        </w:rPr>
        <w:tab/>
        <w:t xml:space="preserve">Hill, W. G. Rates of change in quantitative traits from fixation of new mutations. </w:t>
      </w:r>
      <w:r w:rsidRPr="009D14BF">
        <w:rPr>
          <w:rFonts w:ascii="Cambria" w:hAnsi="Cambria"/>
          <w:i/>
          <w:iCs/>
          <w:noProof/>
          <w:sz w:val="24"/>
        </w:rPr>
        <w:t>Proc. Natl. Acad. Sci. U. S. A.</w:t>
      </w:r>
      <w:r w:rsidRPr="009D14BF">
        <w:rPr>
          <w:rFonts w:ascii="Cambria" w:hAnsi="Cambria"/>
          <w:noProof/>
          <w:sz w:val="24"/>
        </w:rPr>
        <w:t xml:space="preserve"> </w:t>
      </w:r>
      <w:r w:rsidRPr="009D14BF">
        <w:rPr>
          <w:rFonts w:ascii="Cambria" w:hAnsi="Cambria"/>
          <w:b/>
          <w:bCs/>
          <w:noProof/>
          <w:sz w:val="24"/>
        </w:rPr>
        <w:t>79,</w:t>
      </w:r>
      <w:r w:rsidRPr="009D14BF">
        <w:rPr>
          <w:rFonts w:ascii="Cambria" w:hAnsi="Cambria"/>
          <w:noProof/>
          <w:sz w:val="24"/>
        </w:rPr>
        <w:t xml:space="preserve"> 142 (1982).</w:t>
      </w:r>
    </w:p>
    <w:p w14:paraId="7B80D6B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5.</w:t>
      </w:r>
      <w:r w:rsidRPr="009D14BF">
        <w:rPr>
          <w:rFonts w:ascii="Cambria" w:hAnsi="Cambria"/>
          <w:noProof/>
          <w:sz w:val="24"/>
        </w:rPr>
        <w:tab/>
        <w:t xml:space="preserve">Eyre-Walker, A. Genetic architecture of a complex trait and its implications for fitness and genome-wide association studies. </w:t>
      </w:r>
      <w:r w:rsidRPr="009D14BF">
        <w:rPr>
          <w:rFonts w:ascii="Cambria" w:hAnsi="Cambria"/>
          <w:i/>
          <w:iCs/>
          <w:noProof/>
          <w:sz w:val="24"/>
        </w:rPr>
        <w:t>Proc. Natl. Acad. Sci. U. S. A.</w:t>
      </w:r>
      <w:r w:rsidRPr="009D14BF">
        <w:rPr>
          <w:rFonts w:ascii="Cambria" w:hAnsi="Cambria"/>
          <w:noProof/>
          <w:sz w:val="24"/>
        </w:rPr>
        <w:t xml:space="preserve"> </w:t>
      </w:r>
      <w:r w:rsidRPr="009D14BF">
        <w:rPr>
          <w:rFonts w:ascii="Cambria" w:hAnsi="Cambria"/>
          <w:b/>
          <w:bCs/>
          <w:noProof/>
          <w:sz w:val="24"/>
        </w:rPr>
        <w:t>107 Suppl ,</w:t>
      </w:r>
      <w:r w:rsidRPr="009D14BF">
        <w:rPr>
          <w:rFonts w:ascii="Cambria" w:hAnsi="Cambria"/>
          <w:noProof/>
          <w:sz w:val="24"/>
        </w:rPr>
        <w:t xml:space="preserve"> 1752–6 (2010).</w:t>
      </w:r>
    </w:p>
    <w:p w14:paraId="18B9AF8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6.</w:t>
      </w:r>
      <w:r w:rsidRPr="009D14BF">
        <w:rPr>
          <w:rFonts w:ascii="Cambria" w:hAnsi="Cambria"/>
          <w:noProof/>
          <w:sz w:val="24"/>
        </w:rPr>
        <w:tab/>
        <w:t xml:space="preserve">Barton, N. H. &amp; Keightley, P. D. Understanding quantitative genetic variation.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11–21 (2002).</w:t>
      </w:r>
    </w:p>
    <w:p w14:paraId="268EA1E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7.</w:t>
      </w:r>
      <w:r w:rsidRPr="009D14BF">
        <w:rPr>
          <w:rFonts w:ascii="Cambria" w:hAnsi="Cambria"/>
          <w:noProof/>
          <w:sz w:val="24"/>
        </w:rPr>
        <w:tab/>
        <w:t xml:space="preserve">Crow, J. F. On epistasis: why it is unimportant in polygenic directional selection. </w:t>
      </w:r>
      <w:r w:rsidRPr="009D14BF">
        <w:rPr>
          <w:rFonts w:ascii="Cambria" w:hAnsi="Cambria"/>
          <w:i/>
          <w:iCs/>
          <w:noProof/>
          <w:sz w:val="24"/>
        </w:rPr>
        <w:t>Philos. Trans. R. Soc. Lond. B. Biol. Sci.</w:t>
      </w:r>
      <w:r w:rsidRPr="009D14BF">
        <w:rPr>
          <w:rFonts w:ascii="Cambria" w:hAnsi="Cambria"/>
          <w:noProof/>
          <w:sz w:val="24"/>
        </w:rPr>
        <w:t xml:space="preserve"> </w:t>
      </w:r>
      <w:r w:rsidRPr="009D14BF">
        <w:rPr>
          <w:rFonts w:ascii="Cambria" w:hAnsi="Cambria"/>
          <w:b/>
          <w:bCs/>
          <w:noProof/>
          <w:sz w:val="24"/>
        </w:rPr>
        <w:t>365,</w:t>
      </w:r>
      <w:r w:rsidRPr="009D14BF">
        <w:rPr>
          <w:rFonts w:ascii="Cambria" w:hAnsi="Cambria"/>
          <w:noProof/>
          <w:sz w:val="24"/>
        </w:rPr>
        <w:t xml:space="preserve"> 1241–4 (2010).</w:t>
      </w:r>
    </w:p>
    <w:p w14:paraId="48E71EE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8.</w:t>
      </w:r>
      <w:r w:rsidRPr="009D14BF">
        <w:rPr>
          <w:rFonts w:ascii="Cambria" w:hAnsi="Cambria"/>
          <w:noProof/>
          <w:sz w:val="24"/>
        </w:rPr>
        <w:tab/>
        <w:t xml:space="preserve">Phillips, P. C. Epistasis--the essential role of gene interactions in the structure and evolution of genetic system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855–867 (2008).</w:t>
      </w:r>
    </w:p>
    <w:p w14:paraId="6599258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9.</w:t>
      </w:r>
      <w:r w:rsidRPr="009D14BF">
        <w:rPr>
          <w:rFonts w:ascii="Cambria" w:hAnsi="Cambria"/>
          <w:noProof/>
          <w:sz w:val="24"/>
        </w:rPr>
        <w:tab/>
        <w:t xml:space="preserve">Hansen, T. F. &amp; Wagner, G. P. Modeling genetic architecture: a multilinear theory of gene interaction. </w:t>
      </w:r>
      <w:r w:rsidRPr="009D14BF">
        <w:rPr>
          <w:rFonts w:ascii="Cambria" w:hAnsi="Cambria"/>
          <w:i/>
          <w:iCs/>
          <w:noProof/>
          <w:sz w:val="24"/>
        </w:rPr>
        <w:t>Theor. Popul. Biol.</w:t>
      </w:r>
      <w:r w:rsidRPr="009D14BF">
        <w:rPr>
          <w:rFonts w:ascii="Cambria" w:hAnsi="Cambria"/>
          <w:noProof/>
          <w:sz w:val="24"/>
        </w:rPr>
        <w:t xml:space="preserve"> </w:t>
      </w:r>
      <w:r w:rsidRPr="009D14BF">
        <w:rPr>
          <w:rFonts w:ascii="Cambria" w:hAnsi="Cambria"/>
          <w:b/>
          <w:bCs/>
          <w:noProof/>
          <w:sz w:val="24"/>
        </w:rPr>
        <w:t>59,</w:t>
      </w:r>
      <w:r w:rsidRPr="009D14BF">
        <w:rPr>
          <w:rFonts w:ascii="Cambria" w:hAnsi="Cambria"/>
          <w:noProof/>
          <w:sz w:val="24"/>
        </w:rPr>
        <w:t xml:space="preserve"> 61–86 (2001).</w:t>
      </w:r>
    </w:p>
    <w:p w14:paraId="3F42CE2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0.</w:t>
      </w:r>
      <w:r w:rsidRPr="009D14BF">
        <w:rPr>
          <w:rFonts w:ascii="Cambria" w:hAnsi="Cambria"/>
          <w:noProof/>
          <w:sz w:val="24"/>
        </w:rPr>
        <w:tab/>
        <w:t xml:space="preserve">Wright, S. Evolution in Mendelian Populations. </w:t>
      </w:r>
      <w:r w:rsidRPr="009D14BF">
        <w:rPr>
          <w:rFonts w:ascii="Cambria" w:hAnsi="Cambria"/>
          <w:i/>
          <w:iCs/>
          <w:noProof/>
          <w:sz w:val="24"/>
        </w:rPr>
        <w:t>Genetics</w:t>
      </w:r>
      <w:r w:rsidRPr="009D14BF">
        <w:rPr>
          <w:rFonts w:ascii="Cambria" w:hAnsi="Cambria"/>
          <w:noProof/>
          <w:sz w:val="24"/>
        </w:rPr>
        <w:t xml:space="preserve"> </w:t>
      </w:r>
      <w:r w:rsidRPr="009D14BF">
        <w:rPr>
          <w:rFonts w:ascii="Cambria" w:hAnsi="Cambria"/>
          <w:b/>
          <w:bCs/>
          <w:noProof/>
          <w:sz w:val="24"/>
        </w:rPr>
        <w:t>16,</w:t>
      </w:r>
      <w:r w:rsidRPr="009D14BF">
        <w:rPr>
          <w:rFonts w:ascii="Cambria" w:hAnsi="Cambria"/>
          <w:noProof/>
          <w:sz w:val="24"/>
        </w:rPr>
        <w:t xml:space="preserve"> 97–159 (1931).</w:t>
      </w:r>
    </w:p>
    <w:p w14:paraId="00EB2A3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1.</w:t>
      </w:r>
      <w:r w:rsidRPr="009D14BF">
        <w:rPr>
          <w:rFonts w:ascii="Cambria" w:hAnsi="Cambria"/>
          <w:noProof/>
          <w:sz w:val="24"/>
        </w:rPr>
        <w:tab/>
        <w:t xml:space="preserve">Orr, H. a &amp; Turelli, M. The evolution of postzygotic isolation: accumulating Dobzhansky-Muller incompatibilities. </w:t>
      </w:r>
      <w:r w:rsidRPr="009D14BF">
        <w:rPr>
          <w:rFonts w:ascii="Cambria" w:hAnsi="Cambria"/>
          <w:i/>
          <w:iCs/>
          <w:noProof/>
          <w:sz w:val="24"/>
        </w:rPr>
        <w:t>Evolution</w:t>
      </w:r>
      <w:r w:rsidRPr="009D14BF">
        <w:rPr>
          <w:rFonts w:ascii="Cambria" w:hAnsi="Cambria"/>
          <w:noProof/>
          <w:sz w:val="24"/>
        </w:rPr>
        <w:t xml:space="preserve"> </w:t>
      </w:r>
      <w:r w:rsidRPr="009D14BF">
        <w:rPr>
          <w:rFonts w:ascii="Cambria" w:hAnsi="Cambria"/>
          <w:b/>
          <w:bCs/>
          <w:noProof/>
          <w:sz w:val="24"/>
        </w:rPr>
        <w:t>55,</w:t>
      </w:r>
      <w:r w:rsidRPr="009D14BF">
        <w:rPr>
          <w:rFonts w:ascii="Cambria" w:hAnsi="Cambria"/>
          <w:noProof/>
          <w:sz w:val="24"/>
        </w:rPr>
        <w:t xml:space="preserve"> 1085–94 (2001).</w:t>
      </w:r>
    </w:p>
    <w:p w14:paraId="58BEA85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2.</w:t>
      </w:r>
      <w:r w:rsidRPr="009D14BF">
        <w:rPr>
          <w:rFonts w:ascii="Cambria" w:hAnsi="Cambria"/>
          <w:noProof/>
          <w:sz w:val="24"/>
        </w:rPr>
        <w:tab/>
        <w:t xml:space="preserve">Breen, M. S., Kemena, C., Vlasov, P. K., Notredame, C. &amp; Kondrashov, F. a. Epistasis as the primary factor in molecular evolution.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490,</w:t>
      </w:r>
      <w:r w:rsidRPr="009D14BF">
        <w:rPr>
          <w:rFonts w:ascii="Cambria" w:hAnsi="Cambria"/>
          <w:noProof/>
          <w:sz w:val="24"/>
        </w:rPr>
        <w:t xml:space="preserve"> 535–538 (2012).</w:t>
      </w:r>
    </w:p>
    <w:p w14:paraId="254BF15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3.</w:t>
      </w:r>
      <w:r w:rsidRPr="009D14BF">
        <w:rPr>
          <w:rFonts w:ascii="Cambria" w:hAnsi="Cambria"/>
          <w:noProof/>
          <w:sz w:val="24"/>
        </w:rPr>
        <w:tab/>
        <w:t xml:space="preserve">Kondrashov, A., Sunyaev, S. &amp; Kondrashov, F. Dobzhansky–Muller incompatibilities in protein evolution. </w:t>
      </w:r>
      <w:r w:rsidRPr="009D14BF">
        <w:rPr>
          <w:rFonts w:ascii="Cambria" w:hAnsi="Cambria"/>
          <w:i/>
          <w:iCs/>
          <w:noProof/>
          <w:sz w:val="24"/>
        </w:rPr>
        <w:t>Proc. Natl. Acad. Sci. U. S. A.</w:t>
      </w:r>
      <w:r w:rsidRPr="009D14BF">
        <w:rPr>
          <w:rFonts w:ascii="Cambria" w:hAnsi="Cambria"/>
          <w:noProof/>
          <w:sz w:val="24"/>
        </w:rPr>
        <w:t xml:space="preserve"> </w:t>
      </w:r>
      <w:r w:rsidRPr="009D14BF">
        <w:rPr>
          <w:rFonts w:ascii="Cambria" w:hAnsi="Cambria"/>
          <w:b/>
          <w:bCs/>
          <w:noProof/>
          <w:sz w:val="24"/>
        </w:rPr>
        <w:t>99,</w:t>
      </w:r>
      <w:r w:rsidRPr="009D14BF">
        <w:rPr>
          <w:rFonts w:ascii="Cambria" w:hAnsi="Cambria"/>
          <w:noProof/>
          <w:sz w:val="24"/>
        </w:rPr>
        <w:t xml:space="preserve"> 14878–14883 (2002).</w:t>
      </w:r>
    </w:p>
    <w:p w14:paraId="6D76413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4.</w:t>
      </w:r>
      <w:r w:rsidRPr="009D14BF">
        <w:rPr>
          <w:rFonts w:ascii="Cambria" w:hAnsi="Cambria"/>
          <w:noProof/>
          <w:sz w:val="24"/>
        </w:rPr>
        <w:tab/>
        <w:t xml:space="preserve">Lappalainen, T., Montgomery, S. B., Nica, A. C. &amp; Dermitzakis, E. T. Epistatic selection between coding and regulatory variation in human evolution and disease.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89,</w:t>
      </w:r>
      <w:r w:rsidRPr="009D14BF">
        <w:rPr>
          <w:rFonts w:ascii="Cambria" w:hAnsi="Cambria"/>
          <w:noProof/>
          <w:sz w:val="24"/>
        </w:rPr>
        <w:t xml:space="preserve"> 459–463 (2011).</w:t>
      </w:r>
    </w:p>
    <w:p w14:paraId="6CB1A88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5.</w:t>
      </w:r>
      <w:r w:rsidRPr="009D14BF">
        <w:rPr>
          <w:rFonts w:ascii="Cambria" w:hAnsi="Cambria"/>
          <w:noProof/>
          <w:sz w:val="24"/>
        </w:rPr>
        <w:tab/>
        <w:t xml:space="preserve">Alvarez-Castro, J. M., Le Rouzic, A., Carlborg, O., Álvarez-Castro, J. M. &amp; Carlborg, Ö. How to perform meaningful estimates of genetic effect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e1000062 (2008).</w:t>
      </w:r>
    </w:p>
    <w:p w14:paraId="769C694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6.</w:t>
      </w:r>
      <w:r w:rsidRPr="009D14BF">
        <w:rPr>
          <w:rFonts w:ascii="Cambria" w:hAnsi="Cambria"/>
          <w:noProof/>
          <w:sz w:val="24"/>
        </w:rPr>
        <w:tab/>
        <w:t xml:space="preserve">Hu, X. </w:t>
      </w:r>
      <w:r w:rsidRPr="009D14BF">
        <w:rPr>
          <w:rFonts w:ascii="Cambria" w:hAnsi="Cambria"/>
          <w:i/>
          <w:iCs/>
          <w:noProof/>
          <w:sz w:val="24"/>
        </w:rPr>
        <w:t>et al.</w:t>
      </w:r>
      <w:r w:rsidRPr="009D14BF">
        <w:rPr>
          <w:rFonts w:ascii="Cambria" w:hAnsi="Cambria"/>
          <w:noProof/>
          <w:sz w:val="24"/>
        </w:rPr>
        <w:t xml:space="preserve"> Integrating autoimmune risk loci with gene-expression data identifies specific pathogenic immune cell subsets.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89,</w:t>
      </w:r>
      <w:r w:rsidRPr="009D14BF">
        <w:rPr>
          <w:rFonts w:ascii="Cambria" w:hAnsi="Cambria"/>
          <w:noProof/>
          <w:sz w:val="24"/>
        </w:rPr>
        <w:t xml:space="preserve"> 496–506 (2011).</w:t>
      </w:r>
    </w:p>
    <w:p w14:paraId="697F1E2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7.</w:t>
      </w:r>
      <w:r w:rsidRPr="009D14BF">
        <w:rPr>
          <w:rFonts w:ascii="Cambria" w:hAnsi="Cambria"/>
          <w:noProof/>
          <w:sz w:val="24"/>
        </w:rPr>
        <w:tab/>
        <w:t xml:space="preserve">Wray, N. R., Yang, J., Goddard, M. E. &amp; Visscher, P. M. The Genetic Interpretation of Area under the ROC Curve in Genomic Profiling.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1000864 (2010).</w:t>
      </w:r>
    </w:p>
    <w:p w14:paraId="4CB4D73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8.</w:t>
      </w:r>
      <w:r w:rsidRPr="009D14BF">
        <w:rPr>
          <w:rFonts w:ascii="Cambria" w:hAnsi="Cambria"/>
          <w:noProof/>
          <w:sz w:val="24"/>
        </w:rPr>
        <w:tab/>
        <w:t xml:space="preserve">Daetwyler, H. D., Villanueva, B. &amp; Woolliams, J. a. Accuracy of predicting the genetic risk of disease using a genome-wide approach.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e3395 (2008).</w:t>
      </w:r>
    </w:p>
    <w:p w14:paraId="50B2693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9.</w:t>
      </w:r>
      <w:r w:rsidRPr="009D14BF">
        <w:rPr>
          <w:rFonts w:ascii="Cambria" w:hAnsi="Cambria"/>
          <w:noProof/>
          <w:sz w:val="24"/>
        </w:rPr>
        <w:tab/>
        <w:t xml:space="preserve">Quon, G., Lippert, C., Heckerman, D. &amp; Listgarten, J. Patterns of methylation heritability in a genome-wide analysis of four brain regions. </w:t>
      </w:r>
      <w:r w:rsidRPr="009D14BF">
        <w:rPr>
          <w:rFonts w:ascii="Cambria" w:hAnsi="Cambria"/>
          <w:i/>
          <w:iCs/>
          <w:noProof/>
          <w:sz w:val="24"/>
        </w:rPr>
        <w:t>Nucleic Acids Res.</w:t>
      </w:r>
      <w:r w:rsidRPr="009D14BF">
        <w:rPr>
          <w:rFonts w:ascii="Cambria" w:hAnsi="Cambria"/>
          <w:noProof/>
          <w:sz w:val="24"/>
        </w:rPr>
        <w:t xml:space="preserve"> </w:t>
      </w:r>
      <w:r w:rsidRPr="009D14BF">
        <w:rPr>
          <w:rFonts w:ascii="Cambria" w:hAnsi="Cambria"/>
          <w:b/>
          <w:bCs/>
          <w:noProof/>
          <w:sz w:val="24"/>
        </w:rPr>
        <w:t>41,</w:t>
      </w:r>
      <w:r w:rsidRPr="009D14BF">
        <w:rPr>
          <w:rFonts w:ascii="Cambria" w:hAnsi="Cambria"/>
          <w:noProof/>
          <w:sz w:val="24"/>
        </w:rPr>
        <w:t xml:space="preserve"> 2095–104 (2013).</w:t>
      </w:r>
    </w:p>
    <w:p w14:paraId="677C7C2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0.</w:t>
      </w:r>
      <w:r w:rsidRPr="009D14BF">
        <w:rPr>
          <w:rFonts w:ascii="Cambria" w:hAnsi="Cambria"/>
          <w:noProof/>
          <w:sz w:val="24"/>
        </w:rPr>
        <w:tab/>
        <w:t xml:space="preserve">Gervin, K. </w:t>
      </w:r>
      <w:r w:rsidRPr="009D14BF">
        <w:rPr>
          <w:rFonts w:ascii="Cambria" w:hAnsi="Cambria"/>
          <w:i/>
          <w:iCs/>
          <w:noProof/>
          <w:sz w:val="24"/>
        </w:rPr>
        <w:t>et al.</w:t>
      </w:r>
      <w:r w:rsidRPr="009D14BF">
        <w:rPr>
          <w:rFonts w:ascii="Cambria" w:hAnsi="Cambria"/>
          <w:noProof/>
          <w:sz w:val="24"/>
        </w:rPr>
        <w:t xml:space="preserve"> Extensive variation and low heritability of DNA methylation identified in a twin study. </w:t>
      </w:r>
      <w:r w:rsidRPr="009D14BF">
        <w:rPr>
          <w:rFonts w:ascii="Cambria" w:hAnsi="Cambria"/>
          <w:i/>
          <w:iCs/>
          <w:noProof/>
          <w:sz w:val="24"/>
        </w:rPr>
        <w:t>Genome Res.</w:t>
      </w:r>
      <w:r w:rsidRPr="009D14BF">
        <w:rPr>
          <w:rFonts w:ascii="Cambria" w:hAnsi="Cambria"/>
          <w:noProof/>
          <w:sz w:val="24"/>
        </w:rPr>
        <w:t xml:space="preserve"> </w:t>
      </w:r>
      <w:r w:rsidRPr="009D14BF">
        <w:rPr>
          <w:rFonts w:ascii="Cambria" w:hAnsi="Cambria"/>
          <w:b/>
          <w:bCs/>
          <w:noProof/>
          <w:sz w:val="24"/>
        </w:rPr>
        <w:t>21,</w:t>
      </w:r>
      <w:r w:rsidRPr="009D14BF">
        <w:rPr>
          <w:rFonts w:ascii="Cambria" w:hAnsi="Cambria"/>
          <w:noProof/>
          <w:sz w:val="24"/>
        </w:rPr>
        <w:t xml:space="preserve"> 1813–21 (2011).</w:t>
      </w:r>
    </w:p>
    <w:p w14:paraId="2DB42EC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1.</w:t>
      </w:r>
      <w:r w:rsidRPr="009D14BF">
        <w:rPr>
          <w:rFonts w:ascii="Cambria" w:hAnsi="Cambria"/>
          <w:noProof/>
          <w:sz w:val="24"/>
        </w:rPr>
        <w:tab/>
        <w:t xml:space="preserve">Purcell, S. M. </w:t>
      </w:r>
      <w:r w:rsidRPr="009D14BF">
        <w:rPr>
          <w:rFonts w:ascii="Cambria" w:hAnsi="Cambria"/>
          <w:i/>
          <w:iCs/>
          <w:noProof/>
          <w:sz w:val="24"/>
        </w:rPr>
        <w:t>et al.</w:t>
      </w:r>
      <w:r w:rsidRPr="009D14BF">
        <w:rPr>
          <w:rFonts w:ascii="Cambria" w:hAnsi="Cambria"/>
          <w:noProof/>
          <w:sz w:val="24"/>
        </w:rPr>
        <w:t xml:space="preserve"> Common polygenic variation contributes to risk of schizophrenia and bipolar disorder.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460,</w:t>
      </w:r>
      <w:r w:rsidRPr="009D14BF">
        <w:rPr>
          <w:rFonts w:ascii="Cambria" w:hAnsi="Cambria"/>
          <w:noProof/>
          <w:sz w:val="24"/>
        </w:rPr>
        <w:t xml:space="preserve"> 748–752 (2009).</w:t>
      </w:r>
    </w:p>
    <w:p w14:paraId="747341C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2.</w:t>
      </w:r>
      <w:r w:rsidRPr="009D14BF">
        <w:rPr>
          <w:rFonts w:ascii="Cambria" w:hAnsi="Cambria"/>
          <w:noProof/>
          <w:sz w:val="24"/>
        </w:rPr>
        <w:tab/>
        <w:t xml:space="preserve">Wray, N. R. </w:t>
      </w:r>
      <w:r w:rsidRPr="009D14BF">
        <w:rPr>
          <w:rFonts w:ascii="Cambria" w:hAnsi="Cambria"/>
          <w:i/>
          <w:iCs/>
          <w:noProof/>
          <w:sz w:val="24"/>
        </w:rPr>
        <w:t>et al.</w:t>
      </w:r>
      <w:r w:rsidRPr="009D14BF">
        <w:rPr>
          <w:rFonts w:ascii="Cambria" w:hAnsi="Cambria"/>
          <w:noProof/>
          <w:sz w:val="24"/>
        </w:rPr>
        <w:t xml:space="preserve"> Pitfalls of predicting complex traits from SNP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14,</w:t>
      </w:r>
      <w:r w:rsidRPr="009D14BF">
        <w:rPr>
          <w:rFonts w:ascii="Cambria" w:hAnsi="Cambria"/>
          <w:noProof/>
          <w:sz w:val="24"/>
        </w:rPr>
        <w:t xml:space="preserve"> 507–515 (2013).</w:t>
      </w:r>
    </w:p>
    <w:p w14:paraId="04AEBBE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3.</w:t>
      </w:r>
      <w:r w:rsidRPr="009D14BF">
        <w:rPr>
          <w:rFonts w:ascii="Cambria" w:hAnsi="Cambria"/>
          <w:noProof/>
          <w:sz w:val="24"/>
        </w:rPr>
        <w:tab/>
        <w:t xml:space="preserve">Zhou, X., Carbonetto, P. &amp; Stephens, M. Polygenic modeling with bayesian sparse linear mixed model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e1003264 (2013).</w:t>
      </w:r>
    </w:p>
    <w:p w14:paraId="3E6B02F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4.</w:t>
      </w:r>
      <w:r w:rsidRPr="009D14BF">
        <w:rPr>
          <w:rFonts w:ascii="Cambria" w:hAnsi="Cambria"/>
          <w:noProof/>
          <w:sz w:val="24"/>
        </w:rPr>
        <w:tab/>
        <w:t xml:space="preserve">Becker, T., Herold, C., Meesters, C., Mattheisen, M. &amp; Baur, M. P. Significance Levels in Genome-Wide Interaction Analysis (GWIA).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29–35 (2011).</w:t>
      </w:r>
    </w:p>
    <w:p w14:paraId="2A5D1E6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5.</w:t>
      </w:r>
      <w:r w:rsidRPr="009D14BF">
        <w:rPr>
          <w:rFonts w:ascii="Cambria" w:hAnsi="Cambria"/>
          <w:noProof/>
          <w:sz w:val="24"/>
        </w:rPr>
        <w:tab/>
        <w:t xml:space="preserve">Carlborg, O., Jacobsson, L., Ahgren, P., Siegel, P. &amp; Andersson, L. Epistasis and the release of genetic variation during long-term selection.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38,</w:t>
      </w:r>
      <w:r w:rsidRPr="009D14BF">
        <w:rPr>
          <w:rFonts w:ascii="Cambria" w:hAnsi="Cambria"/>
          <w:noProof/>
          <w:sz w:val="24"/>
        </w:rPr>
        <w:t xml:space="preserve"> 418–420 (2006).</w:t>
      </w:r>
    </w:p>
    <w:p w14:paraId="51647ED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6.</w:t>
      </w:r>
      <w:r w:rsidRPr="009D14BF">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9D14BF">
        <w:rPr>
          <w:rFonts w:ascii="Cambria" w:hAnsi="Cambria"/>
          <w:i/>
          <w:iCs/>
          <w:noProof/>
          <w:sz w:val="24"/>
        </w:rPr>
        <w:t>Genet. Res. (Camb).</w:t>
      </w:r>
      <w:r w:rsidRPr="009D14BF">
        <w:rPr>
          <w:rFonts w:ascii="Cambria" w:hAnsi="Cambria"/>
          <w:noProof/>
          <w:sz w:val="24"/>
        </w:rPr>
        <w:t xml:space="preserve"> </w:t>
      </w:r>
      <w:r w:rsidRPr="009D14BF">
        <w:rPr>
          <w:rFonts w:ascii="Cambria" w:hAnsi="Cambria"/>
          <w:b/>
          <w:bCs/>
          <w:noProof/>
          <w:sz w:val="24"/>
        </w:rPr>
        <w:t>94,</w:t>
      </w:r>
      <w:r w:rsidRPr="009D14BF">
        <w:rPr>
          <w:rFonts w:ascii="Cambria" w:hAnsi="Cambria"/>
          <w:noProof/>
          <w:sz w:val="24"/>
        </w:rPr>
        <w:t xml:space="preserve"> 255–66 (2012).</w:t>
      </w:r>
    </w:p>
    <w:p w14:paraId="17627F4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7.</w:t>
      </w:r>
      <w:r w:rsidRPr="009D14BF">
        <w:rPr>
          <w:rFonts w:ascii="Cambria" w:hAnsi="Cambria"/>
          <w:noProof/>
          <w:sz w:val="24"/>
        </w:rPr>
        <w:tab/>
        <w:t xml:space="preserve">Wang, D. </w:t>
      </w:r>
      <w:r w:rsidRPr="009D14BF">
        <w:rPr>
          <w:rFonts w:ascii="Cambria" w:hAnsi="Cambria"/>
          <w:i/>
          <w:iCs/>
          <w:noProof/>
          <w:sz w:val="24"/>
        </w:rPr>
        <w:t>et al.</w:t>
      </w:r>
      <w:r w:rsidRPr="009D14BF">
        <w:rPr>
          <w:rFonts w:ascii="Cambria" w:hAnsi="Cambria"/>
          <w:noProof/>
          <w:sz w:val="24"/>
        </w:rPr>
        <w:t xml:space="preserve"> Prediction of genetic values of quantitative traits with epistatic effects in plant breeding populations. </w:t>
      </w:r>
      <w:r w:rsidRPr="009D14BF">
        <w:rPr>
          <w:rFonts w:ascii="Cambria" w:hAnsi="Cambria"/>
          <w:i/>
          <w:iCs/>
          <w:noProof/>
          <w:sz w:val="24"/>
        </w:rPr>
        <w:t>Heredity (Edinb).</w:t>
      </w:r>
      <w:r w:rsidRPr="009D14BF">
        <w:rPr>
          <w:rFonts w:ascii="Cambria" w:hAnsi="Cambria"/>
          <w:noProof/>
          <w:sz w:val="24"/>
        </w:rPr>
        <w:t xml:space="preserve"> </w:t>
      </w:r>
      <w:r w:rsidRPr="009D14BF">
        <w:rPr>
          <w:rFonts w:ascii="Cambria" w:hAnsi="Cambria"/>
          <w:b/>
          <w:bCs/>
          <w:noProof/>
          <w:sz w:val="24"/>
        </w:rPr>
        <w:t>109,</w:t>
      </w:r>
      <w:r w:rsidRPr="009D14BF">
        <w:rPr>
          <w:rFonts w:ascii="Cambria" w:hAnsi="Cambria"/>
          <w:noProof/>
          <w:sz w:val="24"/>
        </w:rPr>
        <w:t xml:space="preserve"> 313–9 (2012).</w:t>
      </w:r>
    </w:p>
    <w:p w14:paraId="38BAA99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8.</w:t>
      </w:r>
      <w:r w:rsidRPr="009D14BF">
        <w:rPr>
          <w:rFonts w:ascii="Cambria" w:hAnsi="Cambria"/>
          <w:noProof/>
          <w:sz w:val="24"/>
        </w:rPr>
        <w:tab/>
        <w:t xml:space="preserve">Dudley, J. W. &amp; Johnson, G. R. Epistatic Models Improve Prediction of Performance in Corn. </w:t>
      </w:r>
      <w:r w:rsidRPr="009D14BF">
        <w:rPr>
          <w:rFonts w:ascii="Cambria" w:hAnsi="Cambria"/>
          <w:i/>
          <w:iCs/>
          <w:noProof/>
          <w:sz w:val="24"/>
        </w:rPr>
        <w:t>Crop Sci.</w:t>
      </w:r>
      <w:r w:rsidRPr="009D14BF">
        <w:rPr>
          <w:rFonts w:ascii="Cambria" w:hAnsi="Cambria"/>
          <w:noProof/>
          <w:sz w:val="24"/>
        </w:rPr>
        <w:t xml:space="preserve"> </w:t>
      </w:r>
      <w:r w:rsidRPr="009D14BF">
        <w:rPr>
          <w:rFonts w:ascii="Cambria" w:hAnsi="Cambria"/>
          <w:b/>
          <w:bCs/>
          <w:noProof/>
          <w:sz w:val="24"/>
        </w:rPr>
        <w:t>49,</w:t>
      </w:r>
      <w:r w:rsidRPr="009D14BF">
        <w:rPr>
          <w:rFonts w:ascii="Cambria" w:hAnsi="Cambria"/>
          <w:noProof/>
          <w:sz w:val="24"/>
        </w:rPr>
        <w:t xml:space="preserve"> 763 (2009).</w:t>
      </w:r>
    </w:p>
    <w:p w14:paraId="6C086F3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9.</w:t>
      </w:r>
      <w:r w:rsidRPr="009D14BF">
        <w:rPr>
          <w:rFonts w:ascii="Cambria" w:hAnsi="Cambria"/>
          <w:noProof/>
          <w:sz w:val="24"/>
        </w:rPr>
        <w:tab/>
        <w:t xml:space="preserve">Hu, Z. </w:t>
      </w:r>
      <w:r w:rsidRPr="009D14BF">
        <w:rPr>
          <w:rFonts w:ascii="Cambria" w:hAnsi="Cambria"/>
          <w:i/>
          <w:iCs/>
          <w:noProof/>
          <w:sz w:val="24"/>
        </w:rPr>
        <w:t>et al.</w:t>
      </w:r>
      <w:r w:rsidRPr="009D14BF">
        <w:rPr>
          <w:rFonts w:ascii="Cambria" w:hAnsi="Cambria"/>
          <w:noProof/>
          <w:sz w:val="24"/>
        </w:rPr>
        <w:t xml:space="preserve"> Genomic value prediction for quantitative traits under the epistatic model. </w:t>
      </w:r>
      <w:r w:rsidRPr="009D14BF">
        <w:rPr>
          <w:rFonts w:ascii="Cambria" w:hAnsi="Cambria"/>
          <w:i/>
          <w:iCs/>
          <w:noProof/>
          <w:sz w:val="24"/>
        </w:rPr>
        <w:t>BMC Genet.</w:t>
      </w:r>
      <w:r w:rsidRPr="009D14BF">
        <w:rPr>
          <w:rFonts w:ascii="Cambria" w:hAnsi="Cambria"/>
          <w:noProof/>
          <w:sz w:val="24"/>
        </w:rPr>
        <w:t xml:space="preserve"> </w:t>
      </w:r>
      <w:r w:rsidRPr="009D14BF">
        <w:rPr>
          <w:rFonts w:ascii="Cambria" w:hAnsi="Cambria"/>
          <w:b/>
          <w:bCs/>
          <w:noProof/>
          <w:sz w:val="24"/>
        </w:rPr>
        <w:t>12,</w:t>
      </w:r>
      <w:r w:rsidRPr="009D14BF">
        <w:rPr>
          <w:rFonts w:ascii="Cambria" w:hAnsi="Cambria"/>
          <w:noProof/>
          <w:sz w:val="24"/>
        </w:rPr>
        <w:t xml:space="preserve"> 15 (2011).</w:t>
      </w:r>
    </w:p>
    <w:p w14:paraId="1A9FE37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0.</w:t>
      </w:r>
      <w:r w:rsidRPr="009D14BF">
        <w:rPr>
          <w:rFonts w:ascii="Cambria" w:hAnsi="Cambria"/>
          <w:noProof/>
          <w:sz w:val="24"/>
        </w:rPr>
        <w:tab/>
        <w:t xml:space="preserve">González-Camacho, J. M. </w:t>
      </w:r>
      <w:r w:rsidRPr="009D14BF">
        <w:rPr>
          <w:rFonts w:ascii="Cambria" w:hAnsi="Cambria"/>
          <w:i/>
          <w:iCs/>
          <w:noProof/>
          <w:sz w:val="24"/>
        </w:rPr>
        <w:t>et al.</w:t>
      </w:r>
      <w:r w:rsidRPr="009D14BF">
        <w:rPr>
          <w:rFonts w:ascii="Cambria" w:hAnsi="Cambria"/>
          <w:noProof/>
          <w:sz w:val="24"/>
        </w:rPr>
        <w:t xml:space="preserve"> Genome-enabled prediction of genetic values using radial basis function neural networks. </w:t>
      </w:r>
      <w:r w:rsidRPr="009D14BF">
        <w:rPr>
          <w:rFonts w:ascii="Cambria" w:hAnsi="Cambria"/>
          <w:i/>
          <w:iCs/>
          <w:noProof/>
          <w:sz w:val="24"/>
        </w:rPr>
        <w:t>Theor. Appl. Genet.</w:t>
      </w:r>
      <w:r w:rsidRPr="009D14BF">
        <w:rPr>
          <w:rFonts w:ascii="Cambria" w:hAnsi="Cambria"/>
          <w:noProof/>
          <w:sz w:val="24"/>
        </w:rPr>
        <w:t xml:space="preserve"> (2012). doi:10.1007/s00122-012-1868-9</w:t>
      </w:r>
    </w:p>
    <w:p w14:paraId="02E5BBD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1.</w:t>
      </w:r>
      <w:r w:rsidRPr="009D14BF">
        <w:rPr>
          <w:rFonts w:ascii="Cambria" w:hAnsi="Cambria"/>
          <w:noProof/>
          <w:sz w:val="24"/>
        </w:rPr>
        <w:tab/>
        <w:t xml:space="preserve">Buckler, E. S. </w:t>
      </w:r>
      <w:r w:rsidRPr="009D14BF">
        <w:rPr>
          <w:rFonts w:ascii="Cambria" w:hAnsi="Cambria"/>
          <w:i/>
          <w:iCs/>
          <w:noProof/>
          <w:sz w:val="24"/>
        </w:rPr>
        <w:t>et al.</w:t>
      </w:r>
      <w:r w:rsidRPr="009D14BF">
        <w:rPr>
          <w:rFonts w:ascii="Cambria" w:hAnsi="Cambria"/>
          <w:noProof/>
          <w:sz w:val="24"/>
        </w:rPr>
        <w:t xml:space="preserve"> The genetic architecture of maize flowering time. </w:t>
      </w:r>
      <w:r w:rsidRPr="009D14BF">
        <w:rPr>
          <w:rFonts w:ascii="Cambria" w:hAnsi="Cambria"/>
          <w:i/>
          <w:iCs/>
          <w:noProof/>
          <w:sz w:val="24"/>
        </w:rPr>
        <w:t>Science</w:t>
      </w:r>
      <w:r w:rsidRPr="009D14BF">
        <w:rPr>
          <w:rFonts w:ascii="Cambria" w:hAnsi="Cambria"/>
          <w:noProof/>
          <w:sz w:val="24"/>
        </w:rPr>
        <w:t xml:space="preserve"> </w:t>
      </w:r>
      <w:r w:rsidRPr="009D14BF">
        <w:rPr>
          <w:rFonts w:ascii="Cambria" w:hAnsi="Cambria"/>
          <w:b/>
          <w:bCs/>
          <w:noProof/>
          <w:sz w:val="24"/>
        </w:rPr>
        <w:t>325,</w:t>
      </w:r>
      <w:r w:rsidRPr="009D14BF">
        <w:rPr>
          <w:rFonts w:ascii="Cambria" w:hAnsi="Cambria"/>
          <w:noProof/>
          <w:sz w:val="24"/>
        </w:rPr>
        <w:t xml:space="preserve"> 714–8 (2009).</w:t>
      </w:r>
    </w:p>
    <w:p w14:paraId="4263499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2.</w:t>
      </w:r>
      <w:r w:rsidRPr="009D14BF">
        <w:rPr>
          <w:rFonts w:ascii="Cambria" w:hAnsi="Cambria"/>
          <w:noProof/>
          <w:sz w:val="24"/>
        </w:rPr>
        <w:tab/>
        <w:t xml:space="preserve">Visscher, P. M., Brown, M. a, McCarthy, M. I. &amp; Yang, J. Five years of GWAS discovery.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90,</w:t>
      </w:r>
      <w:r w:rsidRPr="009D14BF">
        <w:rPr>
          <w:rFonts w:ascii="Cambria" w:hAnsi="Cambria"/>
          <w:noProof/>
          <w:sz w:val="24"/>
        </w:rPr>
        <w:t xml:space="preserve"> 7–24 (2012).</w:t>
      </w:r>
    </w:p>
    <w:p w14:paraId="760B320C"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3.</w:t>
      </w:r>
      <w:r w:rsidRPr="009D14BF">
        <w:rPr>
          <w:rFonts w:ascii="Cambria" w:hAnsi="Cambria"/>
          <w:noProof/>
          <w:sz w:val="24"/>
        </w:rPr>
        <w:tab/>
        <w:t xml:space="preserve">Mackay, T. F. C. Epistasis and quantitative traits: Using model organisms to study gene-gene interactions. </w:t>
      </w:r>
      <w:r w:rsidRPr="009D14BF">
        <w:rPr>
          <w:rFonts w:ascii="Cambria" w:hAnsi="Cambria"/>
          <w:i/>
          <w:iCs/>
          <w:noProof/>
          <w:sz w:val="24"/>
        </w:rPr>
        <w:t>Nat. Rev. Genet.</w:t>
      </w:r>
    </w:p>
    <w:p w14:paraId="268BE16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4.</w:t>
      </w:r>
      <w:r w:rsidRPr="009D14BF">
        <w:rPr>
          <w:rFonts w:ascii="Cambria" w:hAnsi="Cambria"/>
          <w:noProof/>
          <w:sz w:val="24"/>
        </w:rPr>
        <w:tab/>
        <w:t xml:space="preserve">Houle, D., Pélabon, C., Wagner, G. &amp; Hansen, T. Measurement and meaning in biology. </w:t>
      </w:r>
      <w:r w:rsidRPr="009D14BF">
        <w:rPr>
          <w:rFonts w:ascii="Cambria" w:hAnsi="Cambria"/>
          <w:i/>
          <w:iCs/>
          <w:noProof/>
          <w:sz w:val="24"/>
        </w:rPr>
        <w:t>Q. Rev. Biol.</w:t>
      </w:r>
      <w:r w:rsidRPr="009D14BF">
        <w:rPr>
          <w:rFonts w:ascii="Cambria" w:hAnsi="Cambria"/>
          <w:noProof/>
          <w:sz w:val="24"/>
        </w:rPr>
        <w:t xml:space="preserve"> </w:t>
      </w:r>
      <w:r w:rsidRPr="009D14BF">
        <w:rPr>
          <w:rFonts w:ascii="Cambria" w:hAnsi="Cambria"/>
          <w:b/>
          <w:bCs/>
          <w:noProof/>
          <w:sz w:val="24"/>
        </w:rPr>
        <w:t>86,</w:t>
      </w:r>
      <w:r w:rsidRPr="009D14BF">
        <w:rPr>
          <w:rFonts w:ascii="Cambria" w:hAnsi="Cambria"/>
          <w:noProof/>
          <w:sz w:val="24"/>
        </w:rPr>
        <w:t xml:space="preserve"> 3–34 (2011). </w:t>
      </w:r>
    </w:p>
    <w:p w14:paraId="3492A8EA" w14:textId="08FA0B49" w:rsidR="005F0E2F" w:rsidRDefault="00C4057C" w:rsidP="009D14BF">
      <w:pPr>
        <w:pStyle w:val="NormalWeb"/>
        <w:ind w:left="640" w:hanging="640"/>
        <w:divId w:val="1670214034"/>
      </w:pPr>
      <w:r>
        <w:fldChar w:fldCharType="end"/>
      </w:r>
    </w:p>
    <w:sectPr w:rsidR="005F0E2F" w:rsidSect="000A4650">
      <w:footerReference w:type="default" r:id="rId2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AE38A19" w14:textId="77777777" w:rsidR="009D14BF" w:rsidRDefault="009D14BF" w:rsidP="003D4CE6">
      <w:r>
        <w:separator/>
      </w:r>
    </w:p>
  </w:endnote>
  <w:endnote w:type="continuationSeparator" w:id="0">
    <w:p w14:paraId="4958DE90" w14:textId="77777777" w:rsidR="009D14BF" w:rsidRDefault="009D14BF"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688942D8" w14:textId="77777777" w:rsidR="009D14BF" w:rsidRDefault="009D14BF">
        <w:pPr>
          <w:pStyle w:val="Footer"/>
          <w:jc w:val="center"/>
        </w:pPr>
        <w:r>
          <w:fldChar w:fldCharType="begin"/>
        </w:r>
        <w:r w:rsidRPr="003D4CE6">
          <w:instrText xml:space="preserve"> PAGE   \* MERGEFORMAT </w:instrText>
        </w:r>
        <w:r>
          <w:fldChar w:fldCharType="separate"/>
        </w:r>
        <w:r w:rsidR="00115C0F">
          <w:rPr>
            <w:noProof/>
          </w:rPr>
          <w:t>19</w:t>
        </w:r>
        <w:r>
          <w:rPr>
            <w:noProof/>
          </w:rPr>
          <w:fldChar w:fldCharType="end"/>
        </w:r>
      </w:p>
    </w:sdtContent>
  </w:sdt>
  <w:p w14:paraId="74D65346" w14:textId="77777777" w:rsidR="009D14BF" w:rsidRDefault="009D14B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7001A6ED" w14:textId="77777777" w:rsidR="009D14BF" w:rsidRDefault="009D14BF" w:rsidP="003D4CE6">
      <w:r>
        <w:separator/>
      </w:r>
    </w:p>
  </w:footnote>
  <w:footnote w:type="continuationSeparator" w:id="0">
    <w:p w14:paraId="313287C5" w14:textId="77777777" w:rsidR="009D14BF" w:rsidRDefault="009D14BF"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6"/>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352C4B"/>
    <w:rsid w:val="000040B2"/>
    <w:rsid w:val="0001262B"/>
    <w:rsid w:val="0001352C"/>
    <w:rsid w:val="0002070A"/>
    <w:rsid w:val="00034E34"/>
    <w:rsid w:val="0004117E"/>
    <w:rsid w:val="000429D1"/>
    <w:rsid w:val="000458D9"/>
    <w:rsid w:val="00064679"/>
    <w:rsid w:val="00073242"/>
    <w:rsid w:val="000833A8"/>
    <w:rsid w:val="000949EE"/>
    <w:rsid w:val="000969B4"/>
    <w:rsid w:val="000A4650"/>
    <w:rsid w:val="000E082D"/>
    <w:rsid w:val="000F3061"/>
    <w:rsid w:val="00113BE5"/>
    <w:rsid w:val="00115C0F"/>
    <w:rsid w:val="00125ED8"/>
    <w:rsid w:val="00131A4B"/>
    <w:rsid w:val="00141FF8"/>
    <w:rsid w:val="00147B5F"/>
    <w:rsid w:val="00152EF7"/>
    <w:rsid w:val="001548F0"/>
    <w:rsid w:val="00164009"/>
    <w:rsid w:val="00196F1A"/>
    <w:rsid w:val="001A6E24"/>
    <w:rsid w:val="001B02F2"/>
    <w:rsid w:val="001B5BFD"/>
    <w:rsid w:val="001B7BA8"/>
    <w:rsid w:val="001C078A"/>
    <w:rsid w:val="001C1CB7"/>
    <w:rsid w:val="001E05D5"/>
    <w:rsid w:val="001E144C"/>
    <w:rsid w:val="001E3446"/>
    <w:rsid w:val="001F5C9E"/>
    <w:rsid w:val="00206D07"/>
    <w:rsid w:val="00207BF6"/>
    <w:rsid w:val="00210FFB"/>
    <w:rsid w:val="00222A0C"/>
    <w:rsid w:val="00232E65"/>
    <w:rsid w:val="002330CC"/>
    <w:rsid w:val="0023332E"/>
    <w:rsid w:val="00235BDE"/>
    <w:rsid w:val="00241701"/>
    <w:rsid w:val="00244B52"/>
    <w:rsid w:val="00253FCF"/>
    <w:rsid w:val="0026553E"/>
    <w:rsid w:val="00271461"/>
    <w:rsid w:val="00273440"/>
    <w:rsid w:val="00287769"/>
    <w:rsid w:val="002B4056"/>
    <w:rsid w:val="002D001C"/>
    <w:rsid w:val="002D0573"/>
    <w:rsid w:val="002D20A9"/>
    <w:rsid w:val="002D481D"/>
    <w:rsid w:val="002E6926"/>
    <w:rsid w:val="002F5827"/>
    <w:rsid w:val="003074DB"/>
    <w:rsid w:val="003408C0"/>
    <w:rsid w:val="003409E3"/>
    <w:rsid w:val="00342637"/>
    <w:rsid w:val="00346E84"/>
    <w:rsid w:val="00352C4B"/>
    <w:rsid w:val="003645E5"/>
    <w:rsid w:val="003657D7"/>
    <w:rsid w:val="003709DC"/>
    <w:rsid w:val="003749F7"/>
    <w:rsid w:val="00376DE1"/>
    <w:rsid w:val="00376FFC"/>
    <w:rsid w:val="00383AFB"/>
    <w:rsid w:val="003B2D3F"/>
    <w:rsid w:val="003C3192"/>
    <w:rsid w:val="003C5C29"/>
    <w:rsid w:val="003D35FF"/>
    <w:rsid w:val="003D4C3E"/>
    <w:rsid w:val="003D4CE6"/>
    <w:rsid w:val="003E2684"/>
    <w:rsid w:val="003F23E0"/>
    <w:rsid w:val="003F311E"/>
    <w:rsid w:val="003F6F22"/>
    <w:rsid w:val="00401EC2"/>
    <w:rsid w:val="00411257"/>
    <w:rsid w:val="0041283E"/>
    <w:rsid w:val="0041761D"/>
    <w:rsid w:val="004234FE"/>
    <w:rsid w:val="004270AF"/>
    <w:rsid w:val="00432AB6"/>
    <w:rsid w:val="004362CB"/>
    <w:rsid w:val="004470CF"/>
    <w:rsid w:val="004542F0"/>
    <w:rsid w:val="00456AF8"/>
    <w:rsid w:val="004822FF"/>
    <w:rsid w:val="004842DC"/>
    <w:rsid w:val="004845C3"/>
    <w:rsid w:val="0048723E"/>
    <w:rsid w:val="00494E92"/>
    <w:rsid w:val="004A156A"/>
    <w:rsid w:val="004B55A7"/>
    <w:rsid w:val="004B5A6F"/>
    <w:rsid w:val="004B689C"/>
    <w:rsid w:val="004D61D5"/>
    <w:rsid w:val="004D6DE2"/>
    <w:rsid w:val="004E1D34"/>
    <w:rsid w:val="004F0505"/>
    <w:rsid w:val="004F6E42"/>
    <w:rsid w:val="00501945"/>
    <w:rsid w:val="005307E3"/>
    <w:rsid w:val="00531ED9"/>
    <w:rsid w:val="00551016"/>
    <w:rsid w:val="00552073"/>
    <w:rsid w:val="00554E91"/>
    <w:rsid w:val="00570AEB"/>
    <w:rsid w:val="00585176"/>
    <w:rsid w:val="005C1EBA"/>
    <w:rsid w:val="005D2A7F"/>
    <w:rsid w:val="005E097A"/>
    <w:rsid w:val="005E14B4"/>
    <w:rsid w:val="005F0E2F"/>
    <w:rsid w:val="005F29C0"/>
    <w:rsid w:val="005F6B2C"/>
    <w:rsid w:val="00604275"/>
    <w:rsid w:val="00604D54"/>
    <w:rsid w:val="0060638D"/>
    <w:rsid w:val="00614E94"/>
    <w:rsid w:val="0062180E"/>
    <w:rsid w:val="006456E1"/>
    <w:rsid w:val="00651585"/>
    <w:rsid w:val="0066519C"/>
    <w:rsid w:val="00670342"/>
    <w:rsid w:val="006716B9"/>
    <w:rsid w:val="00674823"/>
    <w:rsid w:val="00691C3F"/>
    <w:rsid w:val="006935DE"/>
    <w:rsid w:val="00693D8A"/>
    <w:rsid w:val="00697506"/>
    <w:rsid w:val="006B24F9"/>
    <w:rsid w:val="006C3C92"/>
    <w:rsid w:val="006C44C9"/>
    <w:rsid w:val="006C4E90"/>
    <w:rsid w:val="006D3067"/>
    <w:rsid w:val="006D7C9F"/>
    <w:rsid w:val="006D7F0D"/>
    <w:rsid w:val="006E53E5"/>
    <w:rsid w:val="006F04BE"/>
    <w:rsid w:val="006F44CC"/>
    <w:rsid w:val="006F45FF"/>
    <w:rsid w:val="0071211A"/>
    <w:rsid w:val="007147F5"/>
    <w:rsid w:val="00722251"/>
    <w:rsid w:val="007238C0"/>
    <w:rsid w:val="007340E8"/>
    <w:rsid w:val="007361F2"/>
    <w:rsid w:val="00767261"/>
    <w:rsid w:val="007731A4"/>
    <w:rsid w:val="007853DF"/>
    <w:rsid w:val="007A1BC9"/>
    <w:rsid w:val="007A5719"/>
    <w:rsid w:val="007A7808"/>
    <w:rsid w:val="007B7E2F"/>
    <w:rsid w:val="007C043F"/>
    <w:rsid w:val="007C1704"/>
    <w:rsid w:val="007C1B0F"/>
    <w:rsid w:val="007F561C"/>
    <w:rsid w:val="007F7B89"/>
    <w:rsid w:val="0080211C"/>
    <w:rsid w:val="008079FC"/>
    <w:rsid w:val="00813BAE"/>
    <w:rsid w:val="008210D4"/>
    <w:rsid w:val="00825D6A"/>
    <w:rsid w:val="00835108"/>
    <w:rsid w:val="00845C7C"/>
    <w:rsid w:val="0085713A"/>
    <w:rsid w:val="00861036"/>
    <w:rsid w:val="0086446D"/>
    <w:rsid w:val="008727DF"/>
    <w:rsid w:val="0089033D"/>
    <w:rsid w:val="008903CE"/>
    <w:rsid w:val="00894474"/>
    <w:rsid w:val="0089598B"/>
    <w:rsid w:val="008A14B3"/>
    <w:rsid w:val="008A4225"/>
    <w:rsid w:val="008C2102"/>
    <w:rsid w:val="008D5599"/>
    <w:rsid w:val="008D5C84"/>
    <w:rsid w:val="008E158D"/>
    <w:rsid w:val="008E3D83"/>
    <w:rsid w:val="00900287"/>
    <w:rsid w:val="009041DF"/>
    <w:rsid w:val="00924116"/>
    <w:rsid w:val="009251FC"/>
    <w:rsid w:val="00930A9C"/>
    <w:rsid w:val="0093274B"/>
    <w:rsid w:val="00972FD0"/>
    <w:rsid w:val="00982DCD"/>
    <w:rsid w:val="009A31FB"/>
    <w:rsid w:val="009A32AA"/>
    <w:rsid w:val="009C19EB"/>
    <w:rsid w:val="009C2A2A"/>
    <w:rsid w:val="009C71A6"/>
    <w:rsid w:val="009D0A85"/>
    <w:rsid w:val="009D14BF"/>
    <w:rsid w:val="009D7D2C"/>
    <w:rsid w:val="009E0F78"/>
    <w:rsid w:val="009E6779"/>
    <w:rsid w:val="009F7282"/>
    <w:rsid w:val="00A0259B"/>
    <w:rsid w:val="00A04447"/>
    <w:rsid w:val="00A06791"/>
    <w:rsid w:val="00A25BF5"/>
    <w:rsid w:val="00A26A80"/>
    <w:rsid w:val="00A471D8"/>
    <w:rsid w:val="00A50C05"/>
    <w:rsid w:val="00A663BF"/>
    <w:rsid w:val="00A751C2"/>
    <w:rsid w:val="00A834EC"/>
    <w:rsid w:val="00AA462F"/>
    <w:rsid w:val="00AB352B"/>
    <w:rsid w:val="00AB4678"/>
    <w:rsid w:val="00AC27A7"/>
    <w:rsid w:val="00AC5E43"/>
    <w:rsid w:val="00AC5FC6"/>
    <w:rsid w:val="00AD1426"/>
    <w:rsid w:val="00AD2FC8"/>
    <w:rsid w:val="00AD6F8B"/>
    <w:rsid w:val="00AE1A5C"/>
    <w:rsid w:val="00AE237F"/>
    <w:rsid w:val="00AF3973"/>
    <w:rsid w:val="00AF3B3B"/>
    <w:rsid w:val="00B0404A"/>
    <w:rsid w:val="00B04B9A"/>
    <w:rsid w:val="00B255B5"/>
    <w:rsid w:val="00B362A2"/>
    <w:rsid w:val="00B51D06"/>
    <w:rsid w:val="00B619E0"/>
    <w:rsid w:val="00B64A3E"/>
    <w:rsid w:val="00B651FE"/>
    <w:rsid w:val="00B66C23"/>
    <w:rsid w:val="00B7465A"/>
    <w:rsid w:val="00B754CD"/>
    <w:rsid w:val="00B75C28"/>
    <w:rsid w:val="00B80D15"/>
    <w:rsid w:val="00B812C7"/>
    <w:rsid w:val="00B839FF"/>
    <w:rsid w:val="00B864FB"/>
    <w:rsid w:val="00B87FE3"/>
    <w:rsid w:val="00BA0C66"/>
    <w:rsid w:val="00BB3CF2"/>
    <w:rsid w:val="00BB48ED"/>
    <w:rsid w:val="00BB4E1A"/>
    <w:rsid w:val="00BC2F4B"/>
    <w:rsid w:val="00BC7E67"/>
    <w:rsid w:val="00BC7F6F"/>
    <w:rsid w:val="00BD1106"/>
    <w:rsid w:val="00BD7015"/>
    <w:rsid w:val="00BE0345"/>
    <w:rsid w:val="00C01BA3"/>
    <w:rsid w:val="00C01E5B"/>
    <w:rsid w:val="00C06391"/>
    <w:rsid w:val="00C20E66"/>
    <w:rsid w:val="00C21038"/>
    <w:rsid w:val="00C35F4A"/>
    <w:rsid w:val="00C4057C"/>
    <w:rsid w:val="00C411C3"/>
    <w:rsid w:val="00C50B28"/>
    <w:rsid w:val="00C604D6"/>
    <w:rsid w:val="00C66A4D"/>
    <w:rsid w:val="00C93790"/>
    <w:rsid w:val="00C97C54"/>
    <w:rsid w:val="00CA1BF8"/>
    <w:rsid w:val="00CA498E"/>
    <w:rsid w:val="00CB36FF"/>
    <w:rsid w:val="00CD1DAF"/>
    <w:rsid w:val="00CE7CE6"/>
    <w:rsid w:val="00D05224"/>
    <w:rsid w:val="00D26090"/>
    <w:rsid w:val="00D4034C"/>
    <w:rsid w:val="00D51C4B"/>
    <w:rsid w:val="00D5600C"/>
    <w:rsid w:val="00D61686"/>
    <w:rsid w:val="00D70D6B"/>
    <w:rsid w:val="00D719EF"/>
    <w:rsid w:val="00D749C1"/>
    <w:rsid w:val="00D805F5"/>
    <w:rsid w:val="00D82906"/>
    <w:rsid w:val="00D843FB"/>
    <w:rsid w:val="00D84B37"/>
    <w:rsid w:val="00DB532A"/>
    <w:rsid w:val="00DB5441"/>
    <w:rsid w:val="00DC1027"/>
    <w:rsid w:val="00DC228A"/>
    <w:rsid w:val="00DD098D"/>
    <w:rsid w:val="00DD25BE"/>
    <w:rsid w:val="00DD3347"/>
    <w:rsid w:val="00DD6648"/>
    <w:rsid w:val="00DE2A77"/>
    <w:rsid w:val="00DE4406"/>
    <w:rsid w:val="00DE5603"/>
    <w:rsid w:val="00DE74DC"/>
    <w:rsid w:val="00DF056F"/>
    <w:rsid w:val="00DF2DC4"/>
    <w:rsid w:val="00E03666"/>
    <w:rsid w:val="00E14178"/>
    <w:rsid w:val="00E14D9F"/>
    <w:rsid w:val="00E267D5"/>
    <w:rsid w:val="00E3125B"/>
    <w:rsid w:val="00E327B2"/>
    <w:rsid w:val="00E46A48"/>
    <w:rsid w:val="00E548EE"/>
    <w:rsid w:val="00E636FE"/>
    <w:rsid w:val="00E6685E"/>
    <w:rsid w:val="00E67A99"/>
    <w:rsid w:val="00E73431"/>
    <w:rsid w:val="00E760C2"/>
    <w:rsid w:val="00E77EFF"/>
    <w:rsid w:val="00E81562"/>
    <w:rsid w:val="00E871DC"/>
    <w:rsid w:val="00E91A73"/>
    <w:rsid w:val="00E9674C"/>
    <w:rsid w:val="00EA1F3A"/>
    <w:rsid w:val="00EA2CE1"/>
    <w:rsid w:val="00EB7062"/>
    <w:rsid w:val="00EC6340"/>
    <w:rsid w:val="00ED561D"/>
    <w:rsid w:val="00EE31B6"/>
    <w:rsid w:val="00EE5ED1"/>
    <w:rsid w:val="00EE77A2"/>
    <w:rsid w:val="00EF054F"/>
    <w:rsid w:val="00EF3B3D"/>
    <w:rsid w:val="00F0731A"/>
    <w:rsid w:val="00F151ED"/>
    <w:rsid w:val="00F321F1"/>
    <w:rsid w:val="00F36CD6"/>
    <w:rsid w:val="00F50DB7"/>
    <w:rsid w:val="00F55504"/>
    <w:rsid w:val="00F7347D"/>
    <w:rsid w:val="00F916FA"/>
    <w:rsid w:val="00FA018B"/>
    <w:rsid w:val="00FB726E"/>
    <w:rsid w:val="00FC2C73"/>
    <w:rsid w:val="00FC5DCA"/>
    <w:rsid w:val="00FD5699"/>
    <w:rsid w:val="00FE3F75"/>
    <w:rsid w:val="00FF09B0"/>
    <w:rsid w:val="00FF26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67"/>
    <o:shapelayout v:ext="edit">
      <o:idmap v:ext="edit" data="1"/>
      <o:rules v:ext="edit">
        <o:r id="V:Rule1" type="connector" idref="#Straight Connector 22">
          <o:proxy start="" idref="#Rounded Rectangle 16" connectloc="3"/>
          <o:proxy end="" idref="#Rounded Rectangle 7" connectloc="1"/>
        </o:r>
        <o:r id="V:Rule2" type="connector" idref="#Straight Connector 23">
          <o:proxy start="" idref="#Rounded Rectangle 8" connectloc="1"/>
          <o:proxy end="" idref="#Rounded Rectangle 3" connectloc="3"/>
        </o:r>
        <o:r id="V:Rule3" type="connector" idref="#Straight Connector 24">
          <o:proxy start="" idref="#Rounded Rectangle 3" connectloc="3"/>
          <o:proxy end="" idref="#Rounded Rectangle 15" connectloc="1"/>
        </o:r>
        <o:r id="V:Rule4" type="connector" idref="#Straight Connector 25">
          <o:proxy start="" idref="#Rounded Rectangle 3" connectloc="3"/>
          <o:proxy end="" idref="#Rounded Rectangle 16" connectloc="1"/>
        </o:r>
        <o:r id="V:Rule5" type="connector" idref="#Straight Connector 26">
          <o:proxy start="" idref="#Rounded Rectangle 8" connectloc="3"/>
          <o:proxy end="" idref="#Rounded Rectangle 18" connectloc="1"/>
        </o:r>
        <o:r id="V:Rule6" type="connector" idref="#Straight Connector 27">
          <o:proxy start="" idref="#Rounded Rectangle 8" connectloc="3"/>
          <o:proxy end="" idref="#Rounded Rectangle 19" connectloc="1"/>
        </o:r>
        <o:r id="V:Rule7" type="connector" idref="#Straight Connector 28">
          <o:proxy start="" idref="#Rounded Rectangle 17" connectloc="1"/>
          <o:proxy end="" idref="#Rounded Rectangle 15" connectloc="3"/>
        </o:r>
        <o:r id="V:Rule8" type="connector" idref="#Straight Connector 31">
          <o:proxy start="" idref="#Rounded Rectangle 6" connectloc="3"/>
          <o:proxy end="" idref="#Rounded Rectangle 9" connectloc="1"/>
        </o:r>
        <o:r id="V:Rule9" type="connector" idref="#Straight Connector 36">
          <o:proxy start="" idref="#Rounded Rectangle 20" connectloc="1"/>
          <o:proxy end="" idref="#Rounded Rectangle 14" connectloc="3"/>
        </o:r>
        <o:r id="V:Rule10" type="connector" idref="#Straight Connector 34">
          <o:proxy start="" idref="#Rounded Rectangle 7" connectloc="3"/>
          <o:proxy end="" idref="#Rounded Rectangle 12" connectloc="1"/>
        </o:r>
        <o:r id="V:Rule11" type="connector" idref="#Straight Connector 30">
          <o:proxy start="" idref="#Rounded Rectangle 15" connectloc="3"/>
          <o:proxy end="" idref="#Rounded Rectangle 5" connectloc="1"/>
        </o:r>
        <o:r id="V:Rule12" type="connector" idref="#Straight Connector 32">
          <o:proxy start="" idref="#Rounded Rectangle 6" connectloc="3"/>
          <o:proxy end="" idref="#Rounded Rectangle 10" connectloc="1"/>
        </o:r>
        <o:r id="V:Rule13" type="connector" idref="#Straight Connector 29">
          <o:proxy start="" idref="#Rounded Rectangle 15" connectloc="3"/>
          <o:proxy end="" idref="#Rounded Rectangle 4" connectloc="1"/>
        </o:r>
        <o:r id="V:Rule14" type="connector" idref="#Straight Connector 35">
          <o:proxy start="" idref="#Rounded Rectangle 7" connectloc="3"/>
          <o:proxy end="" idref="#Rounded Rectangle 13" connectloc="1"/>
        </o:r>
        <o:r id="V:Rule15" type="connector" idref="#Straight Connector 38">
          <o:proxy start="" idref="#Rounded Rectangle 6" connectloc="1"/>
          <o:proxy end="" idref="#Rounded Rectangle 16" connectloc="3"/>
        </o:r>
        <o:r id="V:Rule16" type="connector" idref="#Straight Connector 37">
          <o:proxy start="" idref="#Rounded Rectangle 14" connectloc="3"/>
          <o:proxy end="" idref="#Rounded Rectangle 21" connectloc="1"/>
        </o:r>
        <o:r id="V:Rule17" type="connector" idref="#Straight Connector 33">
          <o:proxy start="" idref="#Rounded Rectangle 11" connectloc="1"/>
          <o:proxy end="" idref="#Rounded Rectangle 7" connectloc="3"/>
        </o:r>
      </o:rules>
    </o:shapelayout>
  </w:shapeDefaults>
  <w:decimalSymbol w:val="."/>
  <w:listSeparator w:val=","/>
  <w14:docId w14:val="02069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3D8A"/>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semiHidden/>
    <w:unhideWhenUsed/>
    <w:rsid w:val="00EA1F3A"/>
    <w:rPr>
      <w:sz w:val="20"/>
      <w:szCs w:val="20"/>
    </w:rPr>
  </w:style>
  <w:style w:type="character" w:customStyle="1" w:styleId="CommentTextChar">
    <w:name w:val="Comment Text Char"/>
    <w:basedOn w:val="DefaultParagraphFont"/>
    <w:link w:val="CommentText"/>
    <w:uiPriority w:val="99"/>
    <w:semiHidden/>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semiHidden/>
    <w:unhideWhenUsed/>
    <w:rsid w:val="00EA1F3A"/>
    <w:rPr>
      <w:sz w:val="20"/>
      <w:szCs w:val="20"/>
    </w:rPr>
  </w:style>
  <w:style w:type="character" w:customStyle="1" w:styleId="CommentTextChar">
    <w:name w:val="Comment Text Char"/>
    <w:basedOn w:val="DefaultParagraphFont"/>
    <w:link w:val="CommentText"/>
    <w:uiPriority w:val="99"/>
    <w:semiHidden/>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 w:id="12029425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vital-it.ch/software/FastEpistasis/" TargetMode="External"/><Relationship Id="rId20" Type="http://schemas.openxmlformats.org/officeDocument/2006/relationships/hyperlink" Target="http://www.csbio.unc.edu/epistasis/" TargetMode="Externa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bioinformatics.ust.hk/BOOST.html" TargetMode="External"/><Relationship Id="rId11" Type="http://schemas.openxmlformats.org/officeDocument/2006/relationships/hyperlink" Target="http://sourceforge.net/projects/epigpu/" TargetMode="External"/><Relationship Id="rId12" Type="http://schemas.openxmlformats.org/officeDocument/2006/relationships/hyperlink" Target="http://www.ihs.ac.cn/xykong/PIAM.zip" TargetMode="External"/><Relationship Id="rId13" Type="http://schemas.openxmlformats.org/officeDocument/2006/relationships/hyperlink" Target="http://bioinfo.utu.fi/biforcetoolbox" TargetMode="External"/><Relationship Id="rId14" Type="http://schemas.openxmlformats.org/officeDocument/2006/relationships/hyperlink" Target="http://www.mpipsykl.mpg.de/en/epiblaster/index.html" TargetMode="External"/><Relationship Id="rId15" Type="http://schemas.openxmlformats.org/officeDocument/2006/relationships/hyperlink" Target="http://www.cs.columbia.edu/~snehitp/sixpac/" TargetMode="External"/><Relationship Id="rId16" Type="http://schemas.openxmlformats.org/officeDocument/2006/relationships/hyperlink" Target="https://sph.uth.edu/hgc/faculty/xiong/software-B.html" TargetMode="External"/><Relationship Id="rId17" Type="http://schemas.openxmlformats.org/officeDocument/2006/relationships/hyperlink" Target="http://sites.stat.psu.edu/~yuzhang/" TargetMode="External"/><Relationship Id="rId18" Type="http://schemas.openxmlformats.org/officeDocument/2006/relationships/hyperlink" Target="http://www.ssg.uab.edu/bhglm/" TargetMode="External"/><Relationship Id="rId19" Type="http://schemas.openxmlformats.org/officeDocument/2006/relationships/hyperlink" Target="http://bix.ucsd.edu/projects/rapid"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6F60F3-20EB-4545-8C8B-B972452DD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32</Pages>
  <Words>136879</Words>
  <Characters>780213</Characters>
  <Application>Microsoft Macintosh Word</Application>
  <DocSecurity>0</DocSecurity>
  <Lines>6501</Lines>
  <Paragraphs>1830</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915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b Hemani</dc:creator>
  <cp:lastModifiedBy>Gib Hemani</cp:lastModifiedBy>
  <cp:revision>16</cp:revision>
  <dcterms:created xsi:type="dcterms:W3CDTF">2014-01-16T17:45:00Z</dcterms:created>
  <dcterms:modified xsi:type="dcterms:W3CDTF">2014-01-2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